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pgSz w:w="23811" w:h="16838" w:orient="landscape" w:code="8"/>
          <w:pgMar w:top="1701" w:right="1417" w:bottom="1701" w:left="1417" w:header="708" w:footer="708" w:gutter="0"/>
          <w:cols w:space="708"/>
          <w:docGrid w:linePitch="360"/>
        </w:sectPr>
      </w:pPr>
    </w:p>
    <w:p w14:paraId="1A2AD297" w14:textId="50E2613F" w:rsidR="00DA3B27" w:rsidRPr="00791D37" w:rsidRDefault="00DA3B27" w:rsidP="00791D37">
      <w:r w:rsidRPr="00791D37">
        <w:lastRenderedPageBreak/>
        <w:br w:type="page"/>
      </w:r>
    </w:p>
    <w:p w14:paraId="3F719E04" w14:textId="77777777" w:rsidR="00DA3B27" w:rsidRPr="00791D37" w:rsidRDefault="00DA3B27" w:rsidP="00791D37">
      <w:pPr>
        <w:pStyle w:val="Ttulo1"/>
      </w:pPr>
      <w:bookmarkStart w:id="0" w:name="_Toc81499320"/>
      <w:bookmarkStart w:id="1" w:name="_Toc81590681"/>
      <w:r w:rsidRPr="00791D37">
        <w:lastRenderedPageBreak/>
        <w:t>AGRADECIMIENTOS</w:t>
      </w:r>
      <w:bookmarkEnd w:id="0"/>
      <w:bookmarkEnd w:id="1"/>
    </w:p>
    <w:p w14:paraId="04C7DEC4" w14:textId="77777777" w:rsidR="00DA3B27" w:rsidRPr="00791D37" w:rsidRDefault="00DA3B27" w:rsidP="00791D37"/>
    <w:p w14:paraId="02B9BA7B" w14:textId="77777777" w:rsidR="00DA3B27" w:rsidRPr="00791D37" w:rsidRDefault="00DA3B27" w:rsidP="00791D37">
      <w:r w:rsidRPr="00791D37">
        <w:t>En mi primer lu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2AA762DF" w14:textId="77777777" w:rsidR="00DA3B27" w:rsidRPr="00791D37" w:rsidRDefault="00DA3B27" w:rsidP="00791D37">
      <w:r w:rsidRPr="00791D37">
        <w:t>Dar gracias también a mi pequeña familia de Effetá, por todo lo que he podido aprender de cada persona.</w:t>
      </w:r>
    </w:p>
    <w:p w14:paraId="17B98C86" w14:textId="281D722E" w:rsidR="00DA3B27" w:rsidRPr="00791D37" w:rsidRDefault="00DA3B27" w:rsidP="00791D37">
      <w:r w:rsidRPr="00791D37">
        <w:br w:type="page"/>
      </w:r>
    </w:p>
    <w:p w14:paraId="1D0BB4EF" w14:textId="77777777" w:rsidR="00DA3B27" w:rsidRPr="00791D37" w:rsidRDefault="00DA3B27" w:rsidP="00791D37">
      <w:pPr>
        <w:pStyle w:val="Ttulo1"/>
      </w:pPr>
      <w:bookmarkStart w:id="2" w:name="_Toc81499321"/>
      <w:bookmarkStart w:id="3" w:name="_Toc81590682"/>
      <w:r w:rsidRPr="00791D37">
        <w:lastRenderedPageBreak/>
        <w:t>RESUMEN</w:t>
      </w:r>
      <w:bookmarkEnd w:id="2"/>
      <w:bookmarkEnd w:id="3"/>
    </w:p>
    <w:p w14:paraId="6528E766" w14:textId="77777777" w:rsidR="00DA3B27" w:rsidRPr="00791D37" w:rsidRDefault="00DA3B27" w:rsidP="00791D37"/>
    <w:p w14:paraId="6D422532" w14:textId="77777777" w:rsidR="00DA3B27" w:rsidRPr="00791D37" w:rsidRDefault="00DA3B27" w:rsidP="00791D37">
      <w:r w:rsidRPr="00791D37">
        <w:t xml:space="preserve">El mundo tiende a compartir cada vez más información, a estar cada vez más interconectado.  Cada vez existe un mayor número de dispositivos conectados entre ellos y con Internet de múltiples maneras. De todo esto surge lo que se conoce, en inglés, como </w:t>
      </w:r>
      <w:r w:rsidRPr="00791D37">
        <w:rPr>
          <w:b/>
          <w:bCs/>
        </w:rPr>
        <w:t xml:space="preserve">Internet of Things </w:t>
      </w:r>
      <w:r w:rsidRPr="00791D37">
        <w:t xml:space="preserve">o </w:t>
      </w:r>
      <w:r w:rsidRPr="00791D37">
        <w:rPr>
          <w:b/>
          <w:bCs/>
        </w:rPr>
        <w:t>IoT</w:t>
      </w:r>
      <w:r w:rsidRPr="00791D37">
        <w:t>, o en español, Internet de las cosas.</w:t>
      </w:r>
    </w:p>
    <w:p w14:paraId="1D99D3A5" w14:textId="66DBD78D" w:rsidR="00DA3B27" w:rsidRPr="00791D37" w:rsidRDefault="00DA3B27" w:rsidP="00791D37">
      <w:r w:rsidRPr="00791D37">
        <w:t>Este concepto consiste en redes de sensores capaces de monitorizar su entorno, reaccionando ante posibles cambios.</w:t>
      </w:r>
    </w:p>
    <w:p w14:paraId="1AE93070" w14:textId="77777777" w:rsidR="00DA3B27" w:rsidRPr="00791D37" w:rsidRDefault="00DA3B27" w:rsidP="00791D37">
      <w:r w:rsidRPr="00791D37">
        <w:br w:type="page"/>
      </w:r>
    </w:p>
    <w:p w14:paraId="7EF407F5" w14:textId="1950E2B2" w:rsidR="00DA3B27" w:rsidRPr="00791D37" w:rsidRDefault="00DA3B27" w:rsidP="00791D37">
      <w:pPr>
        <w:pStyle w:val="Ttulo1"/>
      </w:pPr>
      <w:bookmarkStart w:id="4" w:name="_Toc81499322"/>
      <w:bookmarkStart w:id="5" w:name="_Toc81590683"/>
      <w:r w:rsidRPr="00791D37">
        <w:lastRenderedPageBreak/>
        <w:t>INDICE</w:t>
      </w:r>
      <w:bookmarkEnd w:id="4"/>
      <w:bookmarkEnd w:id="5"/>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617DD2C7" w14:textId="680ACFC5" w:rsidR="00F21168" w:rsidRDefault="00571788">
          <w:pPr>
            <w:pStyle w:val="TDC1"/>
            <w:tabs>
              <w:tab w:val="right" w:leader="dot" w:pos="8494"/>
            </w:tabs>
            <w:rPr>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hyperlink w:anchor="_Toc81590681" w:history="1">
            <w:r w:rsidR="00F21168" w:rsidRPr="000D4854">
              <w:rPr>
                <w:rStyle w:val="Hipervnculo"/>
                <w:noProof/>
              </w:rPr>
              <w:t>AGRADECIMIENTOS</w:t>
            </w:r>
            <w:r w:rsidR="00F21168">
              <w:rPr>
                <w:noProof/>
                <w:webHidden/>
              </w:rPr>
              <w:tab/>
            </w:r>
            <w:r w:rsidR="00F21168">
              <w:rPr>
                <w:noProof/>
                <w:webHidden/>
              </w:rPr>
              <w:fldChar w:fldCharType="begin"/>
            </w:r>
            <w:r w:rsidR="00F21168">
              <w:rPr>
                <w:noProof/>
                <w:webHidden/>
              </w:rPr>
              <w:instrText xml:space="preserve"> PAGEREF _Toc81590681 \h </w:instrText>
            </w:r>
            <w:r w:rsidR="00F21168">
              <w:rPr>
                <w:noProof/>
                <w:webHidden/>
              </w:rPr>
            </w:r>
            <w:r w:rsidR="00F21168">
              <w:rPr>
                <w:noProof/>
                <w:webHidden/>
              </w:rPr>
              <w:fldChar w:fldCharType="separate"/>
            </w:r>
            <w:r w:rsidR="00F21168">
              <w:rPr>
                <w:noProof/>
                <w:webHidden/>
              </w:rPr>
              <w:t>3</w:t>
            </w:r>
            <w:r w:rsidR="00F21168">
              <w:rPr>
                <w:noProof/>
                <w:webHidden/>
              </w:rPr>
              <w:fldChar w:fldCharType="end"/>
            </w:r>
          </w:hyperlink>
        </w:p>
        <w:p w14:paraId="330C18FA" w14:textId="4289A408" w:rsidR="00F21168" w:rsidRDefault="00F21168">
          <w:pPr>
            <w:pStyle w:val="TDC1"/>
            <w:tabs>
              <w:tab w:val="right" w:leader="dot" w:pos="8494"/>
            </w:tabs>
            <w:rPr>
              <w:rFonts w:asciiTheme="minorHAnsi" w:eastAsiaTheme="minorEastAsia" w:hAnsiTheme="minorHAnsi" w:cstheme="minorBidi"/>
              <w:noProof/>
              <w:lang w:eastAsia="es-ES"/>
            </w:rPr>
          </w:pPr>
          <w:hyperlink w:anchor="_Toc81590682" w:history="1">
            <w:r w:rsidRPr="000D4854">
              <w:rPr>
                <w:rStyle w:val="Hipervnculo"/>
                <w:noProof/>
              </w:rPr>
              <w:t>RESUMEN</w:t>
            </w:r>
            <w:r>
              <w:rPr>
                <w:noProof/>
                <w:webHidden/>
              </w:rPr>
              <w:tab/>
            </w:r>
            <w:r>
              <w:rPr>
                <w:noProof/>
                <w:webHidden/>
              </w:rPr>
              <w:fldChar w:fldCharType="begin"/>
            </w:r>
            <w:r>
              <w:rPr>
                <w:noProof/>
                <w:webHidden/>
              </w:rPr>
              <w:instrText xml:space="preserve"> PAGEREF _Toc81590682 \h </w:instrText>
            </w:r>
            <w:r>
              <w:rPr>
                <w:noProof/>
                <w:webHidden/>
              </w:rPr>
            </w:r>
            <w:r>
              <w:rPr>
                <w:noProof/>
                <w:webHidden/>
              </w:rPr>
              <w:fldChar w:fldCharType="separate"/>
            </w:r>
            <w:r>
              <w:rPr>
                <w:noProof/>
                <w:webHidden/>
              </w:rPr>
              <w:t>4</w:t>
            </w:r>
            <w:r>
              <w:rPr>
                <w:noProof/>
                <w:webHidden/>
              </w:rPr>
              <w:fldChar w:fldCharType="end"/>
            </w:r>
          </w:hyperlink>
        </w:p>
        <w:p w14:paraId="7226EBE2" w14:textId="18EEC05F" w:rsidR="00F21168" w:rsidRDefault="00F21168">
          <w:pPr>
            <w:pStyle w:val="TDC1"/>
            <w:tabs>
              <w:tab w:val="right" w:leader="dot" w:pos="8494"/>
            </w:tabs>
            <w:rPr>
              <w:rFonts w:asciiTheme="minorHAnsi" w:eastAsiaTheme="minorEastAsia" w:hAnsiTheme="minorHAnsi" w:cstheme="minorBidi"/>
              <w:noProof/>
              <w:lang w:eastAsia="es-ES"/>
            </w:rPr>
          </w:pPr>
          <w:hyperlink w:anchor="_Toc81590683" w:history="1">
            <w:r w:rsidRPr="000D4854">
              <w:rPr>
                <w:rStyle w:val="Hipervnculo"/>
                <w:noProof/>
              </w:rPr>
              <w:t>INDICE</w:t>
            </w:r>
            <w:r>
              <w:rPr>
                <w:noProof/>
                <w:webHidden/>
              </w:rPr>
              <w:tab/>
            </w:r>
            <w:r>
              <w:rPr>
                <w:noProof/>
                <w:webHidden/>
              </w:rPr>
              <w:fldChar w:fldCharType="begin"/>
            </w:r>
            <w:r>
              <w:rPr>
                <w:noProof/>
                <w:webHidden/>
              </w:rPr>
              <w:instrText xml:space="preserve"> PAGEREF _Toc81590683 \h </w:instrText>
            </w:r>
            <w:r>
              <w:rPr>
                <w:noProof/>
                <w:webHidden/>
              </w:rPr>
            </w:r>
            <w:r>
              <w:rPr>
                <w:noProof/>
                <w:webHidden/>
              </w:rPr>
              <w:fldChar w:fldCharType="separate"/>
            </w:r>
            <w:r>
              <w:rPr>
                <w:noProof/>
                <w:webHidden/>
              </w:rPr>
              <w:t>5</w:t>
            </w:r>
            <w:r>
              <w:rPr>
                <w:noProof/>
                <w:webHidden/>
              </w:rPr>
              <w:fldChar w:fldCharType="end"/>
            </w:r>
          </w:hyperlink>
        </w:p>
        <w:p w14:paraId="5A343EBA" w14:textId="3EBB9917" w:rsidR="00F21168" w:rsidRDefault="00F21168">
          <w:pPr>
            <w:pStyle w:val="TDC1"/>
            <w:tabs>
              <w:tab w:val="right" w:leader="dot" w:pos="8494"/>
            </w:tabs>
            <w:rPr>
              <w:rFonts w:asciiTheme="minorHAnsi" w:eastAsiaTheme="minorEastAsia" w:hAnsiTheme="minorHAnsi" w:cstheme="minorBidi"/>
              <w:noProof/>
              <w:lang w:eastAsia="es-ES"/>
            </w:rPr>
          </w:pPr>
          <w:hyperlink w:anchor="_Toc81590684" w:history="1">
            <w:r w:rsidRPr="000D4854">
              <w:rPr>
                <w:rStyle w:val="Hipervnculo"/>
                <w:noProof/>
              </w:rPr>
              <w:t>ABREVIATURAS Y ACRÓNIMOS</w:t>
            </w:r>
            <w:r>
              <w:rPr>
                <w:noProof/>
                <w:webHidden/>
              </w:rPr>
              <w:tab/>
            </w:r>
            <w:r>
              <w:rPr>
                <w:noProof/>
                <w:webHidden/>
              </w:rPr>
              <w:fldChar w:fldCharType="begin"/>
            </w:r>
            <w:r>
              <w:rPr>
                <w:noProof/>
                <w:webHidden/>
              </w:rPr>
              <w:instrText xml:space="preserve"> PAGEREF _Toc81590684 \h </w:instrText>
            </w:r>
            <w:r>
              <w:rPr>
                <w:noProof/>
                <w:webHidden/>
              </w:rPr>
            </w:r>
            <w:r>
              <w:rPr>
                <w:noProof/>
                <w:webHidden/>
              </w:rPr>
              <w:fldChar w:fldCharType="separate"/>
            </w:r>
            <w:r>
              <w:rPr>
                <w:noProof/>
                <w:webHidden/>
              </w:rPr>
              <w:t>9</w:t>
            </w:r>
            <w:r>
              <w:rPr>
                <w:noProof/>
                <w:webHidden/>
              </w:rPr>
              <w:fldChar w:fldCharType="end"/>
            </w:r>
          </w:hyperlink>
        </w:p>
        <w:p w14:paraId="215748B4" w14:textId="495F0DAF" w:rsidR="00F21168" w:rsidRDefault="00F21168">
          <w:pPr>
            <w:pStyle w:val="TDC1"/>
            <w:tabs>
              <w:tab w:val="right" w:leader="dot" w:pos="8494"/>
            </w:tabs>
            <w:rPr>
              <w:rFonts w:asciiTheme="minorHAnsi" w:eastAsiaTheme="minorEastAsia" w:hAnsiTheme="minorHAnsi" w:cstheme="minorBidi"/>
              <w:noProof/>
              <w:lang w:eastAsia="es-ES"/>
            </w:rPr>
          </w:pPr>
          <w:hyperlink w:anchor="_Toc81590685" w:history="1">
            <w:r w:rsidRPr="000D4854">
              <w:rPr>
                <w:rStyle w:val="Hipervnculo"/>
                <w:noProof/>
              </w:rPr>
              <w:t>ILUSTRACIONES</w:t>
            </w:r>
            <w:r>
              <w:rPr>
                <w:noProof/>
                <w:webHidden/>
              </w:rPr>
              <w:tab/>
            </w:r>
            <w:r>
              <w:rPr>
                <w:noProof/>
                <w:webHidden/>
              </w:rPr>
              <w:fldChar w:fldCharType="begin"/>
            </w:r>
            <w:r>
              <w:rPr>
                <w:noProof/>
                <w:webHidden/>
              </w:rPr>
              <w:instrText xml:space="preserve"> PAGEREF _Toc81590685 \h </w:instrText>
            </w:r>
            <w:r>
              <w:rPr>
                <w:noProof/>
                <w:webHidden/>
              </w:rPr>
            </w:r>
            <w:r>
              <w:rPr>
                <w:noProof/>
                <w:webHidden/>
              </w:rPr>
              <w:fldChar w:fldCharType="separate"/>
            </w:r>
            <w:r>
              <w:rPr>
                <w:noProof/>
                <w:webHidden/>
              </w:rPr>
              <w:t>11</w:t>
            </w:r>
            <w:r>
              <w:rPr>
                <w:noProof/>
                <w:webHidden/>
              </w:rPr>
              <w:fldChar w:fldCharType="end"/>
            </w:r>
          </w:hyperlink>
        </w:p>
        <w:p w14:paraId="2C8CE0C8" w14:textId="3B2928BF" w:rsidR="00F21168" w:rsidRDefault="00F21168">
          <w:pPr>
            <w:pStyle w:val="TDC1"/>
            <w:tabs>
              <w:tab w:val="right" w:leader="dot" w:pos="8494"/>
            </w:tabs>
            <w:rPr>
              <w:rFonts w:asciiTheme="minorHAnsi" w:eastAsiaTheme="minorEastAsia" w:hAnsiTheme="minorHAnsi" w:cstheme="minorBidi"/>
              <w:noProof/>
              <w:lang w:eastAsia="es-ES"/>
            </w:rPr>
          </w:pPr>
          <w:hyperlink w:anchor="_Toc81590686" w:history="1">
            <w:r w:rsidRPr="000D4854">
              <w:rPr>
                <w:rStyle w:val="Hipervnculo"/>
                <w:noProof/>
              </w:rPr>
              <w:t>ECUACIONES</w:t>
            </w:r>
            <w:r>
              <w:rPr>
                <w:noProof/>
                <w:webHidden/>
              </w:rPr>
              <w:tab/>
            </w:r>
            <w:r>
              <w:rPr>
                <w:noProof/>
                <w:webHidden/>
              </w:rPr>
              <w:fldChar w:fldCharType="begin"/>
            </w:r>
            <w:r>
              <w:rPr>
                <w:noProof/>
                <w:webHidden/>
              </w:rPr>
              <w:instrText xml:space="preserve"> PAGEREF _Toc81590686 \h </w:instrText>
            </w:r>
            <w:r>
              <w:rPr>
                <w:noProof/>
                <w:webHidden/>
              </w:rPr>
            </w:r>
            <w:r>
              <w:rPr>
                <w:noProof/>
                <w:webHidden/>
              </w:rPr>
              <w:fldChar w:fldCharType="separate"/>
            </w:r>
            <w:r>
              <w:rPr>
                <w:noProof/>
                <w:webHidden/>
              </w:rPr>
              <w:t>13</w:t>
            </w:r>
            <w:r>
              <w:rPr>
                <w:noProof/>
                <w:webHidden/>
              </w:rPr>
              <w:fldChar w:fldCharType="end"/>
            </w:r>
          </w:hyperlink>
        </w:p>
        <w:p w14:paraId="339825C2" w14:textId="377ACD6F" w:rsidR="00F21168" w:rsidRDefault="00F21168">
          <w:pPr>
            <w:pStyle w:val="TDC1"/>
            <w:tabs>
              <w:tab w:val="right" w:leader="dot" w:pos="8494"/>
            </w:tabs>
            <w:rPr>
              <w:rFonts w:asciiTheme="minorHAnsi" w:eastAsiaTheme="minorEastAsia" w:hAnsiTheme="minorHAnsi" w:cstheme="minorBidi"/>
              <w:noProof/>
              <w:lang w:eastAsia="es-ES"/>
            </w:rPr>
          </w:pPr>
          <w:hyperlink w:anchor="_Toc81590687" w:history="1">
            <w:r w:rsidRPr="000D4854">
              <w:rPr>
                <w:rStyle w:val="Hipervnculo"/>
                <w:noProof/>
              </w:rPr>
              <w:t>TABLAS</w:t>
            </w:r>
            <w:r>
              <w:rPr>
                <w:noProof/>
                <w:webHidden/>
              </w:rPr>
              <w:tab/>
            </w:r>
            <w:r>
              <w:rPr>
                <w:noProof/>
                <w:webHidden/>
              </w:rPr>
              <w:fldChar w:fldCharType="begin"/>
            </w:r>
            <w:r>
              <w:rPr>
                <w:noProof/>
                <w:webHidden/>
              </w:rPr>
              <w:instrText xml:space="preserve"> PAGEREF _Toc81590687 \h </w:instrText>
            </w:r>
            <w:r>
              <w:rPr>
                <w:noProof/>
                <w:webHidden/>
              </w:rPr>
            </w:r>
            <w:r>
              <w:rPr>
                <w:noProof/>
                <w:webHidden/>
              </w:rPr>
              <w:fldChar w:fldCharType="separate"/>
            </w:r>
            <w:r>
              <w:rPr>
                <w:noProof/>
                <w:webHidden/>
              </w:rPr>
              <w:t>14</w:t>
            </w:r>
            <w:r>
              <w:rPr>
                <w:noProof/>
                <w:webHidden/>
              </w:rPr>
              <w:fldChar w:fldCharType="end"/>
            </w:r>
          </w:hyperlink>
        </w:p>
        <w:p w14:paraId="6EED59CB" w14:textId="1D6AF630" w:rsidR="00F21168" w:rsidRDefault="00F21168">
          <w:pPr>
            <w:pStyle w:val="TDC1"/>
            <w:tabs>
              <w:tab w:val="right" w:leader="dot" w:pos="8494"/>
            </w:tabs>
            <w:rPr>
              <w:rFonts w:asciiTheme="minorHAnsi" w:eastAsiaTheme="minorEastAsia" w:hAnsiTheme="minorHAnsi" w:cstheme="minorBidi"/>
              <w:noProof/>
              <w:lang w:eastAsia="es-ES"/>
            </w:rPr>
          </w:pPr>
          <w:hyperlink w:anchor="_Toc81590688" w:history="1">
            <w:r w:rsidRPr="000D4854">
              <w:rPr>
                <w:rStyle w:val="Hipervnculo"/>
                <w:noProof/>
              </w:rPr>
              <w:t>CÓDIGOS</w:t>
            </w:r>
            <w:r>
              <w:rPr>
                <w:noProof/>
                <w:webHidden/>
              </w:rPr>
              <w:tab/>
            </w:r>
            <w:r>
              <w:rPr>
                <w:noProof/>
                <w:webHidden/>
              </w:rPr>
              <w:fldChar w:fldCharType="begin"/>
            </w:r>
            <w:r>
              <w:rPr>
                <w:noProof/>
                <w:webHidden/>
              </w:rPr>
              <w:instrText xml:space="preserve"> PAGEREF _Toc81590688 \h </w:instrText>
            </w:r>
            <w:r>
              <w:rPr>
                <w:noProof/>
                <w:webHidden/>
              </w:rPr>
            </w:r>
            <w:r>
              <w:rPr>
                <w:noProof/>
                <w:webHidden/>
              </w:rPr>
              <w:fldChar w:fldCharType="separate"/>
            </w:r>
            <w:r>
              <w:rPr>
                <w:noProof/>
                <w:webHidden/>
              </w:rPr>
              <w:t>15</w:t>
            </w:r>
            <w:r>
              <w:rPr>
                <w:noProof/>
                <w:webHidden/>
              </w:rPr>
              <w:fldChar w:fldCharType="end"/>
            </w:r>
          </w:hyperlink>
        </w:p>
        <w:p w14:paraId="229AA42E" w14:textId="409BC005" w:rsidR="00F21168" w:rsidRDefault="00F21168">
          <w:pPr>
            <w:pStyle w:val="TDC1"/>
            <w:tabs>
              <w:tab w:val="left" w:pos="442"/>
              <w:tab w:val="right" w:leader="dot" w:pos="8494"/>
            </w:tabs>
            <w:rPr>
              <w:rFonts w:asciiTheme="minorHAnsi" w:eastAsiaTheme="minorEastAsia" w:hAnsiTheme="minorHAnsi" w:cstheme="minorBidi"/>
              <w:noProof/>
              <w:lang w:eastAsia="es-ES"/>
            </w:rPr>
          </w:pPr>
          <w:hyperlink w:anchor="_Toc81590689" w:history="1">
            <w:r w:rsidRPr="000D4854">
              <w:rPr>
                <w:rStyle w:val="Hipervnculo"/>
                <w:noProof/>
              </w:rPr>
              <w:t>1.</w:t>
            </w:r>
            <w:r>
              <w:rPr>
                <w:rFonts w:asciiTheme="minorHAnsi" w:eastAsiaTheme="minorEastAsia" w:hAnsiTheme="minorHAnsi" w:cstheme="minorBidi"/>
                <w:noProof/>
                <w:lang w:eastAsia="es-ES"/>
              </w:rPr>
              <w:tab/>
            </w:r>
            <w:r w:rsidRPr="000D4854">
              <w:rPr>
                <w:rStyle w:val="Hipervnculo"/>
                <w:noProof/>
              </w:rPr>
              <w:t>INTRODUCCIÓN Y OBJETIVOS DEL TRABAJO</w:t>
            </w:r>
            <w:r>
              <w:rPr>
                <w:noProof/>
                <w:webHidden/>
              </w:rPr>
              <w:tab/>
            </w:r>
            <w:r>
              <w:rPr>
                <w:noProof/>
                <w:webHidden/>
              </w:rPr>
              <w:fldChar w:fldCharType="begin"/>
            </w:r>
            <w:r>
              <w:rPr>
                <w:noProof/>
                <w:webHidden/>
              </w:rPr>
              <w:instrText xml:space="preserve"> PAGEREF _Toc81590689 \h </w:instrText>
            </w:r>
            <w:r>
              <w:rPr>
                <w:noProof/>
                <w:webHidden/>
              </w:rPr>
            </w:r>
            <w:r>
              <w:rPr>
                <w:noProof/>
                <w:webHidden/>
              </w:rPr>
              <w:fldChar w:fldCharType="separate"/>
            </w:r>
            <w:r>
              <w:rPr>
                <w:noProof/>
                <w:webHidden/>
              </w:rPr>
              <w:t>16</w:t>
            </w:r>
            <w:r>
              <w:rPr>
                <w:noProof/>
                <w:webHidden/>
              </w:rPr>
              <w:fldChar w:fldCharType="end"/>
            </w:r>
          </w:hyperlink>
        </w:p>
        <w:p w14:paraId="21992DB0" w14:textId="584E8794" w:rsidR="00F21168" w:rsidRDefault="00F21168">
          <w:pPr>
            <w:pStyle w:val="TDC1"/>
            <w:tabs>
              <w:tab w:val="left" w:pos="442"/>
              <w:tab w:val="right" w:leader="dot" w:pos="8494"/>
            </w:tabs>
            <w:rPr>
              <w:rFonts w:asciiTheme="minorHAnsi" w:eastAsiaTheme="minorEastAsia" w:hAnsiTheme="minorHAnsi" w:cstheme="minorBidi"/>
              <w:noProof/>
              <w:lang w:eastAsia="es-ES"/>
            </w:rPr>
          </w:pPr>
          <w:hyperlink w:anchor="_Toc81590690" w:history="1">
            <w:r w:rsidRPr="000D4854">
              <w:rPr>
                <w:rStyle w:val="Hipervnculo"/>
                <w:noProof/>
              </w:rPr>
              <w:t>2.</w:t>
            </w:r>
            <w:r>
              <w:rPr>
                <w:rFonts w:asciiTheme="minorHAnsi" w:eastAsiaTheme="minorEastAsia" w:hAnsiTheme="minorHAnsi" w:cstheme="minorBidi"/>
                <w:noProof/>
                <w:lang w:eastAsia="es-ES"/>
              </w:rPr>
              <w:tab/>
            </w:r>
            <w:r w:rsidRPr="000D4854">
              <w:rPr>
                <w:rStyle w:val="Hipervnculo"/>
                <w:noProof/>
              </w:rPr>
              <w:t>ESTADO DEL ARTE</w:t>
            </w:r>
            <w:r>
              <w:rPr>
                <w:noProof/>
                <w:webHidden/>
              </w:rPr>
              <w:tab/>
            </w:r>
            <w:r>
              <w:rPr>
                <w:noProof/>
                <w:webHidden/>
              </w:rPr>
              <w:fldChar w:fldCharType="begin"/>
            </w:r>
            <w:r>
              <w:rPr>
                <w:noProof/>
                <w:webHidden/>
              </w:rPr>
              <w:instrText xml:space="preserve"> PAGEREF _Toc81590690 \h </w:instrText>
            </w:r>
            <w:r>
              <w:rPr>
                <w:noProof/>
                <w:webHidden/>
              </w:rPr>
            </w:r>
            <w:r>
              <w:rPr>
                <w:noProof/>
                <w:webHidden/>
              </w:rPr>
              <w:fldChar w:fldCharType="separate"/>
            </w:r>
            <w:r>
              <w:rPr>
                <w:noProof/>
                <w:webHidden/>
              </w:rPr>
              <w:t>18</w:t>
            </w:r>
            <w:r>
              <w:rPr>
                <w:noProof/>
                <w:webHidden/>
              </w:rPr>
              <w:fldChar w:fldCharType="end"/>
            </w:r>
          </w:hyperlink>
        </w:p>
        <w:p w14:paraId="0C7A7C87" w14:textId="1F5046EC"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691" w:history="1">
            <w:r w:rsidRPr="000D4854">
              <w:rPr>
                <w:rStyle w:val="Hipervnculo"/>
                <w:noProof/>
              </w:rPr>
              <w:t>2.1.</w:t>
            </w:r>
            <w:r>
              <w:rPr>
                <w:rFonts w:asciiTheme="minorHAnsi" w:eastAsiaTheme="minorEastAsia" w:hAnsiTheme="minorHAnsi" w:cstheme="minorBidi"/>
                <w:noProof/>
                <w:lang w:eastAsia="es-ES"/>
              </w:rPr>
              <w:tab/>
            </w:r>
            <w:r w:rsidRPr="000D4854">
              <w:rPr>
                <w:rStyle w:val="Hipervnculo"/>
                <w:noProof/>
              </w:rPr>
              <w:t>INTERNET OF THINGS (IoT)</w:t>
            </w:r>
            <w:r>
              <w:rPr>
                <w:noProof/>
                <w:webHidden/>
              </w:rPr>
              <w:tab/>
            </w:r>
            <w:r>
              <w:rPr>
                <w:noProof/>
                <w:webHidden/>
              </w:rPr>
              <w:fldChar w:fldCharType="begin"/>
            </w:r>
            <w:r>
              <w:rPr>
                <w:noProof/>
                <w:webHidden/>
              </w:rPr>
              <w:instrText xml:space="preserve"> PAGEREF _Toc81590691 \h </w:instrText>
            </w:r>
            <w:r>
              <w:rPr>
                <w:noProof/>
                <w:webHidden/>
              </w:rPr>
            </w:r>
            <w:r>
              <w:rPr>
                <w:noProof/>
                <w:webHidden/>
              </w:rPr>
              <w:fldChar w:fldCharType="separate"/>
            </w:r>
            <w:r>
              <w:rPr>
                <w:noProof/>
                <w:webHidden/>
              </w:rPr>
              <w:t>18</w:t>
            </w:r>
            <w:r>
              <w:rPr>
                <w:noProof/>
                <w:webHidden/>
              </w:rPr>
              <w:fldChar w:fldCharType="end"/>
            </w:r>
          </w:hyperlink>
        </w:p>
        <w:p w14:paraId="5207F460" w14:textId="62F3B6EA" w:rsidR="00F21168" w:rsidRDefault="00F21168" w:rsidP="006242EF">
          <w:pPr>
            <w:pStyle w:val="TDC3"/>
            <w:rPr>
              <w:rFonts w:asciiTheme="minorHAnsi" w:hAnsiTheme="minorHAnsi" w:cstheme="minorBidi"/>
              <w:noProof/>
            </w:rPr>
          </w:pPr>
          <w:hyperlink w:anchor="_Toc81590692" w:history="1">
            <w:r w:rsidRPr="000D4854">
              <w:rPr>
                <w:rStyle w:val="Hipervnculo"/>
                <w:noProof/>
              </w:rPr>
              <w:t>2.1.1.</w:t>
            </w:r>
            <w:r>
              <w:rPr>
                <w:rFonts w:asciiTheme="minorHAnsi" w:hAnsiTheme="minorHAnsi" w:cstheme="minorBidi"/>
                <w:noProof/>
              </w:rPr>
              <w:tab/>
            </w:r>
            <w:r w:rsidRPr="000D4854">
              <w:rPr>
                <w:rStyle w:val="Hipervnculo"/>
                <w:noProof/>
              </w:rPr>
              <w:t>Introducción [2]</w:t>
            </w:r>
            <w:r>
              <w:rPr>
                <w:noProof/>
                <w:webHidden/>
              </w:rPr>
              <w:tab/>
            </w:r>
            <w:r>
              <w:rPr>
                <w:noProof/>
                <w:webHidden/>
              </w:rPr>
              <w:fldChar w:fldCharType="begin"/>
            </w:r>
            <w:r>
              <w:rPr>
                <w:noProof/>
                <w:webHidden/>
              </w:rPr>
              <w:instrText xml:space="preserve"> PAGEREF _Toc81590692 \h </w:instrText>
            </w:r>
            <w:r>
              <w:rPr>
                <w:noProof/>
                <w:webHidden/>
              </w:rPr>
            </w:r>
            <w:r>
              <w:rPr>
                <w:noProof/>
                <w:webHidden/>
              </w:rPr>
              <w:fldChar w:fldCharType="separate"/>
            </w:r>
            <w:r>
              <w:rPr>
                <w:noProof/>
                <w:webHidden/>
              </w:rPr>
              <w:t>18</w:t>
            </w:r>
            <w:r>
              <w:rPr>
                <w:noProof/>
                <w:webHidden/>
              </w:rPr>
              <w:fldChar w:fldCharType="end"/>
            </w:r>
          </w:hyperlink>
        </w:p>
        <w:p w14:paraId="1636DC99" w14:textId="3F14299A" w:rsidR="00F21168" w:rsidRDefault="00F21168" w:rsidP="006242EF">
          <w:pPr>
            <w:pStyle w:val="TDC3"/>
            <w:rPr>
              <w:rFonts w:asciiTheme="minorHAnsi" w:hAnsiTheme="minorHAnsi" w:cstheme="minorBidi"/>
              <w:noProof/>
            </w:rPr>
          </w:pPr>
          <w:hyperlink w:anchor="_Toc81590693" w:history="1">
            <w:r w:rsidRPr="000D4854">
              <w:rPr>
                <w:rStyle w:val="Hipervnculo"/>
                <w:noProof/>
              </w:rPr>
              <w:t>2.1.2.</w:t>
            </w:r>
            <w:r>
              <w:rPr>
                <w:rFonts w:asciiTheme="minorHAnsi" w:hAnsiTheme="minorHAnsi" w:cstheme="minorBidi"/>
                <w:noProof/>
              </w:rPr>
              <w:tab/>
            </w:r>
            <w:r w:rsidRPr="000D4854">
              <w:rPr>
                <w:rStyle w:val="Hipervnculo"/>
                <w:noProof/>
              </w:rPr>
              <w:t>Componentes [2]</w:t>
            </w:r>
            <w:r>
              <w:rPr>
                <w:noProof/>
                <w:webHidden/>
              </w:rPr>
              <w:tab/>
            </w:r>
            <w:r>
              <w:rPr>
                <w:noProof/>
                <w:webHidden/>
              </w:rPr>
              <w:fldChar w:fldCharType="begin"/>
            </w:r>
            <w:r>
              <w:rPr>
                <w:noProof/>
                <w:webHidden/>
              </w:rPr>
              <w:instrText xml:space="preserve"> PAGEREF _Toc81590693 \h </w:instrText>
            </w:r>
            <w:r>
              <w:rPr>
                <w:noProof/>
                <w:webHidden/>
              </w:rPr>
            </w:r>
            <w:r>
              <w:rPr>
                <w:noProof/>
                <w:webHidden/>
              </w:rPr>
              <w:fldChar w:fldCharType="separate"/>
            </w:r>
            <w:r>
              <w:rPr>
                <w:noProof/>
                <w:webHidden/>
              </w:rPr>
              <w:t>19</w:t>
            </w:r>
            <w:r>
              <w:rPr>
                <w:noProof/>
                <w:webHidden/>
              </w:rPr>
              <w:fldChar w:fldCharType="end"/>
            </w:r>
          </w:hyperlink>
        </w:p>
        <w:p w14:paraId="51B98544" w14:textId="2034A8C2"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694" w:history="1">
            <w:r w:rsidRPr="000D4854">
              <w:rPr>
                <w:rStyle w:val="Hipervnculo"/>
                <w:noProof/>
              </w:rPr>
              <w:t>2.1.2.1.</w:t>
            </w:r>
            <w:r>
              <w:rPr>
                <w:rFonts w:asciiTheme="minorHAnsi" w:eastAsiaTheme="minorEastAsia" w:hAnsiTheme="minorHAnsi" w:cstheme="minorBidi"/>
                <w:noProof/>
                <w:lang w:eastAsia="es-ES"/>
              </w:rPr>
              <w:tab/>
            </w:r>
            <w:r w:rsidRPr="000D4854">
              <w:rPr>
                <w:rStyle w:val="Hipervnculo"/>
                <w:noProof/>
              </w:rPr>
              <w:t>Dispositivo</w:t>
            </w:r>
            <w:r>
              <w:rPr>
                <w:noProof/>
                <w:webHidden/>
              </w:rPr>
              <w:tab/>
            </w:r>
            <w:r>
              <w:rPr>
                <w:noProof/>
                <w:webHidden/>
              </w:rPr>
              <w:fldChar w:fldCharType="begin"/>
            </w:r>
            <w:r>
              <w:rPr>
                <w:noProof/>
                <w:webHidden/>
              </w:rPr>
              <w:instrText xml:space="preserve"> PAGEREF _Toc81590694 \h </w:instrText>
            </w:r>
            <w:r>
              <w:rPr>
                <w:noProof/>
                <w:webHidden/>
              </w:rPr>
            </w:r>
            <w:r>
              <w:rPr>
                <w:noProof/>
                <w:webHidden/>
              </w:rPr>
              <w:fldChar w:fldCharType="separate"/>
            </w:r>
            <w:r>
              <w:rPr>
                <w:noProof/>
                <w:webHidden/>
              </w:rPr>
              <w:t>19</w:t>
            </w:r>
            <w:r>
              <w:rPr>
                <w:noProof/>
                <w:webHidden/>
              </w:rPr>
              <w:fldChar w:fldCharType="end"/>
            </w:r>
          </w:hyperlink>
        </w:p>
        <w:p w14:paraId="553A5792" w14:textId="040BCCC2"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695" w:history="1">
            <w:r w:rsidRPr="000D4854">
              <w:rPr>
                <w:rStyle w:val="Hipervnculo"/>
                <w:noProof/>
              </w:rPr>
              <w:t>2.1.2.2.</w:t>
            </w:r>
            <w:r>
              <w:rPr>
                <w:rFonts w:asciiTheme="minorHAnsi" w:eastAsiaTheme="minorEastAsia" w:hAnsiTheme="minorHAnsi" w:cstheme="minorBidi"/>
                <w:noProof/>
                <w:lang w:eastAsia="es-ES"/>
              </w:rPr>
              <w:tab/>
            </w:r>
            <w:r w:rsidRPr="000D4854">
              <w:rPr>
                <w:rStyle w:val="Hipervnculo"/>
                <w:noProof/>
              </w:rPr>
              <w:t>Red Local</w:t>
            </w:r>
            <w:r>
              <w:rPr>
                <w:noProof/>
                <w:webHidden/>
              </w:rPr>
              <w:tab/>
            </w:r>
            <w:r>
              <w:rPr>
                <w:noProof/>
                <w:webHidden/>
              </w:rPr>
              <w:fldChar w:fldCharType="begin"/>
            </w:r>
            <w:r>
              <w:rPr>
                <w:noProof/>
                <w:webHidden/>
              </w:rPr>
              <w:instrText xml:space="preserve"> PAGEREF _Toc81590695 \h </w:instrText>
            </w:r>
            <w:r>
              <w:rPr>
                <w:noProof/>
                <w:webHidden/>
              </w:rPr>
            </w:r>
            <w:r>
              <w:rPr>
                <w:noProof/>
                <w:webHidden/>
              </w:rPr>
              <w:fldChar w:fldCharType="separate"/>
            </w:r>
            <w:r>
              <w:rPr>
                <w:noProof/>
                <w:webHidden/>
              </w:rPr>
              <w:t>20</w:t>
            </w:r>
            <w:r>
              <w:rPr>
                <w:noProof/>
                <w:webHidden/>
              </w:rPr>
              <w:fldChar w:fldCharType="end"/>
            </w:r>
          </w:hyperlink>
        </w:p>
        <w:p w14:paraId="3A3E5C06" w14:textId="4EE26510"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696" w:history="1">
            <w:r w:rsidRPr="000D4854">
              <w:rPr>
                <w:rStyle w:val="Hipervnculo"/>
                <w:noProof/>
              </w:rPr>
              <w:t>2.1.2.3.</w:t>
            </w:r>
            <w:r>
              <w:rPr>
                <w:rFonts w:asciiTheme="minorHAnsi" w:eastAsiaTheme="minorEastAsia" w:hAnsiTheme="minorHAnsi" w:cstheme="minorBidi"/>
                <w:noProof/>
                <w:lang w:eastAsia="es-ES"/>
              </w:rPr>
              <w:tab/>
            </w:r>
            <w:r w:rsidRPr="000D4854">
              <w:rPr>
                <w:rStyle w:val="Hipervnculo"/>
                <w:noProof/>
              </w:rPr>
              <w:t>Internet</w:t>
            </w:r>
            <w:r>
              <w:rPr>
                <w:noProof/>
                <w:webHidden/>
              </w:rPr>
              <w:tab/>
            </w:r>
            <w:r>
              <w:rPr>
                <w:noProof/>
                <w:webHidden/>
              </w:rPr>
              <w:fldChar w:fldCharType="begin"/>
            </w:r>
            <w:r>
              <w:rPr>
                <w:noProof/>
                <w:webHidden/>
              </w:rPr>
              <w:instrText xml:space="preserve"> PAGEREF _Toc81590696 \h </w:instrText>
            </w:r>
            <w:r>
              <w:rPr>
                <w:noProof/>
                <w:webHidden/>
              </w:rPr>
            </w:r>
            <w:r>
              <w:rPr>
                <w:noProof/>
                <w:webHidden/>
              </w:rPr>
              <w:fldChar w:fldCharType="separate"/>
            </w:r>
            <w:r>
              <w:rPr>
                <w:noProof/>
                <w:webHidden/>
              </w:rPr>
              <w:t>20</w:t>
            </w:r>
            <w:r>
              <w:rPr>
                <w:noProof/>
                <w:webHidden/>
              </w:rPr>
              <w:fldChar w:fldCharType="end"/>
            </w:r>
          </w:hyperlink>
        </w:p>
        <w:p w14:paraId="055D1FCF" w14:textId="4127CF68"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697" w:history="1">
            <w:r w:rsidRPr="000D4854">
              <w:rPr>
                <w:rStyle w:val="Hipervnculo"/>
                <w:noProof/>
              </w:rPr>
              <w:t>2.1.2.4.</w:t>
            </w:r>
            <w:r>
              <w:rPr>
                <w:rFonts w:asciiTheme="minorHAnsi" w:eastAsiaTheme="minorEastAsia" w:hAnsiTheme="minorHAnsi" w:cstheme="minorBidi"/>
                <w:noProof/>
                <w:lang w:eastAsia="es-ES"/>
              </w:rPr>
              <w:tab/>
            </w:r>
            <w:r w:rsidRPr="000D4854">
              <w:rPr>
                <w:rStyle w:val="Hipervnculo"/>
                <w:noProof/>
              </w:rPr>
              <w:t>Servicios Backend</w:t>
            </w:r>
            <w:r>
              <w:rPr>
                <w:noProof/>
                <w:webHidden/>
              </w:rPr>
              <w:tab/>
            </w:r>
            <w:r>
              <w:rPr>
                <w:noProof/>
                <w:webHidden/>
              </w:rPr>
              <w:fldChar w:fldCharType="begin"/>
            </w:r>
            <w:r>
              <w:rPr>
                <w:noProof/>
                <w:webHidden/>
              </w:rPr>
              <w:instrText xml:space="preserve"> PAGEREF _Toc81590697 \h </w:instrText>
            </w:r>
            <w:r>
              <w:rPr>
                <w:noProof/>
                <w:webHidden/>
              </w:rPr>
            </w:r>
            <w:r>
              <w:rPr>
                <w:noProof/>
                <w:webHidden/>
              </w:rPr>
              <w:fldChar w:fldCharType="separate"/>
            </w:r>
            <w:r>
              <w:rPr>
                <w:noProof/>
                <w:webHidden/>
              </w:rPr>
              <w:t>20</w:t>
            </w:r>
            <w:r>
              <w:rPr>
                <w:noProof/>
                <w:webHidden/>
              </w:rPr>
              <w:fldChar w:fldCharType="end"/>
            </w:r>
          </w:hyperlink>
        </w:p>
        <w:p w14:paraId="609A0291" w14:textId="775ECAB1"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698" w:history="1">
            <w:r w:rsidRPr="000D4854">
              <w:rPr>
                <w:rStyle w:val="Hipervnculo"/>
                <w:noProof/>
              </w:rPr>
              <w:t>2.1.2.5.</w:t>
            </w:r>
            <w:r>
              <w:rPr>
                <w:rFonts w:asciiTheme="minorHAnsi" w:eastAsiaTheme="minorEastAsia" w:hAnsiTheme="minorHAnsi" w:cstheme="minorBidi"/>
                <w:noProof/>
                <w:lang w:eastAsia="es-ES"/>
              </w:rPr>
              <w:tab/>
            </w:r>
            <w:r w:rsidRPr="000D4854">
              <w:rPr>
                <w:rStyle w:val="Hipervnculo"/>
                <w:noProof/>
              </w:rPr>
              <w:t>Aplicaciones</w:t>
            </w:r>
            <w:r>
              <w:rPr>
                <w:noProof/>
                <w:webHidden/>
              </w:rPr>
              <w:tab/>
            </w:r>
            <w:r>
              <w:rPr>
                <w:noProof/>
                <w:webHidden/>
              </w:rPr>
              <w:fldChar w:fldCharType="begin"/>
            </w:r>
            <w:r>
              <w:rPr>
                <w:noProof/>
                <w:webHidden/>
              </w:rPr>
              <w:instrText xml:space="preserve"> PAGEREF _Toc81590698 \h </w:instrText>
            </w:r>
            <w:r>
              <w:rPr>
                <w:noProof/>
                <w:webHidden/>
              </w:rPr>
            </w:r>
            <w:r>
              <w:rPr>
                <w:noProof/>
                <w:webHidden/>
              </w:rPr>
              <w:fldChar w:fldCharType="separate"/>
            </w:r>
            <w:r>
              <w:rPr>
                <w:noProof/>
                <w:webHidden/>
              </w:rPr>
              <w:t>21</w:t>
            </w:r>
            <w:r>
              <w:rPr>
                <w:noProof/>
                <w:webHidden/>
              </w:rPr>
              <w:fldChar w:fldCharType="end"/>
            </w:r>
          </w:hyperlink>
        </w:p>
        <w:p w14:paraId="0F6161A0" w14:textId="716B4D70" w:rsidR="00F21168" w:rsidRDefault="00F21168" w:rsidP="006242EF">
          <w:pPr>
            <w:pStyle w:val="TDC3"/>
            <w:rPr>
              <w:rFonts w:asciiTheme="minorHAnsi" w:hAnsiTheme="minorHAnsi" w:cstheme="minorBidi"/>
              <w:noProof/>
            </w:rPr>
          </w:pPr>
          <w:hyperlink w:anchor="_Toc81590699" w:history="1">
            <w:r w:rsidRPr="000D4854">
              <w:rPr>
                <w:rStyle w:val="Hipervnculo"/>
                <w:noProof/>
              </w:rPr>
              <w:t>2.1.3.</w:t>
            </w:r>
            <w:r>
              <w:rPr>
                <w:rFonts w:asciiTheme="minorHAnsi" w:hAnsiTheme="minorHAnsi" w:cstheme="minorBidi"/>
                <w:noProof/>
              </w:rPr>
              <w:tab/>
            </w:r>
            <w:r w:rsidRPr="000D4854">
              <w:rPr>
                <w:rStyle w:val="Hipervnculo"/>
                <w:noProof/>
              </w:rPr>
              <w:t>Sensores</w:t>
            </w:r>
            <w:r>
              <w:rPr>
                <w:noProof/>
                <w:webHidden/>
              </w:rPr>
              <w:tab/>
            </w:r>
            <w:r>
              <w:rPr>
                <w:noProof/>
                <w:webHidden/>
              </w:rPr>
              <w:fldChar w:fldCharType="begin"/>
            </w:r>
            <w:r>
              <w:rPr>
                <w:noProof/>
                <w:webHidden/>
              </w:rPr>
              <w:instrText xml:space="preserve"> PAGEREF _Toc81590699 \h </w:instrText>
            </w:r>
            <w:r>
              <w:rPr>
                <w:noProof/>
                <w:webHidden/>
              </w:rPr>
            </w:r>
            <w:r>
              <w:rPr>
                <w:noProof/>
                <w:webHidden/>
              </w:rPr>
              <w:fldChar w:fldCharType="separate"/>
            </w:r>
            <w:r>
              <w:rPr>
                <w:noProof/>
                <w:webHidden/>
              </w:rPr>
              <w:t>21</w:t>
            </w:r>
            <w:r>
              <w:rPr>
                <w:noProof/>
                <w:webHidden/>
              </w:rPr>
              <w:fldChar w:fldCharType="end"/>
            </w:r>
          </w:hyperlink>
        </w:p>
        <w:p w14:paraId="25EAEEA6" w14:textId="7E498C9F" w:rsidR="00F21168" w:rsidRDefault="00F21168" w:rsidP="006242EF">
          <w:pPr>
            <w:pStyle w:val="TDC3"/>
            <w:rPr>
              <w:rFonts w:asciiTheme="minorHAnsi" w:hAnsiTheme="minorHAnsi" w:cstheme="minorBidi"/>
              <w:noProof/>
            </w:rPr>
          </w:pPr>
          <w:hyperlink w:anchor="_Toc81590700" w:history="1">
            <w:r w:rsidRPr="000D4854">
              <w:rPr>
                <w:rStyle w:val="Hipervnculo"/>
                <w:noProof/>
              </w:rPr>
              <w:t>2.1.4.</w:t>
            </w:r>
            <w:r>
              <w:rPr>
                <w:rFonts w:asciiTheme="minorHAnsi" w:hAnsiTheme="minorHAnsi" w:cstheme="minorBidi"/>
                <w:noProof/>
              </w:rPr>
              <w:tab/>
            </w:r>
            <w:r w:rsidRPr="000D4854">
              <w:rPr>
                <w:rStyle w:val="Hipervnculo"/>
                <w:noProof/>
              </w:rPr>
              <w:t>Arquitectura [3]</w:t>
            </w:r>
            <w:r>
              <w:rPr>
                <w:noProof/>
                <w:webHidden/>
              </w:rPr>
              <w:tab/>
            </w:r>
            <w:r>
              <w:rPr>
                <w:noProof/>
                <w:webHidden/>
              </w:rPr>
              <w:fldChar w:fldCharType="begin"/>
            </w:r>
            <w:r>
              <w:rPr>
                <w:noProof/>
                <w:webHidden/>
              </w:rPr>
              <w:instrText xml:space="preserve"> PAGEREF _Toc81590700 \h </w:instrText>
            </w:r>
            <w:r>
              <w:rPr>
                <w:noProof/>
                <w:webHidden/>
              </w:rPr>
            </w:r>
            <w:r>
              <w:rPr>
                <w:noProof/>
                <w:webHidden/>
              </w:rPr>
              <w:fldChar w:fldCharType="separate"/>
            </w:r>
            <w:r>
              <w:rPr>
                <w:noProof/>
                <w:webHidden/>
              </w:rPr>
              <w:t>22</w:t>
            </w:r>
            <w:r>
              <w:rPr>
                <w:noProof/>
                <w:webHidden/>
              </w:rPr>
              <w:fldChar w:fldCharType="end"/>
            </w:r>
          </w:hyperlink>
        </w:p>
        <w:p w14:paraId="40D220A2" w14:textId="63D4B992"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01" w:history="1">
            <w:r w:rsidRPr="000D4854">
              <w:rPr>
                <w:rStyle w:val="Hipervnculo"/>
                <w:noProof/>
              </w:rPr>
              <w:t>2.1.4.1.</w:t>
            </w:r>
            <w:r>
              <w:rPr>
                <w:rFonts w:asciiTheme="minorHAnsi" w:eastAsiaTheme="minorEastAsia" w:hAnsiTheme="minorHAnsi" w:cstheme="minorBidi"/>
                <w:noProof/>
                <w:lang w:eastAsia="es-ES"/>
              </w:rPr>
              <w:tab/>
            </w:r>
            <w:r w:rsidRPr="000D4854">
              <w:rPr>
                <w:rStyle w:val="Hipervnculo"/>
                <w:noProof/>
              </w:rPr>
              <w:t>Capa de Sensorizado</w:t>
            </w:r>
            <w:r>
              <w:rPr>
                <w:noProof/>
                <w:webHidden/>
              </w:rPr>
              <w:tab/>
            </w:r>
            <w:r>
              <w:rPr>
                <w:noProof/>
                <w:webHidden/>
              </w:rPr>
              <w:fldChar w:fldCharType="begin"/>
            </w:r>
            <w:r>
              <w:rPr>
                <w:noProof/>
                <w:webHidden/>
              </w:rPr>
              <w:instrText xml:space="preserve"> PAGEREF _Toc81590701 \h </w:instrText>
            </w:r>
            <w:r>
              <w:rPr>
                <w:noProof/>
                <w:webHidden/>
              </w:rPr>
            </w:r>
            <w:r>
              <w:rPr>
                <w:noProof/>
                <w:webHidden/>
              </w:rPr>
              <w:fldChar w:fldCharType="separate"/>
            </w:r>
            <w:r>
              <w:rPr>
                <w:noProof/>
                <w:webHidden/>
              </w:rPr>
              <w:t>22</w:t>
            </w:r>
            <w:r>
              <w:rPr>
                <w:noProof/>
                <w:webHidden/>
              </w:rPr>
              <w:fldChar w:fldCharType="end"/>
            </w:r>
          </w:hyperlink>
        </w:p>
        <w:p w14:paraId="583AC7E2" w14:textId="13060E8D"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02" w:history="1">
            <w:r w:rsidRPr="000D4854">
              <w:rPr>
                <w:rStyle w:val="Hipervnculo"/>
                <w:noProof/>
              </w:rPr>
              <w:t>2.1.4.2.</w:t>
            </w:r>
            <w:r>
              <w:rPr>
                <w:rFonts w:asciiTheme="minorHAnsi" w:eastAsiaTheme="minorEastAsia" w:hAnsiTheme="minorHAnsi" w:cstheme="minorBidi"/>
                <w:noProof/>
                <w:lang w:eastAsia="es-ES"/>
              </w:rPr>
              <w:tab/>
            </w:r>
            <w:r w:rsidRPr="000D4854">
              <w:rPr>
                <w:rStyle w:val="Hipervnculo"/>
                <w:noProof/>
              </w:rPr>
              <w:t>Capa de Red</w:t>
            </w:r>
            <w:r>
              <w:rPr>
                <w:noProof/>
                <w:webHidden/>
              </w:rPr>
              <w:tab/>
            </w:r>
            <w:r>
              <w:rPr>
                <w:noProof/>
                <w:webHidden/>
              </w:rPr>
              <w:fldChar w:fldCharType="begin"/>
            </w:r>
            <w:r>
              <w:rPr>
                <w:noProof/>
                <w:webHidden/>
              </w:rPr>
              <w:instrText xml:space="preserve"> PAGEREF _Toc81590702 \h </w:instrText>
            </w:r>
            <w:r>
              <w:rPr>
                <w:noProof/>
                <w:webHidden/>
              </w:rPr>
            </w:r>
            <w:r>
              <w:rPr>
                <w:noProof/>
                <w:webHidden/>
              </w:rPr>
              <w:fldChar w:fldCharType="separate"/>
            </w:r>
            <w:r>
              <w:rPr>
                <w:noProof/>
                <w:webHidden/>
              </w:rPr>
              <w:t>22</w:t>
            </w:r>
            <w:r>
              <w:rPr>
                <w:noProof/>
                <w:webHidden/>
              </w:rPr>
              <w:fldChar w:fldCharType="end"/>
            </w:r>
          </w:hyperlink>
        </w:p>
        <w:p w14:paraId="62130B8E" w14:textId="7D16667A"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03" w:history="1">
            <w:r w:rsidRPr="000D4854">
              <w:rPr>
                <w:rStyle w:val="Hipervnculo"/>
                <w:noProof/>
              </w:rPr>
              <w:t>2.1.4.3.</w:t>
            </w:r>
            <w:r>
              <w:rPr>
                <w:rFonts w:asciiTheme="minorHAnsi" w:eastAsiaTheme="minorEastAsia" w:hAnsiTheme="minorHAnsi" w:cstheme="minorBidi"/>
                <w:noProof/>
                <w:lang w:eastAsia="es-ES"/>
              </w:rPr>
              <w:tab/>
            </w:r>
            <w:r w:rsidRPr="000D4854">
              <w:rPr>
                <w:rStyle w:val="Hipervnculo"/>
                <w:noProof/>
              </w:rPr>
              <w:t>Capa de Servicio</w:t>
            </w:r>
            <w:r>
              <w:rPr>
                <w:noProof/>
                <w:webHidden/>
              </w:rPr>
              <w:tab/>
            </w:r>
            <w:r>
              <w:rPr>
                <w:noProof/>
                <w:webHidden/>
              </w:rPr>
              <w:fldChar w:fldCharType="begin"/>
            </w:r>
            <w:r>
              <w:rPr>
                <w:noProof/>
                <w:webHidden/>
              </w:rPr>
              <w:instrText xml:space="preserve"> PAGEREF _Toc81590703 \h </w:instrText>
            </w:r>
            <w:r>
              <w:rPr>
                <w:noProof/>
                <w:webHidden/>
              </w:rPr>
            </w:r>
            <w:r>
              <w:rPr>
                <w:noProof/>
                <w:webHidden/>
              </w:rPr>
              <w:fldChar w:fldCharType="separate"/>
            </w:r>
            <w:r>
              <w:rPr>
                <w:noProof/>
                <w:webHidden/>
              </w:rPr>
              <w:t>23</w:t>
            </w:r>
            <w:r>
              <w:rPr>
                <w:noProof/>
                <w:webHidden/>
              </w:rPr>
              <w:fldChar w:fldCharType="end"/>
            </w:r>
          </w:hyperlink>
        </w:p>
        <w:p w14:paraId="0FAF3A5A" w14:textId="1FF9037C"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04" w:history="1">
            <w:r w:rsidRPr="000D4854">
              <w:rPr>
                <w:rStyle w:val="Hipervnculo"/>
                <w:noProof/>
              </w:rPr>
              <w:t>2.1.4.4.</w:t>
            </w:r>
            <w:r>
              <w:rPr>
                <w:rFonts w:asciiTheme="minorHAnsi" w:eastAsiaTheme="minorEastAsia" w:hAnsiTheme="minorHAnsi" w:cstheme="minorBidi"/>
                <w:noProof/>
                <w:lang w:eastAsia="es-ES"/>
              </w:rPr>
              <w:tab/>
            </w:r>
            <w:r w:rsidRPr="000D4854">
              <w:rPr>
                <w:rStyle w:val="Hipervnculo"/>
                <w:noProof/>
              </w:rPr>
              <w:t>Capa de Interfaz</w:t>
            </w:r>
            <w:r>
              <w:rPr>
                <w:noProof/>
                <w:webHidden/>
              </w:rPr>
              <w:tab/>
            </w:r>
            <w:r>
              <w:rPr>
                <w:noProof/>
                <w:webHidden/>
              </w:rPr>
              <w:fldChar w:fldCharType="begin"/>
            </w:r>
            <w:r>
              <w:rPr>
                <w:noProof/>
                <w:webHidden/>
              </w:rPr>
              <w:instrText xml:space="preserve"> PAGEREF _Toc81590704 \h </w:instrText>
            </w:r>
            <w:r>
              <w:rPr>
                <w:noProof/>
                <w:webHidden/>
              </w:rPr>
            </w:r>
            <w:r>
              <w:rPr>
                <w:noProof/>
                <w:webHidden/>
              </w:rPr>
              <w:fldChar w:fldCharType="separate"/>
            </w:r>
            <w:r>
              <w:rPr>
                <w:noProof/>
                <w:webHidden/>
              </w:rPr>
              <w:t>23</w:t>
            </w:r>
            <w:r>
              <w:rPr>
                <w:noProof/>
                <w:webHidden/>
              </w:rPr>
              <w:fldChar w:fldCharType="end"/>
            </w:r>
          </w:hyperlink>
        </w:p>
        <w:p w14:paraId="505E5A86" w14:textId="692ED81D"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05" w:history="1">
            <w:r w:rsidRPr="000D4854">
              <w:rPr>
                <w:rStyle w:val="Hipervnculo"/>
                <w:noProof/>
              </w:rPr>
              <w:t>2.2.</w:t>
            </w:r>
            <w:r>
              <w:rPr>
                <w:rFonts w:asciiTheme="minorHAnsi" w:eastAsiaTheme="minorEastAsia" w:hAnsiTheme="minorHAnsi" w:cstheme="minorBidi"/>
                <w:noProof/>
                <w:lang w:eastAsia="es-ES"/>
              </w:rPr>
              <w:tab/>
            </w:r>
            <w:r w:rsidRPr="000D4854">
              <w:rPr>
                <w:rStyle w:val="Hipervnculo"/>
                <w:noProof/>
              </w:rPr>
              <w:t>6LoWPAN [4]</w:t>
            </w:r>
            <w:r>
              <w:rPr>
                <w:noProof/>
                <w:webHidden/>
              </w:rPr>
              <w:tab/>
            </w:r>
            <w:r>
              <w:rPr>
                <w:noProof/>
                <w:webHidden/>
              </w:rPr>
              <w:fldChar w:fldCharType="begin"/>
            </w:r>
            <w:r>
              <w:rPr>
                <w:noProof/>
                <w:webHidden/>
              </w:rPr>
              <w:instrText xml:space="preserve"> PAGEREF _Toc81590705 \h </w:instrText>
            </w:r>
            <w:r>
              <w:rPr>
                <w:noProof/>
                <w:webHidden/>
              </w:rPr>
            </w:r>
            <w:r>
              <w:rPr>
                <w:noProof/>
                <w:webHidden/>
              </w:rPr>
              <w:fldChar w:fldCharType="separate"/>
            </w:r>
            <w:r>
              <w:rPr>
                <w:noProof/>
                <w:webHidden/>
              </w:rPr>
              <w:t>24</w:t>
            </w:r>
            <w:r>
              <w:rPr>
                <w:noProof/>
                <w:webHidden/>
              </w:rPr>
              <w:fldChar w:fldCharType="end"/>
            </w:r>
          </w:hyperlink>
        </w:p>
        <w:p w14:paraId="4EC399A0" w14:textId="3170FB2F" w:rsidR="00F21168" w:rsidRDefault="00F21168" w:rsidP="006242EF">
          <w:pPr>
            <w:pStyle w:val="TDC3"/>
            <w:rPr>
              <w:rFonts w:asciiTheme="minorHAnsi" w:hAnsiTheme="minorHAnsi" w:cstheme="minorBidi"/>
              <w:noProof/>
            </w:rPr>
          </w:pPr>
          <w:hyperlink w:anchor="_Toc81590706" w:history="1">
            <w:r w:rsidRPr="000D4854">
              <w:rPr>
                <w:rStyle w:val="Hipervnculo"/>
                <w:noProof/>
              </w:rPr>
              <w:t>2.2.1.</w:t>
            </w:r>
            <w:r>
              <w:rPr>
                <w:rFonts w:asciiTheme="minorHAnsi" w:hAnsiTheme="minorHAnsi" w:cstheme="minorBidi"/>
                <w:noProof/>
              </w:rPr>
              <w:tab/>
            </w:r>
            <w:r w:rsidRPr="000D4854">
              <w:rPr>
                <w:rStyle w:val="Hipervnculo"/>
                <w:noProof/>
              </w:rPr>
              <w:t>Significado 6LoWPAN [4]</w:t>
            </w:r>
            <w:r>
              <w:rPr>
                <w:noProof/>
                <w:webHidden/>
              </w:rPr>
              <w:tab/>
            </w:r>
            <w:r>
              <w:rPr>
                <w:noProof/>
                <w:webHidden/>
              </w:rPr>
              <w:fldChar w:fldCharType="begin"/>
            </w:r>
            <w:r>
              <w:rPr>
                <w:noProof/>
                <w:webHidden/>
              </w:rPr>
              <w:instrText xml:space="preserve"> PAGEREF _Toc81590706 \h </w:instrText>
            </w:r>
            <w:r>
              <w:rPr>
                <w:noProof/>
                <w:webHidden/>
              </w:rPr>
            </w:r>
            <w:r>
              <w:rPr>
                <w:noProof/>
                <w:webHidden/>
              </w:rPr>
              <w:fldChar w:fldCharType="separate"/>
            </w:r>
            <w:r>
              <w:rPr>
                <w:noProof/>
                <w:webHidden/>
              </w:rPr>
              <w:t>24</w:t>
            </w:r>
            <w:r>
              <w:rPr>
                <w:noProof/>
                <w:webHidden/>
              </w:rPr>
              <w:fldChar w:fldCharType="end"/>
            </w:r>
          </w:hyperlink>
        </w:p>
        <w:p w14:paraId="40E96BE3" w14:textId="0D224FA2" w:rsidR="00F21168" w:rsidRDefault="00F21168" w:rsidP="006242EF">
          <w:pPr>
            <w:pStyle w:val="TDC3"/>
            <w:rPr>
              <w:rFonts w:asciiTheme="minorHAnsi" w:hAnsiTheme="minorHAnsi" w:cstheme="minorBidi"/>
              <w:noProof/>
            </w:rPr>
          </w:pPr>
          <w:hyperlink w:anchor="_Toc81590707" w:history="1">
            <w:r w:rsidRPr="000D4854">
              <w:rPr>
                <w:rStyle w:val="Hipervnculo"/>
                <w:noProof/>
              </w:rPr>
              <w:t>2.2.2.</w:t>
            </w:r>
            <w:r>
              <w:rPr>
                <w:rFonts w:asciiTheme="minorHAnsi" w:hAnsiTheme="minorHAnsi" w:cstheme="minorBidi"/>
                <w:noProof/>
              </w:rPr>
              <w:tab/>
            </w:r>
            <w:r w:rsidRPr="000D4854">
              <w:rPr>
                <w:rStyle w:val="Hipervnculo"/>
                <w:noProof/>
              </w:rPr>
              <w:t>Pila de Protocolos de 6LoWPAN [4]–[6]</w:t>
            </w:r>
            <w:r>
              <w:rPr>
                <w:noProof/>
                <w:webHidden/>
              </w:rPr>
              <w:tab/>
            </w:r>
            <w:r>
              <w:rPr>
                <w:noProof/>
                <w:webHidden/>
              </w:rPr>
              <w:fldChar w:fldCharType="begin"/>
            </w:r>
            <w:r>
              <w:rPr>
                <w:noProof/>
                <w:webHidden/>
              </w:rPr>
              <w:instrText xml:space="preserve"> PAGEREF _Toc81590707 \h </w:instrText>
            </w:r>
            <w:r>
              <w:rPr>
                <w:noProof/>
                <w:webHidden/>
              </w:rPr>
            </w:r>
            <w:r>
              <w:rPr>
                <w:noProof/>
                <w:webHidden/>
              </w:rPr>
              <w:fldChar w:fldCharType="separate"/>
            </w:r>
            <w:r>
              <w:rPr>
                <w:noProof/>
                <w:webHidden/>
              </w:rPr>
              <w:t>25</w:t>
            </w:r>
            <w:r>
              <w:rPr>
                <w:noProof/>
                <w:webHidden/>
              </w:rPr>
              <w:fldChar w:fldCharType="end"/>
            </w:r>
          </w:hyperlink>
        </w:p>
        <w:p w14:paraId="55DCB85C" w14:textId="0985E151" w:rsidR="00F21168" w:rsidRDefault="00F21168" w:rsidP="006242EF">
          <w:pPr>
            <w:pStyle w:val="TDC3"/>
            <w:rPr>
              <w:rFonts w:asciiTheme="minorHAnsi" w:hAnsiTheme="minorHAnsi" w:cstheme="minorBidi"/>
              <w:noProof/>
            </w:rPr>
          </w:pPr>
          <w:hyperlink w:anchor="_Toc81590708" w:history="1">
            <w:r w:rsidRPr="000D4854">
              <w:rPr>
                <w:rStyle w:val="Hipervnculo"/>
                <w:noProof/>
              </w:rPr>
              <w:t>2.2.3.</w:t>
            </w:r>
            <w:r>
              <w:rPr>
                <w:rFonts w:asciiTheme="minorHAnsi" w:hAnsiTheme="minorHAnsi" w:cstheme="minorBidi"/>
                <w:noProof/>
              </w:rPr>
              <w:tab/>
            </w:r>
            <w:r w:rsidRPr="000D4854">
              <w:rPr>
                <w:rStyle w:val="Hipervnculo"/>
                <w:noProof/>
              </w:rPr>
              <w:t>Principales características de 6LoWPAN [7]</w:t>
            </w:r>
            <w:r>
              <w:rPr>
                <w:noProof/>
                <w:webHidden/>
              </w:rPr>
              <w:tab/>
            </w:r>
            <w:r>
              <w:rPr>
                <w:noProof/>
                <w:webHidden/>
              </w:rPr>
              <w:fldChar w:fldCharType="begin"/>
            </w:r>
            <w:r>
              <w:rPr>
                <w:noProof/>
                <w:webHidden/>
              </w:rPr>
              <w:instrText xml:space="preserve"> PAGEREF _Toc81590708 \h </w:instrText>
            </w:r>
            <w:r>
              <w:rPr>
                <w:noProof/>
                <w:webHidden/>
              </w:rPr>
            </w:r>
            <w:r>
              <w:rPr>
                <w:noProof/>
                <w:webHidden/>
              </w:rPr>
              <w:fldChar w:fldCharType="separate"/>
            </w:r>
            <w:r>
              <w:rPr>
                <w:noProof/>
                <w:webHidden/>
              </w:rPr>
              <w:t>25</w:t>
            </w:r>
            <w:r>
              <w:rPr>
                <w:noProof/>
                <w:webHidden/>
              </w:rPr>
              <w:fldChar w:fldCharType="end"/>
            </w:r>
          </w:hyperlink>
        </w:p>
        <w:p w14:paraId="0F99738C" w14:textId="75849144"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09" w:history="1">
            <w:r w:rsidRPr="000D4854">
              <w:rPr>
                <w:rStyle w:val="Hipervnculo"/>
                <w:noProof/>
              </w:rPr>
              <w:t>2.2.3.1.</w:t>
            </w:r>
            <w:r>
              <w:rPr>
                <w:rFonts w:asciiTheme="minorHAnsi" w:eastAsiaTheme="minorEastAsia" w:hAnsiTheme="minorHAnsi" w:cstheme="minorBidi"/>
                <w:noProof/>
                <w:lang w:eastAsia="es-ES"/>
              </w:rPr>
              <w:tab/>
            </w:r>
            <w:r w:rsidRPr="000D4854">
              <w:rPr>
                <w:rStyle w:val="Hipervnculo"/>
                <w:noProof/>
              </w:rPr>
              <w:t>Compresión de cabecera</w:t>
            </w:r>
            <w:r>
              <w:rPr>
                <w:noProof/>
                <w:webHidden/>
              </w:rPr>
              <w:tab/>
            </w:r>
            <w:r>
              <w:rPr>
                <w:noProof/>
                <w:webHidden/>
              </w:rPr>
              <w:fldChar w:fldCharType="begin"/>
            </w:r>
            <w:r>
              <w:rPr>
                <w:noProof/>
                <w:webHidden/>
              </w:rPr>
              <w:instrText xml:space="preserve"> PAGEREF _Toc81590709 \h </w:instrText>
            </w:r>
            <w:r>
              <w:rPr>
                <w:noProof/>
                <w:webHidden/>
              </w:rPr>
            </w:r>
            <w:r>
              <w:rPr>
                <w:noProof/>
                <w:webHidden/>
              </w:rPr>
              <w:fldChar w:fldCharType="separate"/>
            </w:r>
            <w:r>
              <w:rPr>
                <w:noProof/>
                <w:webHidden/>
              </w:rPr>
              <w:t>26</w:t>
            </w:r>
            <w:r>
              <w:rPr>
                <w:noProof/>
                <w:webHidden/>
              </w:rPr>
              <w:fldChar w:fldCharType="end"/>
            </w:r>
          </w:hyperlink>
        </w:p>
        <w:p w14:paraId="0CF27856" w14:textId="162FB920"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10" w:history="1">
            <w:r w:rsidRPr="000D4854">
              <w:rPr>
                <w:rStyle w:val="Hipervnculo"/>
                <w:noProof/>
              </w:rPr>
              <w:t>2.2.3.2.</w:t>
            </w:r>
            <w:r>
              <w:rPr>
                <w:rFonts w:asciiTheme="minorHAnsi" w:eastAsiaTheme="minorEastAsia" w:hAnsiTheme="minorHAnsi" w:cstheme="minorBidi"/>
                <w:noProof/>
                <w:lang w:eastAsia="es-ES"/>
              </w:rPr>
              <w:tab/>
            </w:r>
            <w:r w:rsidRPr="000D4854">
              <w:rPr>
                <w:rStyle w:val="Hipervnculo"/>
                <w:noProof/>
              </w:rPr>
              <w:t>Enrutamiento</w:t>
            </w:r>
            <w:r>
              <w:rPr>
                <w:noProof/>
                <w:webHidden/>
              </w:rPr>
              <w:tab/>
            </w:r>
            <w:r>
              <w:rPr>
                <w:noProof/>
                <w:webHidden/>
              </w:rPr>
              <w:fldChar w:fldCharType="begin"/>
            </w:r>
            <w:r>
              <w:rPr>
                <w:noProof/>
                <w:webHidden/>
              </w:rPr>
              <w:instrText xml:space="preserve"> PAGEREF _Toc81590710 \h </w:instrText>
            </w:r>
            <w:r>
              <w:rPr>
                <w:noProof/>
                <w:webHidden/>
              </w:rPr>
            </w:r>
            <w:r>
              <w:rPr>
                <w:noProof/>
                <w:webHidden/>
              </w:rPr>
              <w:fldChar w:fldCharType="separate"/>
            </w:r>
            <w:r>
              <w:rPr>
                <w:noProof/>
                <w:webHidden/>
              </w:rPr>
              <w:t>26</w:t>
            </w:r>
            <w:r>
              <w:rPr>
                <w:noProof/>
                <w:webHidden/>
              </w:rPr>
              <w:fldChar w:fldCharType="end"/>
            </w:r>
          </w:hyperlink>
        </w:p>
        <w:p w14:paraId="4CFF30BE" w14:textId="47B8DB5F"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11" w:history="1">
            <w:r w:rsidRPr="000D4854">
              <w:rPr>
                <w:rStyle w:val="Hipervnculo"/>
                <w:noProof/>
              </w:rPr>
              <w:t>2.2.3.3.</w:t>
            </w:r>
            <w:r>
              <w:rPr>
                <w:rFonts w:asciiTheme="minorHAnsi" w:eastAsiaTheme="minorEastAsia" w:hAnsiTheme="minorHAnsi" w:cstheme="minorBidi"/>
                <w:noProof/>
                <w:lang w:eastAsia="es-ES"/>
              </w:rPr>
              <w:tab/>
            </w:r>
            <w:r w:rsidRPr="000D4854">
              <w:rPr>
                <w:rStyle w:val="Hipervnculo"/>
                <w:noProof/>
              </w:rPr>
              <w:t>Seguridad</w:t>
            </w:r>
            <w:r>
              <w:rPr>
                <w:noProof/>
                <w:webHidden/>
              </w:rPr>
              <w:tab/>
            </w:r>
            <w:r>
              <w:rPr>
                <w:noProof/>
                <w:webHidden/>
              </w:rPr>
              <w:fldChar w:fldCharType="begin"/>
            </w:r>
            <w:r>
              <w:rPr>
                <w:noProof/>
                <w:webHidden/>
              </w:rPr>
              <w:instrText xml:space="preserve"> PAGEREF _Toc81590711 \h </w:instrText>
            </w:r>
            <w:r>
              <w:rPr>
                <w:noProof/>
                <w:webHidden/>
              </w:rPr>
            </w:r>
            <w:r>
              <w:rPr>
                <w:noProof/>
                <w:webHidden/>
              </w:rPr>
              <w:fldChar w:fldCharType="separate"/>
            </w:r>
            <w:r>
              <w:rPr>
                <w:noProof/>
                <w:webHidden/>
              </w:rPr>
              <w:t>26</w:t>
            </w:r>
            <w:r>
              <w:rPr>
                <w:noProof/>
                <w:webHidden/>
              </w:rPr>
              <w:fldChar w:fldCharType="end"/>
            </w:r>
          </w:hyperlink>
        </w:p>
        <w:p w14:paraId="74FDB705" w14:textId="118819FB"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12" w:history="1">
            <w:r w:rsidRPr="000D4854">
              <w:rPr>
                <w:rStyle w:val="Hipervnculo"/>
                <w:noProof/>
              </w:rPr>
              <w:t>2.2.3.4.</w:t>
            </w:r>
            <w:r>
              <w:rPr>
                <w:rFonts w:asciiTheme="minorHAnsi" w:eastAsiaTheme="minorEastAsia" w:hAnsiTheme="minorHAnsi" w:cstheme="minorBidi"/>
                <w:noProof/>
                <w:lang w:eastAsia="es-ES"/>
              </w:rPr>
              <w:tab/>
            </w:r>
            <w:r w:rsidRPr="000D4854">
              <w:rPr>
                <w:rStyle w:val="Hipervnculo"/>
                <w:noProof/>
              </w:rPr>
              <w:t>Protocolos de aplicación</w:t>
            </w:r>
            <w:r>
              <w:rPr>
                <w:noProof/>
                <w:webHidden/>
              </w:rPr>
              <w:tab/>
            </w:r>
            <w:r>
              <w:rPr>
                <w:noProof/>
                <w:webHidden/>
              </w:rPr>
              <w:fldChar w:fldCharType="begin"/>
            </w:r>
            <w:r>
              <w:rPr>
                <w:noProof/>
                <w:webHidden/>
              </w:rPr>
              <w:instrText xml:space="preserve"> PAGEREF _Toc81590712 \h </w:instrText>
            </w:r>
            <w:r>
              <w:rPr>
                <w:noProof/>
                <w:webHidden/>
              </w:rPr>
            </w:r>
            <w:r>
              <w:rPr>
                <w:noProof/>
                <w:webHidden/>
              </w:rPr>
              <w:fldChar w:fldCharType="separate"/>
            </w:r>
            <w:r>
              <w:rPr>
                <w:noProof/>
                <w:webHidden/>
              </w:rPr>
              <w:t>27</w:t>
            </w:r>
            <w:r>
              <w:rPr>
                <w:noProof/>
                <w:webHidden/>
              </w:rPr>
              <w:fldChar w:fldCharType="end"/>
            </w:r>
          </w:hyperlink>
        </w:p>
        <w:p w14:paraId="44633E64" w14:textId="73E80023" w:rsidR="00F21168" w:rsidRDefault="00F21168" w:rsidP="006242EF">
          <w:pPr>
            <w:pStyle w:val="TDC3"/>
            <w:rPr>
              <w:rFonts w:asciiTheme="minorHAnsi" w:hAnsiTheme="minorHAnsi" w:cstheme="minorBidi"/>
              <w:noProof/>
            </w:rPr>
          </w:pPr>
          <w:hyperlink w:anchor="_Toc81590713" w:history="1">
            <w:r w:rsidRPr="000D4854">
              <w:rPr>
                <w:rStyle w:val="Hipervnculo"/>
                <w:noProof/>
              </w:rPr>
              <w:t>2.2.4.</w:t>
            </w:r>
            <w:r>
              <w:rPr>
                <w:rFonts w:asciiTheme="minorHAnsi" w:hAnsiTheme="minorHAnsi" w:cstheme="minorBidi"/>
                <w:noProof/>
              </w:rPr>
              <w:tab/>
            </w:r>
            <w:r w:rsidRPr="000D4854">
              <w:rPr>
                <w:rStyle w:val="Hipervnculo"/>
                <w:noProof/>
              </w:rPr>
              <w:t>Retos de 6LoWPAN</w:t>
            </w:r>
            <w:r>
              <w:rPr>
                <w:noProof/>
                <w:webHidden/>
              </w:rPr>
              <w:tab/>
            </w:r>
            <w:r>
              <w:rPr>
                <w:noProof/>
                <w:webHidden/>
              </w:rPr>
              <w:fldChar w:fldCharType="begin"/>
            </w:r>
            <w:r>
              <w:rPr>
                <w:noProof/>
                <w:webHidden/>
              </w:rPr>
              <w:instrText xml:space="preserve"> PAGEREF _Toc81590713 \h </w:instrText>
            </w:r>
            <w:r>
              <w:rPr>
                <w:noProof/>
                <w:webHidden/>
              </w:rPr>
            </w:r>
            <w:r>
              <w:rPr>
                <w:noProof/>
                <w:webHidden/>
              </w:rPr>
              <w:fldChar w:fldCharType="separate"/>
            </w:r>
            <w:r>
              <w:rPr>
                <w:noProof/>
                <w:webHidden/>
              </w:rPr>
              <w:t>27</w:t>
            </w:r>
            <w:r>
              <w:rPr>
                <w:noProof/>
                <w:webHidden/>
              </w:rPr>
              <w:fldChar w:fldCharType="end"/>
            </w:r>
          </w:hyperlink>
        </w:p>
        <w:p w14:paraId="2E5D5AAC" w14:textId="46C4995B" w:rsidR="00F21168" w:rsidRDefault="00F21168" w:rsidP="006242EF">
          <w:pPr>
            <w:pStyle w:val="TDC3"/>
            <w:rPr>
              <w:rFonts w:asciiTheme="minorHAnsi" w:hAnsiTheme="minorHAnsi" w:cstheme="minorBidi"/>
              <w:noProof/>
            </w:rPr>
          </w:pPr>
          <w:hyperlink w:anchor="_Toc81590714" w:history="1">
            <w:r w:rsidRPr="000D4854">
              <w:rPr>
                <w:rStyle w:val="Hipervnculo"/>
                <w:noProof/>
              </w:rPr>
              <w:t>2.2.5.</w:t>
            </w:r>
            <w:r>
              <w:rPr>
                <w:rFonts w:asciiTheme="minorHAnsi" w:hAnsiTheme="minorHAnsi" w:cstheme="minorBidi"/>
                <w:noProof/>
              </w:rPr>
              <w:tab/>
            </w:r>
            <w:r w:rsidRPr="000D4854">
              <w:rPr>
                <w:rStyle w:val="Hipervnculo"/>
                <w:noProof/>
              </w:rPr>
              <w:t>Implementaciones y aplicaciones para 6LoWPAN [5], [7]</w:t>
            </w:r>
            <w:r>
              <w:rPr>
                <w:noProof/>
                <w:webHidden/>
              </w:rPr>
              <w:tab/>
            </w:r>
            <w:r>
              <w:rPr>
                <w:noProof/>
                <w:webHidden/>
              </w:rPr>
              <w:fldChar w:fldCharType="begin"/>
            </w:r>
            <w:r>
              <w:rPr>
                <w:noProof/>
                <w:webHidden/>
              </w:rPr>
              <w:instrText xml:space="preserve"> PAGEREF _Toc81590714 \h </w:instrText>
            </w:r>
            <w:r>
              <w:rPr>
                <w:noProof/>
                <w:webHidden/>
              </w:rPr>
            </w:r>
            <w:r>
              <w:rPr>
                <w:noProof/>
                <w:webHidden/>
              </w:rPr>
              <w:fldChar w:fldCharType="separate"/>
            </w:r>
            <w:r>
              <w:rPr>
                <w:noProof/>
                <w:webHidden/>
              </w:rPr>
              <w:t>28</w:t>
            </w:r>
            <w:r>
              <w:rPr>
                <w:noProof/>
                <w:webHidden/>
              </w:rPr>
              <w:fldChar w:fldCharType="end"/>
            </w:r>
          </w:hyperlink>
        </w:p>
        <w:p w14:paraId="4E6C31E1" w14:textId="34BA6515"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15" w:history="1">
            <w:r w:rsidRPr="000D4854">
              <w:rPr>
                <w:rStyle w:val="Hipervnculo"/>
                <w:noProof/>
              </w:rPr>
              <w:t>2.2.5.1.</w:t>
            </w:r>
            <w:r>
              <w:rPr>
                <w:rFonts w:asciiTheme="minorHAnsi" w:eastAsiaTheme="minorEastAsia" w:hAnsiTheme="minorHAnsi" w:cstheme="minorBidi"/>
                <w:noProof/>
                <w:lang w:eastAsia="es-ES"/>
              </w:rPr>
              <w:tab/>
            </w:r>
            <w:r w:rsidRPr="000D4854">
              <w:rPr>
                <w:rStyle w:val="Hipervnculo"/>
                <w:noProof/>
              </w:rPr>
              <w:t>Contiki</w:t>
            </w:r>
            <w:r>
              <w:rPr>
                <w:noProof/>
                <w:webHidden/>
              </w:rPr>
              <w:tab/>
            </w:r>
            <w:r>
              <w:rPr>
                <w:noProof/>
                <w:webHidden/>
              </w:rPr>
              <w:fldChar w:fldCharType="begin"/>
            </w:r>
            <w:r>
              <w:rPr>
                <w:noProof/>
                <w:webHidden/>
              </w:rPr>
              <w:instrText xml:space="preserve"> PAGEREF _Toc81590715 \h </w:instrText>
            </w:r>
            <w:r>
              <w:rPr>
                <w:noProof/>
                <w:webHidden/>
              </w:rPr>
            </w:r>
            <w:r>
              <w:rPr>
                <w:noProof/>
                <w:webHidden/>
              </w:rPr>
              <w:fldChar w:fldCharType="separate"/>
            </w:r>
            <w:r>
              <w:rPr>
                <w:noProof/>
                <w:webHidden/>
              </w:rPr>
              <w:t>28</w:t>
            </w:r>
            <w:r>
              <w:rPr>
                <w:noProof/>
                <w:webHidden/>
              </w:rPr>
              <w:fldChar w:fldCharType="end"/>
            </w:r>
          </w:hyperlink>
        </w:p>
        <w:p w14:paraId="27C263D3" w14:textId="015F5E5B"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16" w:history="1">
            <w:r w:rsidRPr="000D4854">
              <w:rPr>
                <w:rStyle w:val="Hipervnculo"/>
                <w:noProof/>
              </w:rPr>
              <w:t>2.2.5.2.</w:t>
            </w:r>
            <w:r>
              <w:rPr>
                <w:rFonts w:asciiTheme="minorHAnsi" w:eastAsiaTheme="minorEastAsia" w:hAnsiTheme="minorHAnsi" w:cstheme="minorBidi"/>
                <w:noProof/>
                <w:lang w:eastAsia="es-ES"/>
              </w:rPr>
              <w:tab/>
            </w:r>
            <w:r w:rsidRPr="000D4854">
              <w:rPr>
                <w:rStyle w:val="Hipervnculo"/>
                <w:noProof/>
              </w:rPr>
              <w:t>TinyOS</w:t>
            </w:r>
            <w:r>
              <w:rPr>
                <w:noProof/>
                <w:webHidden/>
              </w:rPr>
              <w:tab/>
            </w:r>
            <w:r>
              <w:rPr>
                <w:noProof/>
                <w:webHidden/>
              </w:rPr>
              <w:fldChar w:fldCharType="begin"/>
            </w:r>
            <w:r>
              <w:rPr>
                <w:noProof/>
                <w:webHidden/>
              </w:rPr>
              <w:instrText xml:space="preserve"> PAGEREF _Toc81590716 \h </w:instrText>
            </w:r>
            <w:r>
              <w:rPr>
                <w:noProof/>
                <w:webHidden/>
              </w:rPr>
            </w:r>
            <w:r>
              <w:rPr>
                <w:noProof/>
                <w:webHidden/>
              </w:rPr>
              <w:fldChar w:fldCharType="separate"/>
            </w:r>
            <w:r>
              <w:rPr>
                <w:noProof/>
                <w:webHidden/>
              </w:rPr>
              <w:t>28</w:t>
            </w:r>
            <w:r>
              <w:rPr>
                <w:noProof/>
                <w:webHidden/>
              </w:rPr>
              <w:fldChar w:fldCharType="end"/>
            </w:r>
          </w:hyperlink>
        </w:p>
        <w:p w14:paraId="677C5C62" w14:textId="594C3DC9"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17" w:history="1">
            <w:r w:rsidRPr="000D4854">
              <w:rPr>
                <w:rStyle w:val="Hipervnculo"/>
                <w:noProof/>
              </w:rPr>
              <w:t>2.2.5.3.</w:t>
            </w:r>
            <w:r>
              <w:rPr>
                <w:rFonts w:asciiTheme="minorHAnsi" w:eastAsiaTheme="minorEastAsia" w:hAnsiTheme="minorHAnsi" w:cstheme="minorBidi"/>
                <w:noProof/>
                <w:lang w:eastAsia="es-ES"/>
              </w:rPr>
              <w:tab/>
            </w:r>
            <w:r w:rsidRPr="000D4854">
              <w:rPr>
                <w:rStyle w:val="Hipervnculo"/>
                <w:noProof/>
              </w:rPr>
              <w:t>Thread</w:t>
            </w:r>
            <w:r>
              <w:rPr>
                <w:noProof/>
                <w:webHidden/>
              </w:rPr>
              <w:tab/>
            </w:r>
            <w:r>
              <w:rPr>
                <w:noProof/>
                <w:webHidden/>
              </w:rPr>
              <w:fldChar w:fldCharType="begin"/>
            </w:r>
            <w:r>
              <w:rPr>
                <w:noProof/>
                <w:webHidden/>
              </w:rPr>
              <w:instrText xml:space="preserve"> PAGEREF _Toc81590717 \h </w:instrText>
            </w:r>
            <w:r>
              <w:rPr>
                <w:noProof/>
                <w:webHidden/>
              </w:rPr>
            </w:r>
            <w:r>
              <w:rPr>
                <w:noProof/>
                <w:webHidden/>
              </w:rPr>
              <w:fldChar w:fldCharType="separate"/>
            </w:r>
            <w:r>
              <w:rPr>
                <w:noProof/>
                <w:webHidden/>
              </w:rPr>
              <w:t>29</w:t>
            </w:r>
            <w:r>
              <w:rPr>
                <w:noProof/>
                <w:webHidden/>
              </w:rPr>
              <w:fldChar w:fldCharType="end"/>
            </w:r>
          </w:hyperlink>
        </w:p>
        <w:p w14:paraId="28F1076D" w14:textId="16C39478"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18" w:history="1">
            <w:r w:rsidRPr="000D4854">
              <w:rPr>
                <w:rStyle w:val="Hipervnculo"/>
                <w:noProof/>
              </w:rPr>
              <w:t>2.3.</w:t>
            </w:r>
            <w:r>
              <w:rPr>
                <w:rFonts w:asciiTheme="minorHAnsi" w:eastAsiaTheme="minorEastAsia" w:hAnsiTheme="minorHAnsi" w:cstheme="minorBidi"/>
                <w:noProof/>
                <w:lang w:eastAsia="es-ES"/>
              </w:rPr>
              <w:tab/>
            </w:r>
            <w:r w:rsidRPr="000D4854">
              <w:rPr>
                <w:rStyle w:val="Hipervnculo"/>
                <w:noProof/>
              </w:rPr>
              <w:t>THREAD</w:t>
            </w:r>
            <w:r>
              <w:rPr>
                <w:noProof/>
                <w:webHidden/>
              </w:rPr>
              <w:tab/>
            </w:r>
            <w:r>
              <w:rPr>
                <w:noProof/>
                <w:webHidden/>
              </w:rPr>
              <w:fldChar w:fldCharType="begin"/>
            </w:r>
            <w:r>
              <w:rPr>
                <w:noProof/>
                <w:webHidden/>
              </w:rPr>
              <w:instrText xml:space="preserve"> PAGEREF _Toc81590718 \h </w:instrText>
            </w:r>
            <w:r>
              <w:rPr>
                <w:noProof/>
                <w:webHidden/>
              </w:rPr>
            </w:r>
            <w:r>
              <w:rPr>
                <w:noProof/>
                <w:webHidden/>
              </w:rPr>
              <w:fldChar w:fldCharType="separate"/>
            </w:r>
            <w:r>
              <w:rPr>
                <w:noProof/>
                <w:webHidden/>
              </w:rPr>
              <w:t>30</w:t>
            </w:r>
            <w:r>
              <w:rPr>
                <w:noProof/>
                <w:webHidden/>
              </w:rPr>
              <w:fldChar w:fldCharType="end"/>
            </w:r>
          </w:hyperlink>
        </w:p>
        <w:p w14:paraId="41B6A2AF" w14:textId="7CBFDB9E" w:rsidR="00F21168" w:rsidRDefault="00F21168" w:rsidP="006242EF">
          <w:pPr>
            <w:pStyle w:val="TDC3"/>
            <w:rPr>
              <w:rFonts w:asciiTheme="minorHAnsi" w:hAnsiTheme="minorHAnsi" w:cstheme="minorBidi"/>
              <w:noProof/>
            </w:rPr>
          </w:pPr>
          <w:hyperlink w:anchor="_Toc81590719" w:history="1">
            <w:r w:rsidRPr="000D4854">
              <w:rPr>
                <w:rStyle w:val="Hipervnculo"/>
                <w:noProof/>
              </w:rPr>
              <w:t>2.3.1.</w:t>
            </w:r>
            <w:r>
              <w:rPr>
                <w:rFonts w:asciiTheme="minorHAnsi" w:hAnsiTheme="minorHAnsi" w:cstheme="minorBidi"/>
                <w:noProof/>
              </w:rPr>
              <w:tab/>
            </w:r>
            <w:r w:rsidRPr="000D4854">
              <w:rPr>
                <w:rStyle w:val="Hipervnculo"/>
                <w:noProof/>
              </w:rPr>
              <w:t>Introducción a Redes THREAD [8], [10]–[12]</w:t>
            </w:r>
            <w:r>
              <w:rPr>
                <w:noProof/>
                <w:webHidden/>
              </w:rPr>
              <w:tab/>
            </w:r>
            <w:r>
              <w:rPr>
                <w:noProof/>
                <w:webHidden/>
              </w:rPr>
              <w:fldChar w:fldCharType="begin"/>
            </w:r>
            <w:r>
              <w:rPr>
                <w:noProof/>
                <w:webHidden/>
              </w:rPr>
              <w:instrText xml:space="preserve"> PAGEREF _Toc81590719 \h </w:instrText>
            </w:r>
            <w:r>
              <w:rPr>
                <w:noProof/>
                <w:webHidden/>
              </w:rPr>
            </w:r>
            <w:r>
              <w:rPr>
                <w:noProof/>
                <w:webHidden/>
              </w:rPr>
              <w:fldChar w:fldCharType="separate"/>
            </w:r>
            <w:r>
              <w:rPr>
                <w:noProof/>
                <w:webHidden/>
              </w:rPr>
              <w:t>30</w:t>
            </w:r>
            <w:r>
              <w:rPr>
                <w:noProof/>
                <w:webHidden/>
              </w:rPr>
              <w:fldChar w:fldCharType="end"/>
            </w:r>
          </w:hyperlink>
        </w:p>
        <w:p w14:paraId="168BF55C" w14:textId="14AA64B2" w:rsidR="00F21168" w:rsidRDefault="00F21168" w:rsidP="006242EF">
          <w:pPr>
            <w:pStyle w:val="TDC3"/>
            <w:rPr>
              <w:rFonts w:asciiTheme="minorHAnsi" w:hAnsiTheme="minorHAnsi" w:cstheme="minorBidi"/>
              <w:noProof/>
            </w:rPr>
          </w:pPr>
          <w:hyperlink w:anchor="_Toc81590720" w:history="1">
            <w:r w:rsidRPr="000D4854">
              <w:rPr>
                <w:rStyle w:val="Hipervnculo"/>
                <w:noProof/>
              </w:rPr>
              <w:t>2.3.2.</w:t>
            </w:r>
            <w:r>
              <w:rPr>
                <w:rFonts w:asciiTheme="minorHAnsi" w:hAnsiTheme="minorHAnsi" w:cstheme="minorBidi"/>
                <w:noProof/>
              </w:rPr>
              <w:tab/>
            </w:r>
            <w:r w:rsidRPr="000D4854">
              <w:rPr>
                <w:rStyle w:val="Hipervnculo"/>
                <w:noProof/>
              </w:rPr>
              <w:t>Tipos de dispositivos</w:t>
            </w:r>
            <w:r>
              <w:rPr>
                <w:noProof/>
                <w:webHidden/>
              </w:rPr>
              <w:tab/>
            </w:r>
            <w:r>
              <w:rPr>
                <w:noProof/>
                <w:webHidden/>
              </w:rPr>
              <w:fldChar w:fldCharType="begin"/>
            </w:r>
            <w:r>
              <w:rPr>
                <w:noProof/>
                <w:webHidden/>
              </w:rPr>
              <w:instrText xml:space="preserve"> PAGEREF _Toc81590720 \h </w:instrText>
            </w:r>
            <w:r>
              <w:rPr>
                <w:noProof/>
                <w:webHidden/>
              </w:rPr>
            </w:r>
            <w:r>
              <w:rPr>
                <w:noProof/>
                <w:webHidden/>
              </w:rPr>
              <w:fldChar w:fldCharType="separate"/>
            </w:r>
            <w:r>
              <w:rPr>
                <w:noProof/>
                <w:webHidden/>
              </w:rPr>
              <w:t>31</w:t>
            </w:r>
            <w:r>
              <w:rPr>
                <w:noProof/>
                <w:webHidden/>
              </w:rPr>
              <w:fldChar w:fldCharType="end"/>
            </w:r>
          </w:hyperlink>
        </w:p>
        <w:p w14:paraId="12507F79" w14:textId="61D1742F" w:rsidR="00F21168" w:rsidRDefault="00F21168" w:rsidP="006242EF">
          <w:pPr>
            <w:pStyle w:val="TDC3"/>
            <w:rPr>
              <w:rFonts w:asciiTheme="minorHAnsi" w:hAnsiTheme="minorHAnsi" w:cstheme="minorBidi"/>
              <w:noProof/>
            </w:rPr>
          </w:pPr>
          <w:hyperlink w:anchor="_Toc81590721" w:history="1">
            <w:r w:rsidRPr="000D4854">
              <w:rPr>
                <w:rStyle w:val="Hipervnculo"/>
                <w:noProof/>
              </w:rPr>
              <w:t>2.3.3.</w:t>
            </w:r>
            <w:r>
              <w:rPr>
                <w:rFonts w:asciiTheme="minorHAnsi" w:hAnsiTheme="minorHAnsi" w:cstheme="minorBidi"/>
                <w:noProof/>
              </w:rPr>
              <w:tab/>
            </w:r>
            <w:r w:rsidRPr="000D4854">
              <w:rPr>
                <w:rStyle w:val="Hipervnculo"/>
                <w:noProof/>
              </w:rPr>
              <w:t>Protocolo Thread</w:t>
            </w:r>
            <w:r>
              <w:rPr>
                <w:noProof/>
                <w:webHidden/>
              </w:rPr>
              <w:tab/>
            </w:r>
            <w:r>
              <w:rPr>
                <w:noProof/>
                <w:webHidden/>
              </w:rPr>
              <w:fldChar w:fldCharType="begin"/>
            </w:r>
            <w:r>
              <w:rPr>
                <w:noProof/>
                <w:webHidden/>
              </w:rPr>
              <w:instrText xml:space="preserve"> PAGEREF _Toc81590721 \h </w:instrText>
            </w:r>
            <w:r>
              <w:rPr>
                <w:noProof/>
                <w:webHidden/>
              </w:rPr>
            </w:r>
            <w:r>
              <w:rPr>
                <w:noProof/>
                <w:webHidden/>
              </w:rPr>
              <w:fldChar w:fldCharType="separate"/>
            </w:r>
            <w:r>
              <w:rPr>
                <w:noProof/>
                <w:webHidden/>
              </w:rPr>
              <w:t>32</w:t>
            </w:r>
            <w:r>
              <w:rPr>
                <w:noProof/>
                <w:webHidden/>
              </w:rPr>
              <w:fldChar w:fldCharType="end"/>
            </w:r>
          </w:hyperlink>
        </w:p>
        <w:p w14:paraId="35370F83" w14:textId="0F2B3ED8"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2" w:history="1">
            <w:r w:rsidRPr="000D4854">
              <w:rPr>
                <w:rStyle w:val="Hipervnculo"/>
                <w:noProof/>
              </w:rPr>
              <w:t>2.3.3.1.</w:t>
            </w:r>
            <w:r>
              <w:rPr>
                <w:rFonts w:asciiTheme="minorHAnsi" w:eastAsiaTheme="minorEastAsia" w:hAnsiTheme="minorHAnsi" w:cstheme="minorBidi"/>
                <w:noProof/>
                <w:lang w:eastAsia="es-ES"/>
              </w:rPr>
              <w:tab/>
            </w:r>
            <w:r w:rsidRPr="000D4854">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81590722 \h </w:instrText>
            </w:r>
            <w:r>
              <w:rPr>
                <w:noProof/>
                <w:webHidden/>
              </w:rPr>
            </w:r>
            <w:r>
              <w:rPr>
                <w:noProof/>
                <w:webHidden/>
              </w:rPr>
              <w:fldChar w:fldCharType="separate"/>
            </w:r>
            <w:r>
              <w:rPr>
                <w:noProof/>
                <w:webHidden/>
              </w:rPr>
              <w:t>33</w:t>
            </w:r>
            <w:r>
              <w:rPr>
                <w:noProof/>
                <w:webHidden/>
              </w:rPr>
              <w:fldChar w:fldCharType="end"/>
            </w:r>
          </w:hyperlink>
        </w:p>
        <w:p w14:paraId="1C5AE42B" w14:textId="07937933"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3" w:history="1">
            <w:r w:rsidRPr="000D4854">
              <w:rPr>
                <w:rStyle w:val="Hipervnculo"/>
                <w:noProof/>
              </w:rPr>
              <w:t>2.3.3.2.</w:t>
            </w:r>
            <w:r>
              <w:rPr>
                <w:rFonts w:asciiTheme="minorHAnsi" w:eastAsiaTheme="minorEastAsia" w:hAnsiTheme="minorHAnsi" w:cstheme="minorBidi"/>
                <w:noProof/>
                <w:lang w:eastAsia="es-ES"/>
              </w:rPr>
              <w:tab/>
            </w:r>
            <w:r w:rsidRPr="000D4854">
              <w:rPr>
                <w:rStyle w:val="Hipervnculo"/>
                <w:noProof/>
              </w:rPr>
              <w:t>Capa Física [12], [14]</w:t>
            </w:r>
            <w:r>
              <w:rPr>
                <w:noProof/>
                <w:webHidden/>
              </w:rPr>
              <w:tab/>
            </w:r>
            <w:r>
              <w:rPr>
                <w:noProof/>
                <w:webHidden/>
              </w:rPr>
              <w:fldChar w:fldCharType="begin"/>
            </w:r>
            <w:r>
              <w:rPr>
                <w:noProof/>
                <w:webHidden/>
              </w:rPr>
              <w:instrText xml:space="preserve"> PAGEREF _Toc81590723 \h </w:instrText>
            </w:r>
            <w:r>
              <w:rPr>
                <w:noProof/>
                <w:webHidden/>
              </w:rPr>
            </w:r>
            <w:r>
              <w:rPr>
                <w:noProof/>
                <w:webHidden/>
              </w:rPr>
              <w:fldChar w:fldCharType="separate"/>
            </w:r>
            <w:r>
              <w:rPr>
                <w:noProof/>
                <w:webHidden/>
              </w:rPr>
              <w:t>35</w:t>
            </w:r>
            <w:r>
              <w:rPr>
                <w:noProof/>
                <w:webHidden/>
              </w:rPr>
              <w:fldChar w:fldCharType="end"/>
            </w:r>
          </w:hyperlink>
        </w:p>
        <w:p w14:paraId="65EFF559" w14:textId="292FB46A"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4" w:history="1">
            <w:r w:rsidRPr="000D4854">
              <w:rPr>
                <w:rStyle w:val="Hipervnculo"/>
                <w:noProof/>
              </w:rPr>
              <w:t>2.3.3.3.</w:t>
            </w:r>
            <w:r>
              <w:rPr>
                <w:rFonts w:asciiTheme="minorHAnsi" w:eastAsiaTheme="minorEastAsia" w:hAnsiTheme="minorHAnsi" w:cstheme="minorBidi"/>
                <w:noProof/>
                <w:lang w:eastAsia="es-ES"/>
              </w:rPr>
              <w:tab/>
            </w:r>
            <w:r w:rsidRPr="000D4854">
              <w:rPr>
                <w:rStyle w:val="Hipervnculo"/>
                <w:noProof/>
              </w:rPr>
              <w:t>Capa MAC (o enlace de Datos). [12], [14]</w:t>
            </w:r>
            <w:r>
              <w:rPr>
                <w:noProof/>
                <w:webHidden/>
              </w:rPr>
              <w:tab/>
            </w:r>
            <w:r>
              <w:rPr>
                <w:noProof/>
                <w:webHidden/>
              </w:rPr>
              <w:fldChar w:fldCharType="begin"/>
            </w:r>
            <w:r>
              <w:rPr>
                <w:noProof/>
                <w:webHidden/>
              </w:rPr>
              <w:instrText xml:space="preserve"> PAGEREF _Toc81590724 \h </w:instrText>
            </w:r>
            <w:r>
              <w:rPr>
                <w:noProof/>
                <w:webHidden/>
              </w:rPr>
            </w:r>
            <w:r>
              <w:rPr>
                <w:noProof/>
                <w:webHidden/>
              </w:rPr>
              <w:fldChar w:fldCharType="separate"/>
            </w:r>
            <w:r>
              <w:rPr>
                <w:noProof/>
                <w:webHidden/>
              </w:rPr>
              <w:t>35</w:t>
            </w:r>
            <w:r>
              <w:rPr>
                <w:noProof/>
                <w:webHidden/>
              </w:rPr>
              <w:fldChar w:fldCharType="end"/>
            </w:r>
          </w:hyperlink>
        </w:p>
        <w:p w14:paraId="41A44C38" w14:textId="6E4C65B4"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5" w:history="1">
            <w:r w:rsidRPr="000D4854">
              <w:rPr>
                <w:rStyle w:val="Hipervnculo"/>
                <w:noProof/>
              </w:rPr>
              <w:t>2.3.3.4.</w:t>
            </w:r>
            <w:r>
              <w:rPr>
                <w:rFonts w:asciiTheme="minorHAnsi" w:eastAsiaTheme="minorEastAsia" w:hAnsiTheme="minorHAnsi" w:cstheme="minorBidi"/>
                <w:noProof/>
                <w:lang w:eastAsia="es-ES"/>
              </w:rPr>
              <w:tab/>
            </w:r>
            <w:r w:rsidRPr="000D4854">
              <w:rPr>
                <w:rStyle w:val="Hipervnculo"/>
                <w:noProof/>
              </w:rPr>
              <w:t>Capa de adaptación 6LoWPAN [12]</w:t>
            </w:r>
            <w:r>
              <w:rPr>
                <w:noProof/>
                <w:webHidden/>
              </w:rPr>
              <w:tab/>
            </w:r>
            <w:r>
              <w:rPr>
                <w:noProof/>
                <w:webHidden/>
              </w:rPr>
              <w:fldChar w:fldCharType="begin"/>
            </w:r>
            <w:r>
              <w:rPr>
                <w:noProof/>
                <w:webHidden/>
              </w:rPr>
              <w:instrText xml:space="preserve"> PAGEREF _Toc81590725 \h </w:instrText>
            </w:r>
            <w:r>
              <w:rPr>
                <w:noProof/>
                <w:webHidden/>
              </w:rPr>
            </w:r>
            <w:r>
              <w:rPr>
                <w:noProof/>
                <w:webHidden/>
              </w:rPr>
              <w:fldChar w:fldCharType="separate"/>
            </w:r>
            <w:r>
              <w:rPr>
                <w:noProof/>
                <w:webHidden/>
              </w:rPr>
              <w:t>37</w:t>
            </w:r>
            <w:r>
              <w:rPr>
                <w:noProof/>
                <w:webHidden/>
              </w:rPr>
              <w:fldChar w:fldCharType="end"/>
            </w:r>
          </w:hyperlink>
        </w:p>
        <w:p w14:paraId="570CE7F8" w14:textId="0782BAC0"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6" w:history="1">
            <w:r w:rsidRPr="000D4854">
              <w:rPr>
                <w:rStyle w:val="Hipervnculo"/>
                <w:noProof/>
              </w:rPr>
              <w:t>2.3.3.5.</w:t>
            </w:r>
            <w:r>
              <w:rPr>
                <w:rFonts w:asciiTheme="minorHAnsi" w:eastAsiaTheme="minorEastAsia" w:hAnsiTheme="minorHAnsi" w:cstheme="minorBidi"/>
                <w:noProof/>
                <w:lang w:eastAsia="es-ES"/>
              </w:rPr>
              <w:tab/>
            </w:r>
            <w:r w:rsidRPr="000D4854">
              <w:rPr>
                <w:rStyle w:val="Hipervnculo"/>
                <w:noProof/>
              </w:rPr>
              <w:t>Capa de Red [12]</w:t>
            </w:r>
            <w:r>
              <w:rPr>
                <w:noProof/>
                <w:webHidden/>
              </w:rPr>
              <w:tab/>
            </w:r>
            <w:r>
              <w:rPr>
                <w:noProof/>
                <w:webHidden/>
              </w:rPr>
              <w:fldChar w:fldCharType="begin"/>
            </w:r>
            <w:r>
              <w:rPr>
                <w:noProof/>
                <w:webHidden/>
              </w:rPr>
              <w:instrText xml:space="preserve"> PAGEREF _Toc81590726 \h </w:instrText>
            </w:r>
            <w:r>
              <w:rPr>
                <w:noProof/>
                <w:webHidden/>
              </w:rPr>
            </w:r>
            <w:r>
              <w:rPr>
                <w:noProof/>
                <w:webHidden/>
              </w:rPr>
              <w:fldChar w:fldCharType="separate"/>
            </w:r>
            <w:r>
              <w:rPr>
                <w:noProof/>
                <w:webHidden/>
              </w:rPr>
              <w:t>37</w:t>
            </w:r>
            <w:r>
              <w:rPr>
                <w:noProof/>
                <w:webHidden/>
              </w:rPr>
              <w:fldChar w:fldCharType="end"/>
            </w:r>
          </w:hyperlink>
        </w:p>
        <w:p w14:paraId="252BF6F4" w14:textId="3D4917D7"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7" w:history="1">
            <w:r w:rsidRPr="000D4854">
              <w:rPr>
                <w:rStyle w:val="Hipervnculo"/>
                <w:noProof/>
              </w:rPr>
              <w:t>2.3.3.6.</w:t>
            </w:r>
            <w:r>
              <w:rPr>
                <w:rFonts w:asciiTheme="minorHAnsi" w:eastAsiaTheme="minorEastAsia" w:hAnsiTheme="minorHAnsi" w:cstheme="minorBidi"/>
                <w:noProof/>
                <w:lang w:eastAsia="es-ES"/>
              </w:rPr>
              <w:tab/>
            </w:r>
            <w:r w:rsidRPr="000D4854">
              <w:rPr>
                <w:rStyle w:val="Hipervnculo"/>
                <w:noProof/>
              </w:rPr>
              <w:t>Protocolo de Enrutamiento</w:t>
            </w:r>
            <w:r>
              <w:rPr>
                <w:noProof/>
                <w:webHidden/>
              </w:rPr>
              <w:tab/>
            </w:r>
            <w:r>
              <w:rPr>
                <w:noProof/>
                <w:webHidden/>
              </w:rPr>
              <w:fldChar w:fldCharType="begin"/>
            </w:r>
            <w:r>
              <w:rPr>
                <w:noProof/>
                <w:webHidden/>
              </w:rPr>
              <w:instrText xml:space="preserve"> PAGEREF _Toc81590727 \h </w:instrText>
            </w:r>
            <w:r>
              <w:rPr>
                <w:noProof/>
                <w:webHidden/>
              </w:rPr>
            </w:r>
            <w:r>
              <w:rPr>
                <w:noProof/>
                <w:webHidden/>
              </w:rPr>
              <w:fldChar w:fldCharType="separate"/>
            </w:r>
            <w:r>
              <w:rPr>
                <w:noProof/>
                <w:webHidden/>
              </w:rPr>
              <w:t>38</w:t>
            </w:r>
            <w:r>
              <w:rPr>
                <w:noProof/>
                <w:webHidden/>
              </w:rPr>
              <w:fldChar w:fldCharType="end"/>
            </w:r>
          </w:hyperlink>
        </w:p>
        <w:p w14:paraId="22ADAAA9" w14:textId="1C3D5D36"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8" w:history="1">
            <w:r w:rsidRPr="000D4854">
              <w:rPr>
                <w:rStyle w:val="Hipervnculo"/>
                <w:noProof/>
              </w:rPr>
              <w:t>2.3.3.7.</w:t>
            </w:r>
            <w:r>
              <w:rPr>
                <w:rFonts w:asciiTheme="minorHAnsi" w:eastAsiaTheme="minorEastAsia" w:hAnsiTheme="minorHAnsi" w:cstheme="minorBidi"/>
                <w:noProof/>
                <w:lang w:eastAsia="es-ES"/>
              </w:rPr>
              <w:tab/>
            </w:r>
            <w:r w:rsidRPr="000D4854">
              <w:rPr>
                <w:rStyle w:val="Hipervnculo"/>
                <w:noProof/>
              </w:rPr>
              <w:t>Capa de Transporte [12]</w:t>
            </w:r>
            <w:r>
              <w:rPr>
                <w:noProof/>
                <w:webHidden/>
              </w:rPr>
              <w:tab/>
            </w:r>
            <w:r>
              <w:rPr>
                <w:noProof/>
                <w:webHidden/>
              </w:rPr>
              <w:fldChar w:fldCharType="begin"/>
            </w:r>
            <w:r>
              <w:rPr>
                <w:noProof/>
                <w:webHidden/>
              </w:rPr>
              <w:instrText xml:space="preserve"> PAGEREF _Toc81590728 \h </w:instrText>
            </w:r>
            <w:r>
              <w:rPr>
                <w:noProof/>
                <w:webHidden/>
              </w:rPr>
            </w:r>
            <w:r>
              <w:rPr>
                <w:noProof/>
                <w:webHidden/>
              </w:rPr>
              <w:fldChar w:fldCharType="separate"/>
            </w:r>
            <w:r>
              <w:rPr>
                <w:noProof/>
                <w:webHidden/>
              </w:rPr>
              <w:t>38</w:t>
            </w:r>
            <w:r>
              <w:rPr>
                <w:noProof/>
                <w:webHidden/>
              </w:rPr>
              <w:fldChar w:fldCharType="end"/>
            </w:r>
          </w:hyperlink>
        </w:p>
        <w:p w14:paraId="7B78DBD3" w14:textId="50984164"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29" w:history="1">
            <w:r w:rsidRPr="000D4854">
              <w:rPr>
                <w:rStyle w:val="Hipervnculo"/>
                <w:noProof/>
              </w:rPr>
              <w:t>2.3.3.8.</w:t>
            </w:r>
            <w:r>
              <w:rPr>
                <w:rFonts w:asciiTheme="minorHAnsi" w:eastAsiaTheme="minorEastAsia" w:hAnsiTheme="minorHAnsi" w:cstheme="minorBidi"/>
                <w:noProof/>
                <w:lang w:eastAsia="es-ES"/>
              </w:rPr>
              <w:tab/>
            </w:r>
            <w:r w:rsidRPr="000D4854">
              <w:rPr>
                <w:rStyle w:val="Hipervnculo"/>
                <w:noProof/>
              </w:rPr>
              <w:t>Seguridad y Comisión de dispositivos [10], [12]</w:t>
            </w:r>
            <w:r>
              <w:rPr>
                <w:noProof/>
                <w:webHidden/>
              </w:rPr>
              <w:tab/>
            </w:r>
            <w:r>
              <w:rPr>
                <w:noProof/>
                <w:webHidden/>
              </w:rPr>
              <w:fldChar w:fldCharType="begin"/>
            </w:r>
            <w:r>
              <w:rPr>
                <w:noProof/>
                <w:webHidden/>
              </w:rPr>
              <w:instrText xml:space="preserve"> PAGEREF _Toc81590729 \h </w:instrText>
            </w:r>
            <w:r>
              <w:rPr>
                <w:noProof/>
                <w:webHidden/>
              </w:rPr>
            </w:r>
            <w:r>
              <w:rPr>
                <w:noProof/>
                <w:webHidden/>
              </w:rPr>
              <w:fldChar w:fldCharType="separate"/>
            </w:r>
            <w:r>
              <w:rPr>
                <w:noProof/>
                <w:webHidden/>
              </w:rPr>
              <w:t>39</w:t>
            </w:r>
            <w:r>
              <w:rPr>
                <w:noProof/>
                <w:webHidden/>
              </w:rPr>
              <w:fldChar w:fldCharType="end"/>
            </w:r>
          </w:hyperlink>
        </w:p>
        <w:p w14:paraId="669623F6" w14:textId="6D234D3E" w:rsidR="00F21168" w:rsidRDefault="00F21168">
          <w:pPr>
            <w:pStyle w:val="TDC1"/>
            <w:tabs>
              <w:tab w:val="left" w:pos="442"/>
              <w:tab w:val="right" w:leader="dot" w:pos="8494"/>
            </w:tabs>
            <w:rPr>
              <w:rFonts w:asciiTheme="minorHAnsi" w:eastAsiaTheme="minorEastAsia" w:hAnsiTheme="minorHAnsi" w:cstheme="minorBidi"/>
              <w:noProof/>
              <w:lang w:eastAsia="es-ES"/>
            </w:rPr>
          </w:pPr>
          <w:hyperlink w:anchor="_Toc81590730" w:history="1">
            <w:r w:rsidRPr="000D4854">
              <w:rPr>
                <w:rStyle w:val="Hipervnculo"/>
                <w:noProof/>
              </w:rPr>
              <w:t>3.</w:t>
            </w:r>
            <w:r>
              <w:rPr>
                <w:rFonts w:asciiTheme="minorHAnsi" w:eastAsiaTheme="minorEastAsia" w:hAnsiTheme="minorHAnsi" w:cstheme="minorBidi"/>
                <w:noProof/>
                <w:lang w:eastAsia="es-ES"/>
              </w:rPr>
              <w:tab/>
            </w:r>
            <w:r w:rsidRPr="000D4854">
              <w:rPr>
                <w:rStyle w:val="Hipervnculo"/>
                <w:noProof/>
              </w:rPr>
              <w:t>ANALISIS DE LA TECNOLOGÍA THREAD</w:t>
            </w:r>
            <w:r>
              <w:rPr>
                <w:noProof/>
                <w:webHidden/>
              </w:rPr>
              <w:tab/>
            </w:r>
            <w:r>
              <w:rPr>
                <w:noProof/>
                <w:webHidden/>
              </w:rPr>
              <w:fldChar w:fldCharType="begin"/>
            </w:r>
            <w:r>
              <w:rPr>
                <w:noProof/>
                <w:webHidden/>
              </w:rPr>
              <w:instrText xml:space="preserve"> PAGEREF _Toc81590730 \h </w:instrText>
            </w:r>
            <w:r>
              <w:rPr>
                <w:noProof/>
                <w:webHidden/>
              </w:rPr>
            </w:r>
            <w:r>
              <w:rPr>
                <w:noProof/>
                <w:webHidden/>
              </w:rPr>
              <w:fldChar w:fldCharType="separate"/>
            </w:r>
            <w:r>
              <w:rPr>
                <w:noProof/>
                <w:webHidden/>
              </w:rPr>
              <w:t>41</w:t>
            </w:r>
            <w:r>
              <w:rPr>
                <w:noProof/>
                <w:webHidden/>
              </w:rPr>
              <w:fldChar w:fldCharType="end"/>
            </w:r>
          </w:hyperlink>
        </w:p>
        <w:p w14:paraId="28EE8D61" w14:textId="6F177C7C"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31" w:history="1">
            <w:r w:rsidRPr="000D4854">
              <w:rPr>
                <w:rStyle w:val="Hipervnculo"/>
                <w:noProof/>
              </w:rPr>
              <w:t>3.1.</w:t>
            </w:r>
            <w:r>
              <w:rPr>
                <w:rFonts w:asciiTheme="minorHAnsi" w:eastAsiaTheme="minorEastAsia" w:hAnsiTheme="minorHAnsi" w:cstheme="minorBidi"/>
                <w:noProof/>
                <w:lang w:eastAsia="es-ES"/>
              </w:rPr>
              <w:tab/>
            </w:r>
            <w:r w:rsidRPr="000D4854">
              <w:rPr>
                <w:rStyle w:val="Hipervnculo"/>
                <w:noProof/>
              </w:rPr>
              <w:t>ANÁLISIS INICIAL</w:t>
            </w:r>
            <w:r>
              <w:rPr>
                <w:noProof/>
                <w:webHidden/>
              </w:rPr>
              <w:tab/>
            </w:r>
            <w:r>
              <w:rPr>
                <w:noProof/>
                <w:webHidden/>
              </w:rPr>
              <w:fldChar w:fldCharType="begin"/>
            </w:r>
            <w:r>
              <w:rPr>
                <w:noProof/>
                <w:webHidden/>
              </w:rPr>
              <w:instrText xml:space="preserve"> PAGEREF _Toc81590731 \h </w:instrText>
            </w:r>
            <w:r>
              <w:rPr>
                <w:noProof/>
                <w:webHidden/>
              </w:rPr>
            </w:r>
            <w:r>
              <w:rPr>
                <w:noProof/>
                <w:webHidden/>
              </w:rPr>
              <w:fldChar w:fldCharType="separate"/>
            </w:r>
            <w:r>
              <w:rPr>
                <w:noProof/>
                <w:webHidden/>
              </w:rPr>
              <w:t>41</w:t>
            </w:r>
            <w:r>
              <w:rPr>
                <w:noProof/>
                <w:webHidden/>
              </w:rPr>
              <w:fldChar w:fldCharType="end"/>
            </w:r>
          </w:hyperlink>
        </w:p>
        <w:p w14:paraId="62B28320" w14:textId="31BD0818"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32" w:history="1">
            <w:r w:rsidRPr="000D4854">
              <w:rPr>
                <w:rStyle w:val="Hipervnculo"/>
                <w:noProof/>
              </w:rPr>
              <w:t>3.2.</w:t>
            </w:r>
            <w:r>
              <w:rPr>
                <w:rFonts w:asciiTheme="minorHAnsi" w:eastAsiaTheme="minorEastAsia" w:hAnsiTheme="minorHAnsi" w:cstheme="minorBidi"/>
                <w:noProof/>
                <w:lang w:eastAsia="es-ES"/>
              </w:rPr>
              <w:tab/>
            </w:r>
            <w:r w:rsidRPr="000D4854">
              <w:rPr>
                <w:rStyle w:val="Hipervnculo"/>
                <w:noProof/>
              </w:rPr>
              <w:t>CARACTERÍSTICAS TÉCNOLOGICAS DE LOS MÓDULOS</w:t>
            </w:r>
            <w:r>
              <w:rPr>
                <w:noProof/>
                <w:webHidden/>
              </w:rPr>
              <w:tab/>
            </w:r>
            <w:r>
              <w:rPr>
                <w:noProof/>
                <w:webHidden/>
              </w:rPr>
              <w:fldChar w:fldCharType="begin"/>
            </w:r>
            <w:r>
              <w:rPr>
                <w:noProof/>
                <w:webHidden/>
              </w:rPr>
              <w:instrText xml:space="preserve"> PAGEREF _Toc81590732 \h </w:instrText>
            </w:r>
            <w:r>
              <w:rPr>
                <w:noProof/>
                <w:webHidden/>
              </w:rPr>
            </w:r>
            <w:r>
              <w:rPr>
                <w:noProof/>
                <w:webHidden/>
              </w:rPr>
              <w:fldChar w:fldCharType="separate"/>
            </w:r>
            <w:r>
              <w:rPr>
                <w:noProof/>
                <w:webHidden/>
              </w:rPr>
              <w:t>41</w:t>
            </w:r>
            <w:r>
              <w:rPr>
                <w:noProof/>
                <w:webHidden/>
              </w:rPr>
              <w:fldChar w:fldCharType="end"/>
            </w:r>
          </w:hyperlink>
        </w:p>
        <w:p w14:paraId="755D4800" w14:textId="4950DF26" w:rsidR="00F21168" w:rsidRDefault="00F21168" w:rsidP="006242EF">
          <w:pPr>
            <w:pStyle w:val="TDC3"/>
            <w:rPr>
              <w:rFonts w:asciiTheme="minorHAnsi" w:hAnsiTheme="minorHAnsi" w:cstheme="minorBidi"/>
              <w:noProof/>
            </w:rPr>
          </w:pPr>
          <w:hyperlink w:anchor="_Toc81590733" w:history="1">
            <w:r w:rsidRPr="000D4854">
              <w:rPr>
                <w:rStyle w:val="Hipervnculo"/>
                <w:noProof/>
              </w:rPr>
              <w:t>3.2.1.</w:t>
            </w:r>
            <w:r>
              <w:rPr>
                <w:rFonts w:asciiTheme="minorHAnsi" w:hAnsiTheme="minorHAnsi" w:cstheme="minorBidi"/>
                <w:noProof/>
              </w:rPr>
              <w:tab/>
            </w:r>
            <w:r w:rsidRPr="000D4854">
              <w:rPr>
                <w:rStyle w:val="Hipervnculo"/>
                <w:noProof/>
              </w:rPr>
              <w:t>Características módulo RF KTWM102</w:t>
            </w:r>
            <w:r>
              <w:rPr>
                <w:noProof/>
                <w:webHidden/>
              </w:rPr>
              <w:tab/>
            </w:r>
            <w:r>
              <w:rPr>
                <w:noProof/>
                <w:webHidden/>
              </w:rPr>
              <w:fldChar w:fldCharType="begin"/>
            </w:r>
            <w:r>
              <w:rPr>
                <w:noProof/>
                <w:webHidden/>
              </w:rPr>
              <w:instrText xml:space="preserve"> PAGEREF _Toc81590733 \h </w:instrText>
            </w:r>
            <w:r>
              <w:rPr>
                <w:noProof/>
                <w:webHidden/>
              </w:rPr>
            </w:r>
            <w:r>
              <w:rPr>
                <w:noProof/>
                <w:webHidden/>
              </w:rPr>
              <w:fldChar w:fldCharType="separate"/>
            </w:r>
            <w:r>
              <w:rPr>
                <w:noProof/>
                <w:webHidden/>
              </w:rPr>
              <w:t>41</w:t>
            </w:r>
            <w:r>
              <w:rPr>
                <w:noProof/>
                <w:webHidden/>
              </w:rPr>
              <w:fldChar w:fldCharType="end"/>
            </w:r>
          </w:hyperlink>
        </w:p>
        <w:p w14:paraId="16A01EFD" w14:textId="71C005FF" w:rsidR="00F21168" w:rsidRDefault="00F21168" w:rsidP="006242EF">
          <w:pPr>
            <w:pStyle w:val="TDC3"/>
            <w:rPr>
              <w:rFonts w:asciiTheme="minorHAnsi" w:hAnsiTheme="minorHAnsi" w:cstheme="minorBidi"/>
              <w:noProof/>
            </w:rPr>
          </w:pPr>
          <w:hyperlink w:anchor="_Toc81590734" w:history="1">
            <w:r w:rsidRPr="000D4854">
              <w:rPr>
                <w:rStyle w:val="Hipervnculo"/>
                <w:noProof/>
              </w:rPr>
              <w:t>3.2.2.</w:t>
            </w:r>
            <w:r>
              <w:rPr>
                <w:rFonts w:asciiTheme="minorHAnsi" w:hAnsiTheme="minorHAnsi" w:cstheme="minorBidi"/>
                <w:noProof/>
              </w:rPr>
              <w:tab/>
            </w:r>
            <w:r w:rsidRPr="000D4854">
              <w:rPr>
                <w:rStyle w:val="Hipervnculo"/>
                <w:noProof/>
              </w:rPr>
              <w:t>Características KTDG102 Evaluation Dongle</w:t>
            </w:r>
            <w:r>
              <w:rPr>
                <w:noProof/>
                <w:webHidden/>
              </w:rPr>
              <w:tab/>
            </w:r>
            <w:r>
              <w:rPr>
                <w:noProof/>
                <w:webHidden/>
              </w:rPr>
              <w:fldChar w:fldCharType="begin"/>
            </w:r>
            <w:r>
              <w:rPr>
                <w:noProof/>
                <w:webHidden/>
              </w:rPr>
              <w:instrText xml:space="preserve"> PAGEREF _Toc81590734 \h </w:instrText>
            </w:r>
            <w:r>
              <w:rPr>
                <w:noProof/>
                <w:webHidden/>
              </w:rPr>
            </w:r>
            <w:r>
              <w:rPr>
                <w:noProof/>
                <w:webHidden/>
              </w:rPr>
              <w:fldChar w:fldCharType="separate"/>
            </w:r>
            <w:r>
              <w:rPr>
                <w:noProof/>
                <w:webHidden/>
              </w:rPr>
              <w:t>41</w:t>
            </w:r>
            <w:r>
              <w:rPr>
                <w:noProof/>
                <w:webHidden/>
              </w:rPr>
              <w:fldChar w:fldCharType="end"/>
            </w:r>
          </w:hyperlink>
        </w:p>
        <w:p w14:paraId="17D19479" w14:textId="325F217F" w:rsidR="00F21168" w:rsidRDefault="00F21168" w:rsidP="006242EF">
          <w:pPr>
            <w:pStyle w:val="TDC3"/>
            <w:rPr>
              <w:rFonts w:asciiTheme="minorHAnsi" w:hAnsiTheme="minorHAnsi" w:cstheme="minorBidi"/>
              <w:noProof/>
            </w:rPr>
          </w:pPr>
          <w:hyperlink w:anchor="_Toc81590735" w:history="1">
            <w:r w:rsidRPr="000D4854">
              <w:rPr>
                <w:rStyle w:val="Hipervnculo"/>
                <w:noProof/>
              </w:rPr>
              <w:t>3.2.3.</w:t>
            </w:r>
            <w:r>
              <w:rPr>
                <w:rFonts w:asciiTheme="minorHAnsi" w:hAnsiTheme="minorHAnsi" w:cstheme="minorBidi"/>
                <w:noProof/>
              </w:rPr>
              <w:tab/>
            </w:r>
            <w:r w:rsidRPr="000D4854">
              <w:rPr>
                <w:rStyle w:val="Hipervnculo"/>
                <w:noProof/>
              </w:rPr>
              <w:t>Características del Border Router KTBRN1</w:t>
            </w:r>
            <w:r>
              <w:rPr>
                <w:noProof/>
                <w:webHidden/>
              </w:rPr>
              <w:tab/>
            </w:r>
            <w:r>
              <w:rPr>
                <w:noProof/>
                <w:webHidden/>
              </w:rPr>
              <w:fldChar w:fldCharType="begin"/>
            </w:r>
            <w:r>
              <w:rPr>
                <w:noProof/>
                <w:webHidden/>
              </w:rPr>
              <w:instrText xml:space="preserve"> PAGEREF _Toc81590735 \h </w:instrText>
            </w:r>
            <w:r>
              <w:rPr>
                <w:noProof/>
                <w:webHidden/>
              </w:rPr>
            </w:r>
            <w:r>
              <w:rPr>
                <w:noProof/>
                <w:webHidden/>
              </w:rPr>
              <w:fldChar w:fldCharType="separate"/>
            </w:r>
            <w:r>
              <w:rPr>
                <w:noProof/>
                <w:webHidden/>
              </w:rPr>
              <w:t>42</w:t>
            </w:r>
            <w:r>
              <w:rPr>
                <w:noProof/>
                <w:webHidden/>
              </w:rPr>
              <w:fldChar w:fldCharType="end"/>
            </w:r>
          </w:hyperlink>
        </w:p>
        <w:p w14:paraId="5E39A126" w14:textId="055B1A31"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36" w:history="1">
            <w:r w:rsidRPr="000D4854">
              <w:rPr>
                <w:rStyle w:val="Hipervnculo"/>
                <w:noProof/>
              </w:rPr>
              <w:t>3.3.</w:t>
            </w:r>
            <w:r>
              <w:rPr>
                <w:rFonts w:asciiTheme="minorHAnsi" w:eastAsiaTheme="minorEastAsia" w:hAnsiTheme="minorHAnsi" w:cstheme="minorBidi"/>
                <w:noProof/>
                <w:lang w:eastAsia="es-ES"/>
              </w:rPr>
              <w:tab/>
            </w:r>
            <w:r w:rsidRPr="000D4854">
              <w:rPr>
                <w:rStyle w:val="Hipervnculo"/>
                <w:noProof/>
              </w:rPr>
              <w:t>CONFIGURACIONES INICIALES</w:t>
            </w:r>
            <w:r>
              <w:rPr>
                <w:noProof/>
                <w:webHidden/>
              </w:rPr>
              <w:tab/>
            </w:r>
            <w:r>
              <w:rPr>
                <w:noProof/>
                <w:webHidden/>
              </w:rPr>
              <w:fldChar w:fldCharType="begin"/>
            </w:r>
            <w:r>
              <w:rPr>
                <w:noProof/>
                <w:webHidden/>
              </w:rPr>
              <w:instrText xml:space="preserve"> PAGEREF _Toc81590736 \h </w:instrText>
            </w:r>
            <w:r>
              <w:rPr>
                <w:noProof/>
                <w:webHidden/>
              </w:rPr>
            </w:r>
            <w:r>
              <w:rPr>
                <w:noProof/>
                <w:webHidden/>
              </w:rPr>
              <w:fldChar w:fldCharType="separate"/>
            </w:r>
            <w:r>
              <w:rPr>
                <w:noProof/>
                <w:webHidden/>
              </w:rPr>
              <w:t>42</w:t>
            </w:r>
            <w:r>
              <w:rPr>
                <w:noProof/>
                <w:webHidden/>
              </w:rPr>
              <w:fldChar w:fldCharType="end"/>
            </w:r>
          </w:hyperlink>
        </w:p>
        <w:p w14:paraId="63E81BAC" w14:textId="56D1117C" w:rsidR="00F21168" w:rsidRDefault="00F21168" w:rsidP="006242EF">
          <w:pPr>
            <w:pStyle w:val="TDC3"/>
            <w:rPr>
              <w:rFonts w:asciiTheme="minorHAnsi" w:hAnsiTheme="minorHAnsi" w:cstheme="minorBidi"/>
              <w:noProof/>
            </w:rPr>
          </w:pPr>
          <w:hyperlink w:anchor="_Toc81590737" w:history="1">
            <w:r w:rsidRPr="000D4854">
              <w:rPr>
                <w:rStyle w:val="Hipervnculo"/>
                <w:noProof/>
              </w:rPr>
              <w:t>3.3.1.</w:t>
            </w:r>
            <w:r>
              <w:rPr>
                <w:rFonts w:asciiTheme="minorHAnsi" w:hAnsiTheme="minorHAnsi" w:cstheme="minorBidi"/>
                <w:noProof/>
              </w:rPr>
              <w:tab/>
            </w:r>
            <w:r w:rsidRPr="000D4854">
              <w:rPr>
                <w:rStyle w:val="Hipervnculo"/>
                <w:noProof/>
              </w:rPr>
              <w:t>Configuración del Border Router</w:t>
            </w:r>
            <w:r>
              <w:rPr>
                <w:noProof/>
                <w:webHidden/>
              </w:rPr>
              <w:tab/>
            </w:r>
            <w:r>
              <w:rPr>
                <w:noProof/>
                <w:webHidden/>
              </w:rPr>
              <w:fldChar w:fldCharType="begin"/>
            </w:r>
            <w:r>
              <w:rPr>
                <w:noProof/>
                <w:webHidden/>
              </w:rPr>
              <w:instrText xml:space="preserve"> PAGEREF _Toc81590737 \h </w:instrText>
            </w:r>
            <w:r>
              <w:rPr>
                <w:noProof/>
                <w:webHidden/>
              </w:rPr>
            </w:r>
            <w:r>
              <w:rPr>
                <w:noProof/>
                <w:webHidden/>
              </w:rPr>
              <w:fldChar w:fldCharType="separate"/>
            </w:r>
            <w:r>
              <w:rPr>
                <w:noProof/>
                <w:webHidden/>
              </w:rPr>
              <w:t>42</w:t>
            </w:r>
            <w:r>
              <w:rPr>
                <w:noProof/>
                <w:webHidden/>
              </w:rPr>
              <w:fldChar w:fldCharType="end"/>
            </w:r>
          </w:hyperlink>
        </w:p>
        <w:p w14:paraId="5A7A92C3" w14:textId="590EEFC1"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38" w:history="1">
            <w:r w:rsidRPr="000D4854">
              <w:rPr>
                <w:rStyle w:val="Hipervnculo"/>
                <w:noProof/>
              </w:rPr>
              <w:t>3.3.1.1.</w:t>
            </w:r>
            <w:r>
              <w:rPr>
                <w:rFonts w:asciiTheme="minorHAnsi" w:eastAsiaTheme="minorEastAsia" w:hAnsiTheme="minorHAnsi" w:cstheme="minorBidi"/>
                <w:noProof/>
                <w:lang w:eastAsia="es-ES"/>
              </w:rPr>
              <w:tab/>
            </w:r>
            <w:r w:rsidRPr="000D4854">
              <w:rPr>
                <w:rStyle w:val="Hipervnculo"/>
                <w:noProof/>
              </w:rPr>
              <w:t>Requerimientos</w:t>
            </w:r>
            <w:r>
              <w:rPr>
                <w:noProof/>
                <w:webHidden/>
              </w:rPr>
              <w:tab/>
            </w:r>
            <w:r>
              <w:rPr>
                <w:noProof/>
                <w:webHidden/>
              </w:rPr>
              <w:fldChar w:fldCharType="begin"/>
            </w:r>
            <w:r>
              <w:rPr>
                <w:noProof/>
                <w:webHidden/>
              </w:rPr>
              <w:instrText xml:space="preserve"> PAGEREF _Toc81590738 \h </w:instrText>
            </w:r>
            <w:r>
              <w:rPr>
                <w:noProof/>
                <w:webHidden/>
              </w:rPr>
            </w:r>
            <w:r>
              <w:rPr>
                <w:noProof/>
                <w:webHidden/>
              </w:rPr>
              <w:fldChar w:fldCharType="separate"/>
            </w:r>
            <w:r>
              <w:rPr>
                <w:noProof/>
                <w:webHidden/>
              </w:rPr>
              <w:t>42</w:t>
            </w:r>
            <w:r>
              <w:rPr>
                <w:noProof/>
                <w:webHidden/>
              </w:rPr>
              <w:fldChar w:fldCharType="end"/>
            </w:r>
          </w:hyperlink>
        </w:p>
        <w:p w14:paraId="2B5D37A8" w14:textId="107D6E60"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39" w:history="1">
            <w:r w:rsidRPr="000D4854">
              <w:rPr>
                <w:rStyle w:val="Hipervnculo"/>
                <w:noProof/>
              </w:rPr>
              <w:t>3.3.1.2.</w:t>
            </w:r>
            <w:r>
              <w:rPr>
                <w:rFonts w:asciiTheme="minorHAnsi" w:eastAsiaTheme="minorEastAsia" w:hAnsiTheme="minorHAnsi" w:cstheme="minorBidi"/>
                <w:noProof/>
                <w:lang w:eastAsia="es-ES"/>
              </w:rPr>
              <w:tab/>
            </w:r>
            <w:r w:rsidRPr="000D4854">
              <w:rPr>
                <w:rStyle w:val="Hipervnculo"/>
                <w:noProof/>
              </w:rPr>
              <w:t>Guía de Instalación</w:t>
            </w:r>
            <w:r>
              <w:rPr>
                <w:noProof/>
                <w:webHidden/>
              </w:rPr>
              <w:tab/>
            </w:r>
            <w:r>
              <w:rPr>
                <w:noProof/>
                <w:webHidden/>
              </w:rPr>
              <w:fldChar w:fldCharType="begin"/>
            </w:r>
            <w:r>
              <w:rPr>
                <w:noProof/>
                <w:webHidden/>
              </w:rPr>
              <w:instrText xml:space="preserve"> PAGEREF _Toc81590739 \h </w:instrText>
            </w:r>
            <w:r>
              <w:rPr>
                <w:noProof/>
                <w:webHidden/>
              </w:rPr>
            </w:r>
            <w:r>
              <w:rPr>
                <w:noProof/>
                <w:webHidden/>
              </w:rPr>
              <w:fldChar w:fldCharType="separate"/>
            </w:r>
            <w:r>
              <w:rPr>
                <w:noProof/>
                <w:webHidden/>
              </w:rPr>
              <w:t>43</w:t>
            </w:r>
            <w:r>
              <w:rPr>
                <w:noProof/>
                <w:webHidden/>
              </w:rPr>
              <w:fldChar w:fldCharType="end"/>
            </w:r>
          </w:hyperlink>
        </w:p>
        <w:p w14:paraId="322CE254" w14:textId="100FFF23"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40" w:history="1">
            <w:r w:rsidRPr="000D4854">
              <w:rPr>
                <w:rStyle w:val="Hipervnculo"/>
                <w:noProof/>
              </w:rPr>
              <w:t>3.3.1.2.1.</w:t>
            </w:r>
            <w:r>
              <w:rPr>
                <w:rFonts w:asciiTheme="minorHAnsi" w:eastAsiaTheme="minorEastAsia" w:hAnsiTheme="minorHAnsi" w:cstheme="minorBidi"/>
                <w:noProof/>
                <w:lang w:eastAsia="es-ES"/>
              </w:rPr>
              <w:tab/>
            </w:r>
            <w:r w:rsidRPr="000D4854">
              <w:rPr>
                <w:rStyle w:val="Hipervnculo"/>
                <w:noProof/>
              </w:rPr>
              <w:t>Descarga del Software Requerido</w:t>
            </w:r>
            <w:r>
              <w:rPr>
                <w:noProof/>
                <w:webHidden/>
              </w:rPr>
              <w:tab/>
            </w:r>
            <w:r>
              <w:rPr>
                <w:noProof/>
                <w:webHidden/>
              </w:rPr>
              <w:fldChar w:fldCharType="begin"/>
            </w:r>
            <w:r>
              <w:rPr>
                <w:noProof/>
                <w:webHidden/>
              </w:rPr>
              <w:instrText xml:space="preserve"> PAGEREF _Toc81590740 \h </w:instrText>
            </w:r>
            <w:r>
              <w:rPr>
                <w:noProof/>
                <w:webHidden/>
              </w:rPr>
            </w:r>
            <w:r>
              <w:rPr>
                <w:noProof/>
                <w:webHidden/>
              </w:rPr>
              <w:fldChar w:fldCharType="separate"/>
            </w:r>
            <w:r>
              <w:rPr>
                <w:noProof/>
                <w:webHidden/>
              </w:rPr>
              <w:t>43</w:t>
            </w:r>
            <w:r>
              <w:rPr>
                <w:noProof/>
                <w:webHidden/>
              </w:rPr>
              <w:fldChar w:fldCharType="end"/>
            </w:r>
          </w:hyperlink>
        </w:p>
        <w:p w14:paraId="7EF37020" w14:textId="7C78008D"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41" w:history="1">
            <w:r w:rsidRPr="000D4854">
              <w:rPr>
                <w:rStyle w:val="Hipervnculo"/>
                <w:noProof/>
              </w:rPr>
              <w:t>3.3.1.2.2.</w:t>
            </w:r>
            <w:r>
              <w:rPr>
                <w:rFonts w:asciiTheme="minorHAnsi" w:eastAsiaTheme="minorEastAsia" w:hAnsiTheme="minorHAnsi" w:cstheme="minorBidi"/>
                <w:noProof/>
                <w:lang w:eastAsia="es-ES"/>
              </w:rPr>
              <w:tab/>
            </w:r>
            <w:r w:rsidRPr="000D4854">
              <w:rPr>
                <w:rStyle w:val="Hipervnculo"/>
                <w:noProof/>
              </w:rPr>
              <w:t>Flashear la imagen en la tarjeta SD</w:t>
            </w:r>
            <w:r>
              <w:rPr>
                <w:noProof/>
                <w:webHidden/>
              </w:rPr>
              <w:tab/>
            </w:r>
            <w:r>
              <w:rPr>
                <w:noProof/>
                <w:webHidden/>
              </w:rPr>
              <w:fldChar w:fldCharType="begin"/>
            </w:r>
            <w:r>
              <w:rPr>
                <w:noProof/>
                <w:webHidden/>
              </w:rPr>
              <w:instrText xml:space="preserve"> PAGEREF _Toc81590741 \h </w:instrText>
            </w:r>
            <w:r>
              <w:rPr>
                <w:noProof/>
                <w:webHidden/>
              </w:rPr>
            </w:r>
            <w:r>
              <w:rPr>
                <w:noProof/>
                <w:webHidden/>
              </w:rPr>
              <w:fldChar w:fldCharType="separate"/>
            </w:r>
            <w:r>
              <w:rPr>
                <w:noProof/>
                <w:webHidden/>
              </w:rPr>
              <w:t>43</w:t>
            </w:r>
            <w:r>
              <w:rPr>
                <w:noProof/>
                <w:webHidden/>
              </w:rPr>
              <w:fldChar w:fldCharType="end"/>
            </w:r>
          </w:hyperlink>
        </w:p>
        <w:p w14:paraId="5C2183FE" w14:textId="06BB360E"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42" w:history="1">
            <w:r w:rsidRPr="000D4854">
              <w:rPr>
                <w:rStyle w:val="Hipervnculo"/>
                <w:noProof/>
              </w:rPr>
              <w:t>3.3.1.2.3.</w:t>
            </w:r>
            <w:r>
              <w:rPr>
                <w:rFonts w:asciiTheme="minorHAnsi" w:eastAsiaTheme="minorEastAsia" w:hAnsiTheme="minorHAnsi" w:cstheme="minorBidi"/>
                <w:noProof/>
                <w:lang w:eastAsia="es-ES"/>
              </w:rPr>
              <w:tab/>
            </w:r>
            <w:r w:rsidRPr="000D4854">
              <w:rPr>
                <w:rStyle w:val="Hipervnculo"/>
                <w:noProof/>
              </w:rPr>
              <w:t>Primera Instalación</w:t>
            </w:r>
            <w:r>
              <w:rPr>
                <w:noProof/>
                <w:webHidden/>
              </w:rPr>
              <w:tab/>
            </w:r>
            <w:r>
              <w:rPr>
                <w:noProof/>
                <w:webHidden/>
              </w:rPr>
              <w:fldChar w:fldCharType="begin"/>
            </w:r>
            <w:r>
              <w:rPr>
                <w:noProof/>
                <w:webHidden/>
              </w:rPr>
              <w:instrText xml:space="preserve"> PAGEREF _Toc81590742 \h </w:instrText>
            </w:r>
            <w:r>
              <w:rPr>
                <w:noProof/>
                <w:webHidden/>
              </w:rPr>
            </w:r>
            <w:r>
              <w:rPr>
                <w:noProof/>
                <w:webHidden/>
              </w:rPr>
              <w:fldChar w:fldCharType="separate"/>
            </w:r>
            <w:r>
              <w:rPr>
                <w:noProof/>
                <w:webHidden/>
              </w:rPr>
              <w:t>44</w:t>
            </w:r>
            <w:r>
              <w:rPr>
                <w:noProof/>
                <w:webHidden/>
              </w:rPr>
              <w:fldChar w:fldCharType="end"/>
            </w:r>
          </w:hyperlink>
        </w:p>
        <w:p w14:paraId="0CD19798" w14:textId="3FCC6B28"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43" w:history="1">
            <w:r w:rsidRPr="000D4854">
              <w:rPr>
                <w:rStyle w:val="Hipervnculo"/>
                <w:noProof/>
              </w:rPr>
              <w:t>3.3.1.2.3.1.</w:t>
            </w:r>
            <w:r>
              <w:rPr>
                <w:rFonts w:asciiTheme="minorHAnsi" w:eastAsiaTheme="minorEastAsia" w:hAnsiTheme="minorHAnsi" w:cstheme="minorBidi"/>
                <w:noProof/>
                <w:lang w:eastAsia="es-ES"/>
              </w:rPr>
              <w:tab/>
            </w:r>
            <w:r w:rsidRPr="000D4854">
              <w:rPr>
                <w:rStyle w:val="Hipervnculo"/>
                <w:noProof/>
              </w:rPr>
              <w:t>Conexión vía puerto USB Serie</w:t>
            </w:r>
            <w:r>
              <w:rPr>
                <w:noProof/>
                <w:webHidden/>
              </w:rPr>
              <w:tab/>
            </w:r>
            <w:r>
              <w:rPr>
                <w:noProof/>
                <w:webHidden/>
              </w:rPr>
              <w:fldChar w:fldCharType="begin"/>
            </w:r>
            <w:r>
              <w:rPr>
                <w:noProof/>
                <w:webHidden/>
              </w:rPr>
              <w:instrText xml:space="preserve"> PAGEREF _Toc81590743 \h </w:instrText>
            </w:r>
            <w:r>
              <w:rPr>
                <w:noProof/>
                <w:webHidden/>
              </w:rPr>
            </w:r>
            <w:r>
              <w:rPr>
                <w:noProof/>
                <w:webHidden/>
              </w:rPr>
              <w:fldChar w:fldCharType="separate"/>
            </w:r>
            <w:r>
              <w:rPr>
                <w:noProof/>
                <w:webHidden/>
              </w:rPr>
              <w:t>44</w:t>
            </w:r>
            <w:r>
              <w:rPr>
                <w:noProof/>
                <w:webHidden/>
              </w:rPr>
              <w:fldChar w:fldCharType="end"/>
            </w:r>
          </w:hyperlink>
        </w:p>
        <w:p w14:paraId="5FB16068" w14:textId="049EDF6D"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44" w:history="1">
            <w:r w:rsidRPr="000D4854">
              <w:rPr>
                <w:rStyle w:val="Hipervnculo"/>
                <w:noProof/>
              </w:rPr>
              <w:t>3.3.1.3.</w:t>
            </w:r>
            <w:r>
              <w:rPr>
                <w:rFonts w:asciiTheme="minorHAnsi" w:eastAsiaTheme="minorEastAsia" w:hAnsiTheme="minorHAnsi" w:cstheme="minorBidi"/>
                <w:noProof/>
                <w:lang w:eastAsia="es-ES"/>
              </w:rPr>
              <w:tab/>
            </w:r>
            <w:r w:rsidRPr="000D4854">
              <w:rPr>
                <w:rStyle w:val="Hipervnculo"/>
                <w:noProof/>
              </w:rPr>
              <w:t>Panel de Administración Web</w:t>
            </w:r>
            <w:r>
              <w:rPr>
                <w:noProof/>
                <w:webHidden/>
              </w:rPr>
              <w:tab/>
            </w:r>
            <w:r>
              <w:rPr>
                <w:noProof/>
                <w:webHidden/>
              </w:rPr>
              <w:fldChar w:fldCharType="begin"/>
            </w:r>
            <w:r>
              <w:rPr>
                <w:noProof/>
                <w:webHidden/>
              </w:rPr>
              <w:instrText xml:space="preserve"> PAGEREF _Toc81590744 \h </w:instrText>
            </w:r>
            <w:r>
              <w:rPr>
                <w:noProof/>
                <w:webHidden/>
              </w:rPr>
            </w:r>
            <w:r>
              <w:rPr>
                <w:noProof/>
                <w:webHidden/>
              </w:rPr>
              <w:fldChar w:fldCharType="separate"/>
            </w:r>
            <w:r>
              <w:rPr>
                <w:noProof/>
                <w:webHidden/>
              </w:rPr>
              <w:t>47</w:t>
            </w:r>
            <w:r>
              <w:rPr>
                <w:noProof/>
                <w:webHidden/>
              </w:rPr>
              <w:fldChar w:fldCharType="end"/>
            </w:r>
          </w:hyperlink>
        </w:p>
        <w:p w14:paraId="32CC6CD8" w14:textId="35143DE0"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45" w:history="1">
            <w:r w:rsidRPr="000D4854">
              <w:rPr>
                <w:rStyle w:val="Hipervnculo"/>
                <w:noProof/>
              </w:rPr>
              <w:t>3.3.1.3.1.</w:t>
            </w:r>
            <w:r>
              <w:rPr>
                <w:rFonts w:asciiTheme="minorHAnsi" w:eastAsiaTheme="minorEastAsia" w:hAnsiTheme="minorHAnsi" w:cstheme="minorBidi"/>
                <w:noProof/>
                <w:lang w:eastAsia="es-ES"/>
              </w:rPr>
              <w:tab/>
            </w:r>
            <w:r w:rsidRPr="000D4854">
              <w:rPr>
                <w:rStyle w:val="Hipervnculo"/>
                <w:noProof/>
              </w:rPr>
              <w:t>Cambiar la configuración de red</w:t>
            </w:r>
            <w:r>
              <w:rPr>
                <w:noProof/>
                <w:webHidden/>
              </w:rPr>
              <w:tab/>
            </w:r>
            <w:r>
              <w:rPr>
                <w:noProof/>
                <w:webHidden/>
              </w:rPr>
              <w:fldChar w:fldCharType="begin"/>
            </w:r>
            <w:r>
              <w:rPr>
                <w:noProof/>
                <w:webHidden/>
              </w:rPr>
              <w:instrText xml:space="preserve"> PAGEREF _Toc81590745 \h </w:instrText>
            </w:r>
            <w:r>
              <w:rPr>
                <w:noProof/>
                <w:webHidden/>
              </w:rPr>
            </w:r>
            <w:r>
              <w:rPr>
                <w:noProof/>
                <w:webHidden/>
              </w:rPr>
              <w:fldChar w:fldCharType="separate"/>
            </w:r>
            <w:r>
              <w:rPr>
                <w:noProof/>
                <w:webHidden/>
              </w:rPr>
              <w:t>48</w:t>
            </w:r>
            <w:r>
              <w:rPr>
                <w:noProof/>
                <w:webHidden/>
              </w:rPr>
              <w:fldChar w:fldCharType="end"/>
            </w:r>
          </w:hyperlink>
        </w:p>
        <w:p w14:paraId="677865FF" w14:textId="3A39A4F1"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46" w:history="1">
            <w:r w:rsidRPr="000D4854">
              <w:rPr>
                <w:rStyle w:val="Hipervnculo"/>
                <w:noProof/>
              </w:rPr>
              <w:t>3.3.1.3.2.</w:t>
            </w:r>
            <w:r>
              <w:rPr>
                <w:rFonts w:asciiTheme="minorHAnsi" w:eastAsiaTheme="minorEastAsia" w:hAnsiTheme="minorHAnsi" w:cstheme="minorBidi"/>
                <w:noProof/>
                <w:lang w:eastAsia="es-ES"/>
              </w:rPr>
              <w:tab/>
            </w:r>
            <w:r w:rsidRPr="000D4854">
              <w:rPr>
                <w:rStyle w:val="Hipervnculo"/>
                <w:noProof/>
              </w:rPr>
              <w:t>Actualizar KiBRA</w:t>
            </w:r>
            <w:r>
              <w:rPr>
                <w:noProof/>
                <w:webHidden/>
              </w:rPr>
              <w:tab/>
            </w:r>
            <w:r>
              <w:rPr>
                <w:noProof/>
                <w:webHidden/>
              </w:rPr>
              <w:fldChar w:fldCharType="begin"/>
            </w:r>
            <w:r>
              <w:rPr>
                <w:noProof/>
                <w:webHidden/>
              </w:rPr>
              <w:instrText xml:space="preserve"> PAGEREF _Toc81590746 \h </w:instrText>
            </w:r>
            <w:r>
              <w:rPr>
                <w:noProof/>
                <w:webHidden/>
              </w:rPr>
            </w:r>
            <w:r>
              <w:rPr>
                <w:noProof/>
                <w:webHidden/>
              </w:rPr>
              <w:fldChar w:fldCharType="separate"/>
            </w:r>
            <w:r>
              <w:rPr>
                <w:noProof/>
                <w:webHidden/>
              </w:rPr>
              <w:t>49</w:t>
            </w:r>
            <w:r>
              <w:rPr>
                <w:noProof/>
                <w:webHidden/>
              </w:rPr>
              <w:fldChar w:fldCharType="end"/>
            </w:r>
          </w:hyperlink>
        </w:p>
        <w:p w14:paraId="10EDC513" w14:textId="7BDD8C6D"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47" w:history="1">
            <w:r w:rsidRPr="000D4854">
              <w:rPr>
                <w:rStyle w:val="Hipervnculo"/>
                <w:noProof/>
              </w:rPr>
              <w:t>3.3.1.3.3.</w:t>
            </w:r>
            <w:r>
              <w:rPr>
                <w:rFonts w:asciiTheme="minorHAnsi" w:eastAsiaTheme="minorEastAsia" w:hAnsiTheme="minorHAnsi" w:cstheme="minorBidi"/>
                <w:noProof/>
                <w:lang w:eastAsia="es-ES"/>
              </w:rPr>
              <w:tab/>
            </w:r>
            <w:r w:rsidRPr="000D4854">
              <w:rPr>
                <w:rStyle w:val="Hipervnculo"/>
                <w:noProof/>
              </w:rPr>
              <w:t>Configurar Border Router</w:t>
            </w:r>
            <w:r>
              <w:rPr>
                <w:noProof/>
                <w:webHidden/>
              </w:rPr>
              <w:tab/>
            </w:r>
            <w:r>
              <w:rPr>
                <w:noProof/>
                <w:webHidden/>
              </w:rPr>
              <w:fldChar w:fldCharType="begin"/>
            </w:r>
            <w:r>
              <w:rPr>
                <w:noProof/>
                <w:webHidden/>
              </w:rPr>
              <w:instrText xml:space="preserve"> PAGEREF _Toc81590747 \h </w:instrText>
            </w:r>
            <w:r>
              <w:rPr>
                <w:noProof/>
                <w:webHidden/>
              </w:rPr>
            </w:r>
            <w:r>
              <w:rPr>
                <w:noProof/>
                <w:webHidden/>
              </w:rPr>
              <w:fldChar w:fldCharType="separate"/>
            </w:r>
            <w:r>
              <w:rPr>
                <w:noProof/>
                <w:webHidden/>
              </w:rPr>
              <w:t>50</w:t>
            </w:r>
            <w:r>
              <w:rPr>
                <w:noProof/>
                <w:webHidden/>
              </w:rPr>
              <w:fldChar w:fldCharType="end"/>
            </w:r>
          </w:hyperlink>
        </w:p>
        <w:p w14:paraId="0CAE30CA" w14:textId="6BC81F20"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48" w:history="1">
            <w:r w:rsidRPr="000D4854">
              <w:rPr>
                <w:rStyle w:val="Hipervnculo"/>
                <w:noProof/>
              </w:rPr>
              <w:t>3.3.1.3.3.1.</w:t>
            </w:r>
            <w:r>
              <w:rPr>
                <w:rFonts w:asciiTheme="minorHAnsi" w:eastAsiaTheme="minorEastAsia" w:hAnsiTheme="minorHAnsi" w:cstheme="minorBidi"/>
                <w:noProof/>
                <w:lang w:eastAsia="es-ES"/>
              </w:rPr>
              <w:tab/>
            </w:r>
            <w:r w:rsidRPr="000D4854">
              <w:rPr>
                <w:rStyle w:val="Hipervnculo"/>
                <w:noProof/>
              </w:rPr>
              <w:t>Unirse o Formar una Red Thread</w:t>
            </w:r>
            <w:r>
              <w:rPr>
                <w:noProof/>
                <w:webHidden/>
              </w:rPr>
              <w:tab/>
            </w:r>
            <w:r>
              <w:rPr>
                <w:noProof/>
                <w:webHidden/>
              </w:rPr>
              <w:fldChar w:fldCharType="begin"/>
            </w:r>
            <w:r>
              <w:rPr>
                <w:noProof/>
                <w:webHidden/>
              </w:rPr>
              <w:instrText xml:space="preserve"> PAGEREF _Toc81590748 \h </w:instrText>
            </w:r>
            <w:r>
              <w:rPr>
                <w:noProof/>
                <w:webHidden/>
              </w:rPr>
            </w:r>
            <w:r>
              <w:rPr>
                <w:noProof/>
                <w:webHidden/>
              </w:rPr>
              <w:fldChar w:fldCharType="separate"/>
            </w:r>
            <w:r>
              <w:rPr>
                <w:noProof/>
                <w:webHidden/>
              </w:rPr>
              <w:t>50</w:t>
            </w:r>
            <w:r>
              <w:rPr>
                <w:noProof/>
                <w:webHidden/>
              </w:rPr>
              <w:fldChar w:fldCharType="end"/>
            </w:r>
          </w:hyperlink>
        </w:p>
        <w:p w14:paraId="1192626B" w14:textId="765987CD"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49" w:history="1">
            <w:r w:rsidRPr="000D4854">
              <w:rPr>
                <w:rStyle w:val="Hipervnculo"/>
                <w:noProof/>
              </w:rPr>
              <w:t>3.3.1.3.3.2.</w:t>
            </w:r>
            <w:r>
              <w:rPr>
                <w:rFonts w:asciiTheme="minorHAnsi" w:eastAsiaTheme="minorEastAsia" w:hAnsiTheme="minorHAnsi" w:cstheme="minorBidi"/>
                <w:noProof/>
                <w:lang w:eastAsia="es-ES"/>
              </w:rPr>
              <w:tab/>
            </w:r>
            <w:r w:rsidRPr="000D4854">
              <w:rPr>
                <w:rStyle w:val="Hipervnculo"/>
                <w:noProof/>
              </w:rPr>
              <w:t>Backbone Router Server (BBR).</w:t>
            </w:r>
            <w:r>
              <w:rPr>
                <w:noProof/>
                <w:webHidden/>
              </w:rPr>
              <w:tab/>
            </w:r>
            <w:r>
              <w:rPr>
                <w:noProof/>
                <w:webHidden/>
              </w:rPr>
              <w:fldChar w:fldCharType="begin"/>
            </w:r>
            <w:r>
              <w:rPr>
                <w:noProof/>
                <w:webHidden/>
              </w:rPr>
              <w:instrText xml:space="preserve"> PAGEREF _Toc81590749 \h </w:instrText>
            </w:r>
            <w:r>
              <w:rPr>
                <w:noProof/>
                <w:webHidden/>
              </w:rPr>
            </w:r>
            <w:r>
              <w:rPr>
                <w:noProof/>
                <w:webHidden/>
              </w:rPr>
              <w:fldChar w:fldCharType="separate"/>
            </w:r>
            <w:r>
              <w:rPr>
                <w:noProof/>
                <w:webHidden/>
              </w:rPr>
              <w:t>51</w:t>
            </w:r>
            <w:r>
              <w:rPr>
                <w:noProof/>
                <w:webHidden/>
              </w:rPr>
              <w:fldChar w:fldCharType="end"/>
            </w:r>
          </w:hyperlink>
        </w:p>
        <w:p w14:paraId="37D65CB7" w14:textId="5096971F"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50" w:history="1">
            <w:r w:rsidRPr="000D4854">
              <w:rPr>
                <w:rStyle w:val="Hipervnculo"/>
                <w:noProof/>
              </w:rPr>
              <w:t>3.3.1.3.3.3.</w:t>
            </w:r>
            <w:r>
              <w:rPr>
                <w:rFonts w:asciiTheme="minorHAnsi" w:eastAsiaTheme="minorEastAsia" w:hAnsiTheme="minorHAnsi" w:cstheme="minorBidi"/>
                <w:noProof/>
                <w:lang w:eastAsia="es-ES"/>
              </w:rPr>
              <w:tab/>
            </w:r>
            <w:r w:rsidRPr="000D4854">
              <w:rPr>
                <w:rStyle w:val="Hipervnculo"/>
                <w:noProof/>
              </w:rPr>
              <w:t>Prefijo de Red (Network Prefix)</w:t>
            </w:r>
            <w:r>
              <w:rPr>
                <w:noProof/>
                <w:webHidden/>
              </w:rPr>
              <w:tab/>
            </w:r>
            <w:r>
              <w:rPr>
                <w:noProof/>
                <w:webHidden/>
              </w:rPr>
              <w:fldChar w:fldCharType="begin"/>
            </w:r>
            <w:r>
              <w:rPr>
                <w:noProof/>
                <w:webHidden/>
              </w:rPr>
              <w:instrText xml:space="preserve"> PAGEREF _Toc81590750 \h </w:instrText>
            </w:r>
            <w:r>
              <w:rPr>
                <w:noProof/>
                <w:webHidden/>
              </w:rPr>
            </w:r>
            <w:r>
              <w:rPr>
                <w:noProof/>
                <w:webHidden/>
              </w:rPr>
              <w:fldChar w:fldCharType="separate"/>
            </w:r>
            <w:r>
              <w:rPr>
                <w:noProof/>
                <w:webHidden/>
              </w:rPr>
              <w:t>52</w:t>
            </w:r>
            <w:r>
              <w:rPr>
                <w:noProof/>
                <w:webHidden/>
              </w:rPr>
              <w:fldChar w:fldCharType="end"/>
            </w:r>
          </w:hyperlink>
        </w:p>
        <w:p w14:paraId="35AFBB03" w14:textId="784E53EC"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51" w:history="1">
            <w:r w:rsidRPr="000D4854">
              <w:rPr>
                <w:rStyle w:val="Hipervnculo"/>
                <w:noProof/>
                <w:lang w:val="en-US"/>
              </w:rPr>
              <w:t>3.3.1.3.4.</w:t>
            </w:r>
            <w:r>
              <w:rPr>
                <w:rFonts w:asciiTheme="minorHAnsi" w:eastAsiaTheme="minorEastAsia" w:hAnsiTheme="minorHAnsi" w:cstheme="minorBidi"/>
                <w:noProof/>
                <w:lang w:eastAsia="es-ES"/>
              </w:rPr>
              <w:tab/>
            </w:r>
            <w:r w:rsidRPr="000D4854">
              <w:rPr>
                <w:rStyle w:val="Hipervnculo"/>
                <w:noProof/>
                <w:lang w:val="en-US"/>
              </w:rPr>
              <w:t>Inicio del Border Router (Start-up).</w:t>
            </w:r>
            <w:r>
              <w:rPr>
                <w:noProof/>
                <w:webHidden/>
              </w:rPr>
              <w:tab/>
            </w:r>
            <w:r>
              <w:rPr>
                <w:noProof/>
                <w:webHidden/>
              </w:rPr>
              <w:fldChar w:fldCharType="begin"/>
            </w:r>
            <w:r>
              <w:rPr>
                <w:noProof/>
                <w:webHidden/>
              </w:rPr>
              <w:instrText xml:space="preserve"> PAGEREF _Toc81590751 \h </w:instrText>
            </w:r>
            <w:r>
              <w:rPr>
                <w:noProof/>
                <w:webHidden/>
              </w:rPr>
            </w:r>
            <w:r>
              <w:rPr>
                <w:noProof/>
                <w:webHidden/>
              </w:rPr>
              <w:fldChar w:fldCharType="separate"/>
            </w:r>
            <w:r>
              <w:rPr>
                <w:noProof/>
                <w:webHidden/>
              </w:rPr>
              <w:t>53</w:t>
            </w:r>
            <w:r>
              <w:rPr>
                <w:noProof/>
                <w:webHidden/>
              </w:rPr>
              <w:fldChar w:fldCharType="end"/>
            </w:r>
          </w:hyperlink>
        </w:p>
        <w:p w14:paraId="31A63676" w14:textId="78B6CDD0"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52" w:history="1">
            <w:r w:rsidRPr="000D4854">
              <w:rPr>
                <w:rStyle w:val="Hipervnculo"/>
                <w:noProof/>
              </w:rPr>
              <w:t>3.3.1.3.5.</w:t>
            </w:r>
            <w:r>
              <w:rPr>
                <w:rFonts w:asciiTheme="minorHAnsi" w:eastAsiaTheme="minorEastAsia" w:hAnsiTheme="minorHAnsi" w:cstheme="minorBidi"/>
                <w:noProof/>
                <w:lang w:eastAsia="es-ES"/>
              </w:rPr>
              <w:tab/>
            </w:r>
            <w:r w:rsidRPr="000D4854">
              <w:rPr>
                <w:rStyle w:val="Hipervnculo"/>
                <w:noProof/>
              </w:rPr>
              <w:t>Servicios</w:t>
            </w:r>
            <w:r>
              <w:rPr>
                <w:noProof/>
                <w:webHidden/>
              </w:rPr>
              <w:tab/>
            </w:r>
            <w:r>
              <w:rPr>
                <w:noProof/>
                <w:webHidden/>
              </w:rPr>
              <w:fldChar w:fldCharType="begin"/>
            </w:r>
            <w:r>
              <w:rPr>
                <w:noProof/>
                <w:webHidden/>
              </w:rPr>
              <w:instrText xml:space="preserve"> PAGEREF _Toc81590752 \h </w:instrText>
            </w:r>
            <w:r>
              <w:rPr>
                <w:noProof/>
                <w:webHidden/>
              </w:rPr>
            </w:r>
            <w:r>
              <w:rPr>
                <w:noProof/>
                <w:webHidden/>
              </w:rPr>
              <w:fldChar w:fldCharType="separate"/>
            </w:r>
            <w:r>
              <w:rPr>
                <w:noProof/>
                <w:webHidden/>
              </w:rPr>
              <w:t>57</w:t>
            </w:r>
            <w:r>
              <w:rPr>
                <w:noProof/>
                <w:webHidden/>
              </w:rPr>
              <w:fldChar w:fldCharType="end"/>
            </w:r>
          </w:hyperlink>
        </w:p>
        <w:p w14:paraId="50841493" w14:textId="3C1398A6"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53" w:history="1">
            <w:r w:rsidRPr="000D4854">
              <w:rPr>
                <w:rStyle w:val="Hipervnculo"/>
                <w:noProof/>
              </w:rPr>
              <w:t>3.3.1.3.5.1.</w:t>
            </w:r>
            <w:r>
              <w:rPr>
                <w:rFonts w:asciiTheme="minorHAnsi" w:eastAsiaTheme="minorEastAsia" w:hAnsiTheme="minorHAnsi" w:cstheme="minorBidi"/>
                <w:noProof/>
                <w:lang w:eastAsia="es-ES"/>
              </w:rPr>
              <w:tab/>
            </w:r>
            <w:r w:rsidRPr="000D4854">
              <w:rPr>
                <w:rStyle w:val="Hipervnculo"/>
                <w:noProof/>
              </w:rPr>
              <w:t>Servidor Backbone Router</w:t>
            </w:r>
            <w:r>
              <w:rPr>
                <w:noProof/>
                <w:webHidden/>
              </w:rPr>
              <w:tab/>
            </w:r>
            <w:r>
              <w:rPr>
                <w:noProof/>
                <w:webHidden/>
              </w:rPr>
              <w:fldChar w:fldCharType="begin"/>
            </w:r>
            <w:r>
              <w:rPr>
                <w:noProof/>
                <w:webHidden/>
              </w:rPr>
              <w:instrText xml:space="preserve"> PAGEREF _Toc81590753 \h </w:instrText>
            </w:r>
            <w:r>
              <w:rPr>
                <w:noProof/>
                <w:webHidden/>
              </w:rPr>
            </w:r>
            <w:r>
              <w:rPr>
                <w:noProof/>
                <w:webHidden/>
              </w:rPr>
              <w:fldChar w:fldCharType="separate"/>
            </w:r>
            <w:r>
              <w:rPr>
                <w:noProof/>
                <w:webHidden/>
              </w:rPr>
              <w:t>57</w:t>
            </w:r>
            <w:r>
              <w:rPr>
                <w:noProof/>
                <w:webHidden/>
              </w:rPr>
              <w:fldChar w:fldCharType="end"/>
            </w:r>
          </w:hyperlink>
        </w:p>
        <w:p w14:paraId="76161EB8" w14:textId="5363070A"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54" w:history="1">
            <w:r w:rsidRPr="000D4854">
              <w:rPr>
                <w:rStyle w:val="Hipervnculo"/>
                <w:noProof/>
              </w:rPr>
              <w:t>3.3.1.3.5.2.</w:t>
            </w:r>
            <w:r>
              <w:rPr>
                <w:rFonts w:asciiTheme="minorHAnsi" w:eastAsiaTheme="minorEastAsia" w:hAnsiTheme="minorHAnsi" w:cstheme="minorBidi"/>
                <w:noProof/>
                <w:lang w:eastAsia="es-ES"/>
              </w:rPr>
              <w:tab/>
            </w:r>
            <w:r w:rsidRPr="000D4854">
              <w:rPr>
                <w:rStyle w:val="Hipervnculo"/>
                <w:noProof/>
              </w:rPr>
              <w:t>DHCP</w:t>
            </w:r>
            <w:r>
              <w:rPr>
                <w:noProof/>
                <w:webHidden/>
              </w:rPr>
              <w:tab/>
            </w:r>
            <w:r>
              <w:rPr>
                <w:noProof/>
                <w:webHidden/>
              </w:rPr>
              <w:fldChar w:fldCharType="begin"/>
            </w:r>
            <w:r>
              <w:rPr>
                <w:noProof/>
                <w:webHidden/>
              </w:rPr>
              <w:instrText xml:space="preserve"> PAGEREF _Toc81590754 \h </w:instrText>
            </w:r>
            <w:r>
              <w:rPr>
                <w:noProof/>
                <w:webHidden/>
              </w:rPr>
            </w:r>
            <w:r>
              <w:rPr>
                <w:noProof/>
                <w:webHidden/>
              </w:rPr>
              <w:fldChar w:fldCharType="separate"/>
            </w:r>
            <w:r>
              <w:rPr>
                <w:noProof/>
                <w:webHidden/>
              </w:rPr>
              <w:t>58</w:t>
            </w:r>
            <w:r>
              <w:rPr>
                <w:noProof/>
                <w:webHidden/>
              </w:rPr>
              <w:fldChar w:fldCharType="end"/>
            </w:r>
          </w:hyperlink>
        </w:p>
        <w:p w14:paraId="49A57872" w14:textId="575B8D33"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55" w:history="1">
            <w:r w:rsidRPr="000D4854">
              <w:rPr>
                <w:rStyle w:val="Hipervnculo"/>
                <w:noProof/>
              </w:rPr>
              <w:t>3.3.1.3.5.3.</w:t>
            </w:r>
            <w:r>
              <w:rPr>
                <w:rFonts w:asciiTheme="minorHAnsi" w:eastAsiaTheme="minorEastAsia" w:hAnsiTheme="minorHAnsi" w:cstheme="minorBidi"/>
                <w:noProof/>
                <w:lang w:eastAsia="es-ES"/>
              </w:rPr>
              <w:tab/>
            </w:r>
            <w:r w:rsidRPr="000D4854">
              <w:rPr>
                <w:rStyle w:val="Hipervnculo"/>
                <w:noProof/>
              </w:rPr>
              <w:t>NAT64</w:t>
            </w:r>
            <w:r>
              <w:rPr>
                <w:noProof/>
                <w:webHidden/>
              </w:rPr>
              <w:tab/>
            </w:r>
            <w:r>
              <w:rPr>
                <w:noProof/>
                <w:webHidden/>
              </w:rPr>
              <w:fldChar w:fldCharType="begin"/>
            </w:r>
            <w:r>
              <w:rPr>
                <w:noProof/>
                <w:webHidden/>
              </w:rPr>
              <w:instrText xml:space="preserve"> PAGEREF _Toc81590755 \h </w:instrText>
            </w:r>
            <w:r>
              <w:rPr>
                <w:noProof/>
                <w:webHidden/>
              </w:rPr>
            </w:r>
            <w:r>
              <w:rPr>
                <w:noProof/>
                <w:webHidden/>
              </w:rPr>
              <w:fldChar w:fldCharType="separate"/>
            </w:r>
            <w:r>
              <w:rPr>
                <w:noProof/>
                <w:webHidden/>
              </w:rPr>
              <w:t>59</w:t>
            </w:r>
            <w:r>
              <w:rPr>
                <w:noProof/>
                <w:webHidden/>
              </w:rPr>
              <w:fldChar w:fldCharType="end"/>
            </w:r>
          </w:hyperlink>
        </w:p>
        <w:p w14:paraId="6C0A9423" w14:textId="4F1B578B" w:rsidR="00F21168" w:rsidRDefault="00F21168">
          <w:pPr>
            <w:pStyle w:val="TDC6"/>
            <w:tabs>
              <w:tab w:val="left" w:pos="2421"/>
              <w:tab w:val="right" w:leader="dot" w:pos="8494"/>
            </w:tabs>
            <w:rPr>
              <w:rFonts w:asciiTheme="minorHAnsi" w:eastAsiaTheme="minorEastAsia" w:hAnsiTheme="minorHAnsi" w:cstheme="minorBidi"/>
              <w:noProof/>
              <w:lang w:eastAsia="es-ES"/>
            </w:rPr>
          </w:pPr>
          <w:hyperlink w:anchor="_Toc81590756" w:history="1">
            <w:r w:rsidRPr="000D4854">
              <w:rPr>
                <w:rStyle w:val="Hipervnculo"/>
                <w:noProof/>
              </w:rPr>
              <w:t>3.3.1.3.5.4.</w:t>
            </w:r>
            <w:r>
              <w:rPr>
                <w:rFonts w:asciiTheme="minorHAnsi" w:eastAsiaTheme="minorEastAsia" w:hAnsiTheme="minorHAnsi" w:cstheme="minorBidi"/>
                <w:noProof/>
                <w:lang w:eastAsia="es-ES"/>
              </w:rPr>
              <w:tab/>
            </w:r>
            <w:r w:rsidRPr="000D4854">
              <w:rPr>
                <w:rStyle w:val="Hipervnculo"/>
                <w:noProof/>
              </w:rPr>
              <w:t>Commissioner</w:t>
            </w:r>
            <w:r>
              <w:rPr>
                <w:noProof/>
                <w:webHidden/>
              </w:rPr>
              <w:tab/>
            </w:r>
            <w:r>
              <w:rPr>
                <w:noProof/>
                <w:webHidden/>
              </w:rPr>
              <w:fldChar w:fldCharType="begin"/>
            </w:r>
            <w:r>
              <w:rPr>
                <w:noProof/>
                <w:webHidden/>
              </w:rPr>
              <w:instrText xml:space="preserve"> PAGEREF _Toc81590756 \h </w:instrText>
            </w:r>
            <w:r>
              <w:rPr>
                <w:noProof/>
                <w:webHidden/>
              </w:rPr>
            </w:r>
            <w:r>
              <w:rPr>
                <w:noProof/>
                <w:webHidden/>
              </w:rPr>
              <w:fldChar w:fldCharType="separate"/>
            </w:r>
            <w:r>
              <w:rPr>
                <w:noProof/>
                <w:webHidden/>
              </w:rPr>
              <w:t>60</w:t>
            </w:r>
            <w:r>
              <w:rPr>
                <w:noProof/>
                <w:webHidden/>
              </w:rPr>
              <w:fldChar w:fldCharType="end"/>
            </w:r>
          </w:hyperlink>
        </w:p>
        <w:p w14:paraId="6CE2040A" w14:textId="095687D7"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57" w:history="1">
            <w:r w:rsidRPr="000D4854">
              <w:rPr>
                <w:rStyle w:val="Hipervnculo"/>
                <w:noProof/>
              </w:rPr>
              <w:t>3.3.1.3.6.</w:t>
            </w:r>
            <w:r>
              <w:rPr>
                <w:rFonts w:asciiTheme="minorHAnsi" w:eastAsiaTheme="minorEastAsia" w:hAnsiTheme="minorHAnsi" w:cstheme="minorBidi"/>
                <w:noProof/>
                <w:lang w:eastAsia="es-ES"/>
              </w:rPr>
              <w:tab/>
            </w:r>
            <w:r w:rsidRPr="000D4854">
              <w:rPr>
                <w:rStyle w:val="Hipervnculo"/>
                <w:noProof/>
              </w:rPr>
              <w:t>Visual Network</w:t>
            </w:r>
            <w:r>
              <w:rPr>
                <w:noProof/>
                <w:webHidden/>
              </w:rPr>
              <w:tab/>
            </w:r>
            <w:r>
              <w:rPr>
                <w:noProof/>
                <w:webHidden/>
              </w:rPr>
              <w:fldChar w:fldCharType="begin"/>
            </w:r>
            <w:r>
              <w:rPr>
                <w:noProof/>
                <w:webHidden/>
              </w:rPr>
              <w:instrText xml:space="preserve"> PAGEREF _Toc81590757 \h </w:instrText>
            </w:r>
            <w:r>
              <w:rPr>
                <w:noProof/>
                <w:webHidden/>
              </w:rPr>
            </w:r>
            <w:r>
              <w:rPr>
                <w:noProof/>
                <w:webHidden/>
              </w:rPr>
              <w:fldChar w:fldCharType="separate"/>
            </w:r>
            <w:r>
              <w:rPr>
                <w:noProof/>
                <w:webHidden/>
              </w:rPr>
              <w:t>61</w:t>
            </w:r>
            <w:r>
              <w:rPr>
                <w:noProof/>
                <w:webHidden/>
              </w:rPr>
              <w:fldChar w:fldCharType="end"/>
            </w:r>
          </w:hyperlink>
        </w:p>
        <w:p w14:paraId="35C1E141" w14:textId="20FCB23E"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58" w:history="1">
            <w:r w:rsidRPr="000D4854">
              <w:rPr>
                <w:rStyle w:val="Hipervnculo"/>
                <w:noProof/>
              </w:rPr>
              <w:t>3.3.1.3.7.</w:t>
            </w:r>
            <w:r>
              <w:rPr>
                <w:rFonts w:asciiTheme="minorHAnsi" w:eastAsiaTheme="minorEastAsia" w:hAnsiTheme="minorHAnsi" w:cstheme="minorBidi"/>
                <w:noProof/>
                <w:lang w:eastAsia="es-ES"/>
              </w:rPr>
              <w:tab/>
            </w:r>
            <w:r w:rsidRPr="000D4854">
              <w:rPr>
                <w:rStyle w:val="Hipervnculo"/>
                <w:noProof/>
              </w:rPr>
              <w:t>Logs</w:t>
            </w:r>
            <w:r>
              <w:rPr>
                <w:noProof/>
                <w:webHidden/>
              </w:rPr>
              <w:tab/>
            </w:r>
            <w:r>
              <w:rPr>
                <w:noProof/>
                <w:webHidden/>
              </w:rPr>
              <w:fldChar w:fldCharType="begin"/>
            </w:r>
            <w:r>
              <w:rPr>
                <w:noProof/>
                <w:webHidden/>
              </w:rPr>
              <w:instrText xml:space="preserve"> PAGEREF _Toc81590758 \h </w:instrText>
            </w:r>
            <w:r>
              <w:rPr>
                <w:noProof/>
                <w:webHidden/>
              </w:rPr>
            </w:r>
            <w:r>
              <w:rPr>
                <w:noProof/>
                <w:webHidden/>
              </w:rPr>
              <w:fldChar w:fldCharType="separate"/>
            </w:r>
            <w:r>
              <w:rPr>
                <w:noProof/>
                <w:webHidden/>
              </w:rPr>
              <w:t>62</w:t>
            </w:r>
            <w:r>
              <w:rPr>
                <w:noProof/>
                <w:webHidden/>
              </w:rPr>
              <w:fldChar w:fldCharType="end"/>
            </w:r>
          </w:hyperlink>
        </w:p>
        <w:p w14:paraId="69EB4A8F" w14:textId="3B9312F9"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59" w:history="1">
            <w:r w:rsidRPr="000D4854">
              <w:rPr>
                <w:rStyle w:val="Hipervnculo"/>
                <w:noProof/>
              </w:rPr>
              <w:t>3.3.1.4.</w:t>
            </w:r>
            <w:r>
              <w:rPr>
                <w:rFonts w:asciiTheme="minorHAnsi" w:eastAsiaTheme="minorEastAsia" w:hAnsiTheme="minorHAnsi" w:cstheme="minorBidi"/>
                <w:noProof/>
                <w:lang w:eastAsia="es-ES"/>
              </w:rPr>
              <w:tab/>
            </w:r>
            <w:r w:rsidRPr="000D4854">
              <w:rPr>
                <w:rStyle w:val="Hipervnculo"/>
                <w:noProof/>
              </w:rPr>
              <w:t>Breve resumen</w:t>
            </w:r>
            <w:r>
              <w:rPr>
                <w:noProof/>
                <w:webHidden/>
              </w:rPr>
              <w:tab/>
            </w:r>
            <w:r>
              <w:rPr>
                <w:noProof/>
                <w:webHidden/>
              </w:rPr>
              <w:fldChar w:fldCharType="begin"/>
            </w:r>
            <w:r>
              <w:rPr>
                <w:noProof/>
                <w:webHidden/>
              </w:rPr>
              <w:instrText xml:space="preserve"> PAGEREF _Toc81590759 \h </w:instrText>
            </w:r>
            <w:r>
              <w:rPr>
                <w:noProof/>
                <w:webHidden/>
              </w:rPr>
            </w:r>
            <w:r>
              <w:rPr>
                <w:noProof/>
                <w:webHidden/>
              </w:rPr>
              <w:fldChar w:fldCharType="separate"/>
            </w:r>
            <w:r>
              <w:rPr>
                <w:noProof/>
                <w:webHidden/>
              </w:rPr>
              <w:t>63</w:t>
            </w:r>
            <w:r>
              <w:rPr>
                <w:noProof/>
                <w:webHidden/>
              </w:rPr>
              <w:fldChar w:fldCharType="end"/>
            </w:r>
          </w:hyperlink>
        </w:p>
        <w:p w14:paraId="029848E3" w14:textId="7E1AC2A4"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60" w:history="1">
            <w:r w:rsidRPr="000D4854">
              <w:rPr>
                <w:rStyle w:val="Hipervnculo"/>
                <w:noProof/>
              </w:rPr>
              <w:t>3.3.1.4.1.</w:t>
            </w:r>
            <w:r>
              <w:rPr>
                <w:rFonts w:asciiTheme="minorHAnsi" w:eastAsiaTheme="minorEastAsia" w:hAnsiTheme="minorHAnsi" w:cstheme="minorBidi"/>
                <w:noProof/>
                <w:lang w:eastAsia="es-ES"/>
              </w:rPr>
              <w:tab/>
            </w:r>
            <w:r w:rsidRPr="000D4854">
              <w:rPr>
                <w:rStyle w:val="Hipervnculo"/>
                <w:noProof/>
              </w:rPr>
              <w:t>Sistema de ficheros avanzado</w:t>
            </w:r>
            <w:r>
              <w:rPr>
                <w:noProof/>
                <w:webHidden/>
              </w:rPr>
              <w:tab/>
            </w:r>
            <w:r>
              <w:rPr>
                <w:noProof/>
                <w:webHidden/>
              </w:rPr>
              <w:fldChar w:fldCharType="begin"/>
            </w:r>
            <w:r>
              <w:rPr>
                <w:noProof/>
                <w:webHidden/>
              </w:rPr>
              <w:instrText xml:space="preserve"> PAGEREF _Toc81590760 \h </w:instrText>
            </w:r>
            <w:r>
              <w:rPr>
                <w:noProof/>
                <w:webHidden/>
              </w:rPr>
            </w:r>
            <w:r>
              <w:rPr>
                <w:noProof/>
                <w:webHidden/>
              </w:rPr>
              <w:fldChar w:fldCharType="separate"/>
            </w:r>
            <w:r>
              <w:rPr>
                <w:noProof/>
                <w:webHidden/>
              </w:rPr>
              <w:t>63</w:t>
            </w:r>
            <w:r>
              <w:rPr>
                <w:noProof/>
                <w:webHidden/>
              </w:rPr>
              <w:fldChar w:fldCharType="end"/>
            </w:r>
          </w:hyperlink>
        </w:p>
        <w:p w14:paraId="2730E663" w14:textId="0125F53B"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61" w:history="1">
            <w:r w:rsidRPr="000D4854">
              <w:rPr>
                <w:rStyle w:val="Hipervnculo"/>
                <w:noProof/>
              </w:rPr>
              <w:t>3.3.1.4.2.</w:t>
            </w:r>
            <w:r>
              <w:rPr>
                <w:rFonts w:asciiTheme="minorHAnsi" w:eastAsiaTheme="minorEastAsia" w:hAnsiTheme="minorHAnsi" w:cstheme="minorBidi"/>
                <w:noProof/>
                <w:lang w:eastAsia="es-ES"/>
              </w:rPr>
              <w:tab/>
            </w:r>
            <w:r w:rsidRPr="000D4854">
              <w:rPr>
                <w:rStyle w:val="Hipervnculo"/>
                <w:noProof/>
              </w:rPr>
              <w:t>Servicios críticos</w:t>
            </w:r>
            <w:r>
              <w:rPr>
                <w:noProof/>
                <w:webHidden/>
              </w:rPr>
              <w:tab/>
            </w:r>
            <w:r>
              <w:rPr>
                <w:noProof/>
                <w:webHidden/>
              </w:rPr>
              <w:fldChar w:fldCharType="begin"/>
            </w:r>
            <w:r>
              <w:rPr>
                <w:noProof/>
                <w:webHidden/>
              </w:rPr>
              <w:instrText xml:space="preserve"> PAGEREF _Toc81590761 \h </w:instrText>
            </w:r>
            <w:r>
              <w:rPr>
                <w:noProof/>
                <w:webHidden/>
              </w:rPr>
            </w:r>
            <w:r>
              <w:rPr>
                <w:noProof/>
                <w:webHidden/>
              </w:rPr>
              <w:fldChar w:fldCharType="separate"/>
            </w:r>
            <w:r>
              <w:rPr>
                <w:noProof/>
                <w:webHidden/>
              </w:rPr>
              <w:t>63</w:t>
            </w:r>
            <w:r>
              <w:rPr>
                <w:noProof/>
                <w:webHidden/>
              </w:rPr>
              <w:fldChar w:fldCharType="end"/>
            </w:r>
          </w:hyperlink>
        </w:p>
        <w:p w14:paraId="1A03271B" w14:textId="660C2419"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62" w:history="1">
            <w:r w:rsidRPr="000D4854">
              <w:rPr>
                <w:rStyle w:val="Hipervnculo"/>
                <w:noProof/>
              </w:rPr>
              <w:t>3.3.1.4.3.</w:t>
            </w:r>
            <w:r>
              <w:rPr>
                <w:rFonts w:asciiTheme="minorHAnsi" w:eastAsiaTheme="minorEastAsia" w:hAnsiTheme="minorHAnsi" w:cstheme="minorBidi"/>
                <w:noProof/>
                <w:lang w:eastAsia="es-ES"/>
              </w:rPr>
              <w:tab/>
            </w:r>
            <w:r w:rsidRPr="000D4854">
              <w:rPr>
                <w:rStyle w:val="Hipervnculo"/>
                <w:noProof/>
              </w:rPr>
              <w:t>Comunicación entre Procesos</w:t>
            </w:r>
            <w:r>
              <w:rPr>
                <w:noProof/>
                <w:webHidden/>
              </w:rPr>
              <w:tab/>
            </w:r>
            <w:r>
              <w:rPr>
                <w:noProof/>
                <w:webHidden/>
              </w:rPr>
              <w:fldChar w:fldCharType="begin"/>
            </w:r>
            <w:r>
              <w:rPr>
                <w:noProof/>
                <w:webHidden/>
              </w:rPr>
              <w:instrText xml:space="preserve"> PAGEREF _Toc81590762 \h </w:instrText>
            </w:r>
            <w:r>
              <w:rPr>
                <w:noProof/>
                <w:webHidden/>
              </w:rPr>
            </w:r>
            <w:r>
              <w:rPr>
                <w:noProof/>
                <w:webHidden/>
              </w:rPr>
              <w:fldChar w:fldCharType="separate"/>
            </w:r>
            <w:r>
              <w:rPr>
                <w:noProof/>
                <w:webHidden/>
              </w:rPr>
              <w:t>64</w:t>
            </w:r>
            <w:r>
              <w:rPr>
                <w:noProof/>
                <w:webHidden/>
              </w:rPr>
              <w:fldChar w:fldCharType="end"/>
            </w:r>
          </w:hyperlink>
        </w:p>
        <w:p w14:paraId="05FFF7B3" w14:textId="74F0B997" w:rsidR="00F21168" w:rsidRDefault="00F21168" w:rsidP="006242EF">
          <w:pPr>
            <w:pStyle w:val="TDC3"/>
            <w:rPr>
              <w:rFonts w:asciiTheme="minorHAnsi" w:hAnsiTheme="minorHAnsi" w:cstheme="minorBidi"/>
              <w:noProof/>
            </w:rPr>
          </w:pPr>
          <w:hyperlink w:anchor="_Toc81590763" w:history="1">
            <w:r w:rsidRPr="000D4854">
              <w:rPr>
                <w:rStyle w:val="Hipervnculo"/>
                <w:rFonts w:eastAsiaTheme="minorHAnsi"/>
                <w:noProof/>
              </w:rPr>
              <w:t>3.3.2.</w:t>
            </w:r>
            <w:r>
              <w:rPr>
                <w:rFonts w:asciiTheme="minorHAnsi" w:hAnsiTheme="minorHAnsi" w:cstheme="minorBidi"/>
                <w:noProof/>
              </w:rPr>
              <w:tab/>
            </w:r>
            <w:r w:rsidRPr="000D4854">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590763 \h </w:instrText>
            </w:r>
            <w:r>
              <w:rPr>
                <w:noProof/>
                <w:webHidden/>
              </w:rPr>
            </w:r>
            <w:r>
              <w:rPr>
                <w:noProof/>
                <w:webHidden/>
              </w:rPr>
              <w:fldChar w:fldCharType="separate"/>
            </w:r>
            <w:r>
              <w:rPr>
                <w:noProof/>
                <w:webHidden/>
              </w:rPr>
              <w:t>65</w:t>
            </w:r>
            <w:r>
              <w:rPr>
                <w:noProof/>
                <w:webHidden/>
              </w:rPr>
              <w:fldChar w:fldCharType="end"/>
            </w:r>
          </w:hyperlink>
        </w:p>
        <w:p w14:paraId="47CE4D0B" w14:textId="3F90EB74"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64" w:history="1">
            <w:r w:rsidRPr="000D4854">
              <w:rPr>
                <w:rStyle w:val="Hipervnculo"/>
                <w:noProof/>
              </w:rPr>
              <w:t>3.3.2.1.</w:t>
            </w:r>
            <w:r>
              <w:rPr>
                <w:rFonts w:asciiTheme="minorHAnsi" w:eastAsiaTheme="minorEastAsia" w:hAnsiTheme="minorHAnsi" w:cstheme="minorBidi"/>
                <w:noProof/>
                <w:lang w:eastAsia="es-ES"/>
              </w:rPr>
              <w:tab/>
            </w:r>
            <w:r w:rsidRPr="000D4854">
              <w:rPr>
                <w:rStyle w:val="Hipervnculo"/>
                <w:noProof/>
              </w:rPr>
              <w:t>Instalación de Drivers USB y del Bootloader</w:t>
            </w:r>
            <w:r>
              <w:rPr>
                <w:noProof/>
                <w:webHidden/>
              </w:rPr>
              <w:tab/>
            </w:r>
            <w:r>
              <w:rPr>
                <w:noProof/>
                <w:webHidden/>
              </w:rPr>
              <w:fldChar w:fldCharType="begin"/>
            </w:r>
            <w:r>
              <w:rPr>
                <w:noProof/>
                <w:webHidden/>
              </w:rPr>
              <w:instrText xml:space="preserve"> PAGEREF _Toc81590764 \h </w:instrText>
            </w:r>
            <w:r>
              <w:rPr>
                <w:noProof/>
                <w:webHidden/>
              </w:rPr>
            </w:r>
            <w:r>
              <w:rPr>
                <w:noProof/>
                <w:webHidden/>
              </w:rPr>
              <w:fldChar w:fldCharType="separate"/>
            </w:r>
            <w:r>
              <w:rPr>
                <w:noProof/>
                <w:webHidden/>
              </w:rPr>
              <w:t>65</w:t>
            </w:r>
            <w:r>
              <w:rPr>
                <w:noProof/>
                <w:webHidden/>
              </w:rPr>
              <w:fldChar w:fldCharType="end"/>
            </w:r>
          </w:hyperlink>
        </w:p>
        <w:p w14:paraId="506E6F9E" w14:textId="52CD0AF5"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65" w:history="1">
            <w:r w:rsidRPr="000D4854">
              <w:rPr>
                <w:rStyle w:val="Hipervnculo"/>
                <w:noProof/>
              </w:rPr>
              <w:t>3.3.2.1.1.</w:t>
            </w:r>
            <w:r>
              <w:rPr>
                <w:rFonts w:asciiTheme="minorHAnsi" w:eastAsiaTheme="minorEastAsia" w:hAnsiTheme="minorHAnsi" w:cstheme="minorBidi"/>
                <w:noProof/>
                <w:lang w:eastAsia="es-ES"/>
              </w:rPr>
              <w:tab/>
            </w:r>
            <w:r w:rsidRPr="000D4854">
              <w:rPr>
                <w:rStyle w:val="Hipervnculo"/>
                <w:noProof/>
              </w:rPr>
              <w:t>Windows</w:t>
            </w:r>
            <w:r>
              <w:rPr>
                <w:noProof/>
                <w:webHidden/>
              </w:rPr>
              <w:tab/>
            </w:r>
            <w:r>
              <w:rPr>
                <w:noProof/>
                <w:webHidden/>
              </w:rPr>
              <w:fldChar w:fldCharType="begin"/>
            </w:r>
            <w:r>
              <w:rPr>
                <w:noProof/>
                <w:webHidden/>
              </w:rPr>
              <w:instrText xml:space="preserve"> PAGEREF _Toc81590765 \h </w:instrText>
            </w:r>
            <w:r>
              <w:rPr>
                <w:noProof/>
                <w:webHidden/>
              </w:rPr>
            </w:r>
            <w:r>
              <w:rPr>
                <w:noProof/>
                <w:webHidden/>
              </w:rPr>
              <w:fldChar w:fldCharType="separate"/>
            </w:r>
            <w:r>
              <w:rPr>
                <w:noProof/>
                <w:webHidden/>
              </w:rPr>
              <w:t>66</w:t>
            </w:r>
            <w:r>
              <w:rPr>
                <w:noProof/>
                <w:webHidden/>
              </w:rPr>
              <w:fldChar w:fldCharType="end"/>
            </w:r>
          </w:hyperlink>
        </w:p>
        <w:p w14:paraId="37BCEB52" w14:textId="66760E0B"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66" w:history="1">
            <w:r w:rsidRPr="000D4854">
              <w:rPr>
                <w:rStyle w:val="Hipervnculo"/>
                <w:noProof/>
              </w:rPr>
              <w:t>3.3.2.1.2.</w:t>
            </w:r>
            <w:r>
              <w:rPr>
                <w:rFonts w:asciiTheme="minorHAnsi" w:eastAsiaTheme="minorEastAsia" w:hAnsiTheme="minorHAnsi" w:cstheme="minorBidi"/>
                <w:noProof/>
                <w:lang w:eastAsia="es-ES"/>
              </w:rPr>
              <w:tab/>
            </w:r>
            <w:r w:rsidRPr="000D4854">
              <w:rPr>
                <w:rStyle w:val="Hipervnculo"/>
                <w:noProof/>
              </w:rPr>
              <w:t>Linux / MAC OS</w:t>
            </w:r>
            <w:r>
              <w:rPr>
                <w:noProof/>
                <w:webHidden/>
              </w:rPr>
              <w:tab/>
            </w:r>
            <w:r>
              <w:rPr>
                <w:noProof/>
                <w:webHidden/>
              </w:rPr>
              <w:fldChar w:fldCharType="begin"/>
            </w:r>
            <w:r>
              <w:rPr>
                <w:noProof/>
                <w:webHidden/>
              </w:rPr>
              <w:instrText xml:space="preserve"> PAGEREF _Toc81590766 \h </w:instrText>
            </w:r>
            <w:r>
              <w:rPr>
                <w:noProof/>
                <w:webHidden/>
              </w:rPr>
            </w:r>
            <w:r>
              <w:rPr>
                <w:noProof/>
                <w:webHidden/>
              </w:rPr>
              <w:fldChar w:fldCharType="separate"/>
            </w:r>
            <w:r>
              <w:rPr>
                <w:noProof/>
                <w:webHidden/>
              </w:rPr>
              <w:t>68</w:t>
            </w:r>
            <w:r>
              <w:rPr>
                <w:noProof/>
                <w:webHidden/>
              </w:rPr>
              <w:fldChar w:fldCharType="end"/>
            </w:r>
          </w:hyperlink>
        </w:p>
        <w:p w14:paraId="659C8A58" w14:textId="19125036"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67" w:history="1">
            <w:r w:rsidRPr="000D4854">
              <w:rPr>
                <w:rStyle w:val="Hipervnculo"/>
                <w:noProof/>
              </w:rPr>
              <w:t>3.3.2.2.</w:t>
            </w:r>
            <w:r>
              <w:rPr>
                <w:rFonts w:asciiTheme="minorHAnsi" w:eastAsiaTheme="minorEastAsia" w:hAnsiTheme="minorHAnsi" w:cstheme="minorBidi"/>
                <w:noProof/>
                <w:lang w:eastAsia="es-ES"/>
              </w:rPr>
              <w:tab/>
            </w:r>
            <w:r w:rsidRPr="000D4854">
              <w:rPr>
                <w:rStyle w:val="Hipervnculo"/>
                <w:noProof/>
              </w:rPr>
              <w:t>Install “dfu-util”</w:t>
            </w:r>
            <w:r>
              <w:rPr>
                <w:noProof/>
                <w:webHidden/>
              </w:rPr>
              <w:tab/>
            </w:r>
            <w:r>
              <w:rPr>
                <w:noProof/>
                <w:webHidden/>
              </w:rPr>
              <w:fldChar w:fldCharType="begin"/>
            </w:r>
            <w:r>
              <w:rPr>
                <w:noProof/>
                <w:webHidden/>
              </w:rPr>
              <w:instrText xml:space="preserve"> PAGEREF _Toc81590767 \h </w:instrText>
            </w:r>
            <w:r>
              <w:rPr>
                <w:noProof/>
                <w:webHidden/>
              </w:rPr>
            </w:r>
            <w:r>
              <w:rPr>
                <w:noProof/>
                <w:webHidden/>
              </w:rPr>
              <w:fldChar w:fldCharType="separate"/>
            </w:r>
            <w:r>
              <w:rPr>
                <w:noProof/>
                <w:webHidden/>
              </w:rPr>
              <w:t>68</w:t>
            </w:r>
            <w:r>
              <w:rPr>
                <w:noProof/>
                <w:webHidden/>
              </w:rPr>
              <w:fldChar w:fldCharType="end"/>
            </w:r>
          </w:hyperlink>
        </w:p>
        <w:p w14:paraId="41743ED7" w14:textId="09990C9F"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68" w:history="1">
            <w:r w:rsidRPr="000D4854">
              <w:rPr>
                <w:rStyle w:val="Hipervnculo"/>
                <w:noProof/>
              </w:rPr>
              <w:t>3.3.2.3.</w:t>
            </w:r>
            <w:r>
              <w:rPr>
                <w:rFonts w:asciiTheme="minorHAnsi" w:eastAsiaTheme="minorEastAsia" w:hAnsiTheme="minorHAnsi" w:cstheme="minorBidi"/>
                <w:noProof/>
                <w:lang w:eastAsia="es-ES"/>
              </w:rPr>
              <w:tab/>
            </w:r>
            <w:r w:rsidRPr="000D4854">
              <w:rPr>
                <w:rStyle w:val="Hipervnculo"/>
                <w:noProof/>
              </w:rPr>
              <w:t>Actualización de Firmware</w:t>
            </w:r>
            <w:r>
              <w:rPr>
                <w:noProof/>
                <w:webHidden/>
              </w:rPr>
              <w:tab/>
            </w:r>
            <w:r>
              <w:rPr>
                <w:noProof/>
                <w:webHidden/>
              </w:rPr>
              <w:fldChar w:fldCharType="begin"/>
            </w:r>
            <w:r>
              <w:rPr>
                <w:noProof/>
                <w:webHidden/>
              </w:rPr>
              <w:instrText xml:space="preserve"> PAGEREF _Toc81590768 \h </w:instrText>
            </w:r>
            <w:r>
              <w:rPr>
                <w:noProof/>
                <w:webHidden/>
              </w:rPr>
            </w:r>
            <w:r>
              <w:rPr>
                <w:noProof/>
                <w:webHidden/>
              </w:rPr>
              <w:fldChar w:fldCharType="separate"/>
            </w:r>
            <w:r>
              <w:rPr>
                <w:noProof/>
                <w:webHidden/>
              </w:rPr>
              <w:t>69</w:t>
            </w:r>
            <w:r>
              <w:rPr>
                <w:noProof/>
                <w:webHidden/>
              </w:rPr>
              <w:fldChar w:fldCharType="end"/>
            </w:r>
          </w:hyperlink>
        </w:p>
        <w:p w14:paraId="239B9506" w14:textId="2F606A78"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69" w:history="1">
            <w:r w:rsidRPr="000D4854">
              <w:rPr>
                <w:rStyle w:val="Hipervnculo"/>
                <w:noProof/>
              </w:rPr>
              <w:t>3.3.2.4.</w:t>
            </w:r>
            <w:r>
              <w:rPr>
                <w:rFonts w:asciiTheme="minorHAnsi" w:eastAsiaTheme="minorEastAsia" w:hAnsiTheme="minorHAnsi" w:cstheme="minorBidi"/>
                <w:noProof/>
                <w:lang w:eastAsia="es-ES"/>
              </w:rPr>
              <w:tab/>
            </w:r>
            <w:r w:rsidRPr="000D4854">
              <w:rPr>
                <w:rStyle w:val="Hipervnculo"/>
                <w:noProof/>
              </w:rPr>
              <w:t>Runtime – Instalación de Drivers USB</w:t>
            </w:r>
            <w:r>
              <w:rPr>
                <w:noProof/>
                <w:webHidden/>
              </w:rPr>
              <w:tab/>
            </w:r>
            <w:r>
              <w:rPr>
                <w:noProof/>
                <w:webHidden/>
              </w:rPr>
              <w:fldChar w:fldCharType="begin"/>
            </w:r>
            <w:r>
              <w:rPr>
                <w:noProof/>
                <w:webHidden/>
              </w:rPr>
              <w:instrText xml:space="preserve"> PAGEREF _Toc81590769 \h </w:instrText>
            </w:r>
            <w:r>
              <w:rPr>
                <w:noProof/>
                <w:webHidden/>
              </w:rPr>
            </w:r>
            <w:r>
              <w:rPr>
                <w:noProof/>
                <w:webHidden/>
              </w:rPr>
              <w:fldChar w:fldCharType="separate"/>
            </w:r>
            <w:r>
              <w:rPr>
                <w:noProof/>
                <w:webHidden/>
              </w:rPr>
              <w:t>71</w:t>
            </w:r>
            <w:r>
              <w:rPr>
                <w:noProof/>
                <w:webHidden/>
              </w:rPr>
              <w:fldChar w:fldCharType="end"/>
            </w:r>
          </w:hyperlink>
        </w:p>
        <w:p w14:paraId="22B0D5A2" w14:textId="4BDBDA3C"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70" w:history="1">
            <w:r w:rsidRPr="000D4854">
              <w:rPr>
                <w:rStyle w:val="Hipervnculo"/>
                <w:noProof/>
              </w:rPr>
              <w:t>3.3.2.4.1.</w:t>
            </w:r>
            <w:r>
              <w:rPr>
                <w:rFonts w:asciiTheme="minorHAnsi" w:eastAsiaTheme="minorEastAsia" w:hAnsiTheme="minorHAnsi" w:cstheme="minorBidi"/>
                <w:noProof/>
                <w:lang w:eastAsia="es-ES"/>
              </w:rPr>
              <w:tab/>
            </w:r>
            <w:r w:rsidRPr="000D4854">
              <w:rPr>
                <w:rStyle w:val="Hipervnculo"/>
                <w:noProof/>
              </w:rPr>
              <w:t>Windows</w:t>
            </w:r>
            <w:r>
              <w:rPr>
                <w:noProof/>
                <w:webHidden/>
              </w:rPr>
              <w:tab/>
            </w:r>
            <w:r>
              <w:rPr>
                <w:noProof/>
                <w:webHidden/>
              </w:rPr>
              <w:fldChar w:fldCharType="begin"/>
            </w:r>
            <w:r>
              <w:rPr>
                <w:noProof/>
                <w:webHidden/>
              </w:rPr>
              <w:instrText xml:space="preserve"> PAGEREF _Toc81590770 \h </w:instrText>
            </w:r>
            <w:r>
              <w:rPr>
                <w:noProof/>
                <w:webHidden/>
              </w:rPr>
            </w:r>
            <w:r>
              <w:rPr>
                <w:noProof/>
                <w:webHidden/>
              </w:rPr>
              <w:fldChar w:fldCharType="separate"/>
            </w:r>
            <w:r>
              <w:rPr>
                <w:noProof/>
                <w:webHidden/>
              </w:rPr>
              <w:t>71</w:t>
            </w:r>
            <w:r>
              <w:rPr>
                <w:noProof/>
                <w:webHidden/>
              </w:rPr>
              <w:fldChar w:fldCharType="end"/>
            </w:r>
          </w:hyperlink>
        </w:p>
        <w:p w14:paraId="75006225" w14:textId="0D2E906D"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71" w:history="1">
            <w:r w:rsidRPr="000D4854">
              <w:rPr>
                <w:rStyle w:val="Hipervnculo"/>
                <w:noProof/>
              </w:rPr>
              <w:t>3.3.2.4.2.</w:t>
            </w:r>
            <w:r>
              <w:rPr>
                <w:rFonts w:asciiTheme="minorHAnsi" w:eastAsiaTheme="minorEastAsia" w:hAnsiTheme="minorHAnsi" w:cstheme="minorBidi"/>
                <w:noProof/>
                <w:lang w:eastAsia="es-ES"/>
              </w:rPr>
              <w:tab/>
            </w:r>
            <w:r w:rsidRPr="000D4854">
              <w:rPr>
                <w:rStyle w:val="Hipervnculo"/>
                <w:noProof/>
              </w:rPr>
              <w:t>Linux</w:t>
            </w:r>
            <w:r>
              <w:rPr>
                <w:noProof/>
                <w:webHidden/>
              </w:rPr>
              <w:tab/>
            </w:r>
            <w:r>
              <w:rPr>
                <w:noProof/>
                <w:webHidden/>
              </w:rPr>
              <w:fldChar w:fldCharType="begin"/>
            </w:r>
            <w:r>
              <w:rPr>
                <w:noProof/>
                <w:webHidden/>
              </w:rPr>
              <w:instrText xml:space="preserve"> PAGEREF _Toc81590771 \h </w:instrText>
            </w:r>
            <w:r>
              <w:rPr>
                <w:noProof/>
                <w:webHidden/>
              </w:rPr>
            </w:r>
            <w:r>
              <w:rPr>
                <w:noProof/>
                <w:webHidden/>
              </w:rPr>
              <w:fldChar w:fldCharType="separate"/>
            </w:r>
            <w:r>
              <w:rPr>
                <w:noProof/>
                <w:webHidden/>
              </w:rPr>
              <w:t>73</w:t>
            </w:r>
            <w:r>
              <w:rPr>
                <w:noProof/>
                <w:webHidden/>
              </w:rPr>
              <w:fldChar w:fldCharType="end"/>
            </w:r>
          </w:hyperlink>
        </w:p>
        <w:p w14:paraId="2AC20B6C" w14:textId="5E261E57"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72" w:history="1">
            <w:r w:rsidRPr="000D4854">
              <w:rPr>
                <w:rStyle w:val="Hipervnculo"/>
                <w:noProof/>
              </w:rPr>
              <w:t>3.3.2.4.3.</w:t>
            </w:r>
            <w:r>
              <w:rPr>
                <w:rFonts w:asciiTheme="minorHAnsi" w:eastAsiaTheme="minorEastAsia" w:hAnsiTheme="minorHAnsi" w:cstheme="minorBidi"/>
                <w:noProof/>
                <w:lang w:eastAsia="es-ES"/>
              </w:rPr>
              <w:tab/>
            </w:r>
            <w:r w:rsidRPr="000D4854">
              <w:rPr>
                <w:rStyle w:val="Hipervnculo"/>
                <w:noProof/>
              </w:rPr>
              <w:t>MAC OS</w:t>
            </w:r>
            <w:r>
              <w:rPr>
                <w:noProof/>
                <w:webHidden/>
              </w:rPr>
              <w:tab/>
            </w:r>
            <w:r>
              <w:rPr>
                <w:noProof/>
                <w:webHidden/>
              </w:rPr>
              <w:fldChar w:fldCharType="begin"/>
            </w:r>
            <w:r>
              <w:rPr>
                <w:noProof/>
                <w:webHidden/>
              </w:rPr>
              <w:instrText xml:space="preserve"> PAGEREF _Toc81590772 \h </w:instrText>
            </w:r>
            <w:r>
              <w:rPr>
                <w:noProof/>
                <w:webHidden/>
              </w:rPr>
            </w:r>
            <w:r>
              <w:rPr>
                <w:noProof/>
                <w:webHidden/>
              </w:rPr>
              <w:fldChar w:fldCharType="separate"/>
            </w:r>
            <w:r>
              <w:rPr>
                <w:noProof/>
                <w:webHidden/>
              </w:rPr>
              <w:t>74</w:t>
            </w:r>
            <w:r>
              <w:rPr>
                <w:noProof/>
                <w:webHidden/>
              </w:rPr>
              <w:fldChar w:fldCharType="end"/>
            </w:r>
          </w:hyperlink>
        </w:p>
        <w:p w14:paraId="713CE9F3" w14:textId="6587A32B"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73" w:history="1">
            <w:r w:rsidRPr="000D4854">
              <w:rPr>
                <w:rStyle w:val="Hipervnculo"/>
                <w:noProof/>
              </w:rPr>
              <w:t>3.3.2.5.</w:t>
            </w:r>
            <w:r>
              <w:rPr>
                <w:rFonts w:asciiTheme="minorHAnsi" w:eastAsiaTheme="minorEastAsia" w:hAnsiTheme="minorHAnsi" w:cstheme="minorBidi"/>
                <w:noProof/>
                <w:lang w:eastAsia="es-ES"/>
              </w:rPr>
              <w:tab/>
            </w:r>
            <w:r w:rsidRPr="000D4854">
              <w:rPr>
                <w:rStyle w:val="Hipervnculo"/>
                <w:noProof/>
              </w:rPr>
              <w:t>Configuración de Terminal COM</w:t>
            </w:r>
            <w:r>
              <w:rPr>
                <w:noProof/>
                <w:webHidden/>
              </w:rPr>
              <w:tab/>
            </w:r>
            <w:r>
              <w:rPr>
                <w:noProof/>
                <w:webHidden/>
              </w:rPr>
              <w:fldChar w:fldCharType="begin"/>
            </w:r>
            <w:r>
              <w:rPr>
                <w:noProof/>
                <w:webHidden/>
              </w:rPr>
              <w:instrText xml:space="preserve"> PAGEREF _Toc81590773 \h </w:instrText>
            </w:r>
            <w:r>
              <w:rPr>
                <w:noProof/>
                <w:webHidden/>
              </w:rPr>
            </w:r>
            <w:r>
              <w:rPr>
                <w:noProof/>
                <w:webHidden/>
              </w:rPr>
              <w:fldChar w:fldCharType="separate"/>
            </w:r>
            <w:r>
              <w:rPr>
                <w:noProof/>
                <w:webHidden/>
              </w:rPr>
              <w:t>74</w:t>
            </w:r>
            <w:r>
              <w:rPr>
                <w:noProof/>
                <w:webHidden/>
              </w:rPr>
              <w:fldChar w:fldCharType="end"/>
            </w:r>
          </w:hyperlink>
        </w:p>
        <w:p w14:paraId="48E80690" w14:textId="6B43C1AD"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74" w:history="1">
            <w:r w:rsidRPr="000D4854">
              <w:rPr>
                <w:rStyle w:val="Hipervnculo"/>
                <w:noProof/>
              </w:rPr>
              <w:t>3.3.2.5.1.</w:t>
            </w:r>
            <w:r>
              <w:rPr>
                <w:rFonts w:asciiTheme="minorHAnsi" w:eastAsiaTheme="minorEastAsia" w:hAnsiTheme="minorHAnsi" w:cstheme="minorBidi"/>
                <w:noProof/>
                <w:lang w:eastAsia="es-ES"/>
              </w:rPr>
              <w:tab/>
            </w:r>
            <w:r w:rsidRPr="000D4854">
              <w:rPr>
                <w:rStyle w:val="Hipervnculo"/>
                <w:noProof/>
              </w:rPr>
              <w:t>Windows</w:t>
            </w:r>
            <w:r>
              <w:rPr>
                <w:noProof/>
                <w:webHidden/>
              </w:rPr>
              <w:tab/>
            </w:r>
            <w:r>
              <w:rPr>
                <w:noProof/>
                <w:webHidden/>
              </w:rPr>
              <w:fldChar w:fldCharType="begin"/>
            </w:r>
            <w:r>
              <w:rPr>
                <w:noProof/>
                <w:webHidden/>
              </w:rPr>
              <w:instrText xml:space="preserve"> PAGEREF _Toc81590774 \h </w:instrText>
            </w:r>
            <w:r>
              <w:rPr>
                <w:noProof/>
                <w:webHidden/>
              </w:rPr>
            </w:r>
            <w:r>
              <w:rPr>
                <w:noProof/>
                <w:webHidden/>
              </w:rPr>
              <w:fldChar w:fldCharType="separate"/>
            </w:r>
            <w:r>
              <w:rPr>
                <w:noProof/>
                <w:webHidden/>
              </w:rPr>
              <w:t>74</w:t>
            </w:r>
            <w:r>
              <w:rPr>
                <w:noProof/>
                <w:webHidden/>
              </w:rPr>
              <w:fldChar w:fldCharType="end"/>
            </w:r>
          </w:hyperlink>
        </w:p>
        <w:p w14:paraId="0850A2C0" w14:textId="5E99E5B2" w:rsidR="00F21168" w:rsidRDefault="00F21168">
          <w:pPr>
            <w:pStyle w:val="TDC5"/>
            <w:tabs>
              <w:tab w:val="left" w:pos="2017"/>
              <w:tab w:val="right" w:leader="dot" w:pos="8494"/>
            </w:tabs>
            <w:rPr>
              <w:rFonts w:asciiTheme="minorHAnsi" w:eastAsiaTheme="minorEastAsia" w:hAnsiTheme="minorHAnsi" w:cstheme="minorBidi"/>
              <w:noProof/>
              <w:lang w:eastAsia="es-ES"/>
            </w:rPr>
          </w:pPr>
          <w:hyperlink w:anchor="_Toc81590775" w:history="1">
            <w:r w:rsidRPr="000D4854">
              <w:rPr>
                <w:rStyle w:val="Hipervnculo"/>
                <w:noProof/>
              </w:rPr>
              <w:t>3.3.2.5.2.</w:t>
            </w:r>
            <w:r>
              <w:rPr>
                <w:rFonts w:asciiTheme="minorHAnsi" w:eastAsiaTheme="minorEastAsia" w:hAnsiTheme="minorHAnsi" w:cstheme="minorBidi"/>
                <w:noProof/>
                <w:lang w:eastAsia="es-ES"/>
              </w:rPr>
              <w:tab/>
            </w:r>
            <w:r w:rsidRPr="000D4854">
              <w:rPr>
                <w:rStyle w:val="Hipervnculo"/>
                <w:noProof/>
              </w:rPr>
              <w:t>Linux / MAC Os</w:t>
            </w:r>
            <w:r>
              <w:rPr>
                <w:noProof/>
                <w:webHidden/>
              </w:rPr>
              <w:tab/>
            </w:r>
            <w:r>
              <w:rPr>
                <w:noProof/>
                <w:webHidden/>
              </w:rPr>
              <w:fldChar w:fldCharType="begin"/>
            </w:r>
            <w:r>
              <w:rPr>
                <w:noProof/>
                <w:webHidden/>
              </w:rPr>
              <w:instrText xml:space="preserve"> PAGEREF _Toc81590775 \h </w:instrText>
            </w:r>
            <w:r>
              <w:rPr>
                <w:noProof/>
                <w:webHidden/>
              </w:rPr>
            </w:r>
            <w:r>
              <w:rPr>
                <w:noProof/>
                <w:webHidden/>
              </w:rPr>
              <w:fldChar w:fldCharType="separate"/>
            </w:r>
            <w:r>
              <w:rPr>
                <w:noProof/>
                <w:webHidden/>
              </w:rPr>
              <w:t>75</w:t>
            </w:r>
            <w:r>
              <w:rPr>
                <w:noProof/>
                <w:webHidden/>
              </w:rPr>
              <w:fldChar w:fldCharType="end"/>
            </w:r>
          </w:hyperlink>
        </w:p>
        <w:p w14:paraId="18804A76" w14:textId="42A2A908"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76" w:history="1">
            <w:r w:rsidRPr="000D4854">
              <w:rPr>
                <w:rStyle w:val="Hipervnculo"/>
                <w:noProof/>
              </w:rPr>
              <w:t>3.4.</w:t>
            </w:r>
            <w:r>
              <w:rPr>
                <w:rFonts w:asciiTheme="minorHAnsi" w:eastAsiaTheme="minorEastAsia" w:hAnsiTheme="minorHAnsi" w:cstheme="minorBidi"/>
                <w:noProof/>
                <w:lang w:eastAsia="es-ES"/>
              </w:rPr>
              <w:tab/>
            </w:r>
            <w:r w:rsidRPr="000D4854">
              <w:rPr>
                <w:rStyle w:val="Hipervnculo"/>
                <w:noProof/>
              </w:rPr>
              <w:t>CONFIGURACIÓN DE RED PARA KTWM102</w:t>
            </w:r>
            <w:r>
              <w:rPr>
                <w:noProof/>
                <w:webHidden/>
              </w:rPr>
              <w:tab/>
            </w:r>
            <w:r>
              <w:rPr>
                <w:noProof/>
                <w:webHidden/>
              </w:rPr>
              <w:fldChar w:fldCharType="begin"/>
            </w:r>
            <w:r>
              <w:rPr>
                <w:noProof/>
                <w:webHidden/>
              </w:rPr>
              <w:instrText xml:space="preserve"> PAGEREF _Toc81590776 \h </w:instrText>
            </w:r>
            <w:r>
              <w:rPr>
                <w:noProof/>
                <w:webHidden/>
              </w:rPr>
            </w:r>
            <w:r>
              <w:rPr>
                <w:noProof/>
                <w:webHidden/>
              </w:rPr>
              <w:fldChar w:fldCharType="separate"/>
            </w:r>
            <w:r>
              <w:rPr>
                <w:noProof/>
                <w:webHidden/>
              </w:rPr>
              <w:t>75</w:t>
            </w:r>
            <w:r>
              <w:rPr>
                <w:noProof/>
                <w:webHidden/>
              </w:rPr>
              <w:fldChar w:fldCharType="end"/>
            </w:r>
          </w:hyperlink>
        </w:p>
        <w:p w14:paraId="0CB558E0" w14:textId="326BE7D7" w:rsidR="00F21168" w:rsidRDefault="00F21168" w:rsidP="006242EF">
          <w:pPr>
            <w:pStyle w:val="TDC3"/>
            <w:rPr>
              <w:rFonts w:asciiTheme="minorHAnsi" w:hAnsiTheme="minorHAnsi" w:cstheme="minorBidi"/>
              <w:noProof/>
            </w:rPr>
          </w:pPr>
          <w:hyperlink w:anchor="_Toc81590777" w:history="1">
            <w:r w:rsidRPr="000D4854">
              <w:rPr>
                <w:rStyle w:val="Hipervnculo"/>
                <w:noProof/>
                <w:lang w:val="en-US"/>
              </w:rPr>
              <w:t>3.4.1.</w:t>
            </w:r>
            <w:r>
              <w:rPr>
                <w:rFonts w:asciiTheme="minorHAnsi" w:hAnsiTheme="minorHAnsi" w:cstheme="minorBidi"/>
                <w:noProof/>
              </w:rPr>
              <w:tab/>
            </w:r>
            <w:r w:rsidRPr="000D4854">
              <w:rPr>
                <w:rStyle w:val="Hipervnculo"/>
                <w:noProof/>
                <w:lang w:val="en-US"/>
              </w:rPr>
              <w:t>Kirale Command-Line Shell Reference Guide – Comandos KSH</w:t>
            </w:r>
            <w:r>
              <w:rPr>
                <w:noProof/>
                <w:webHidden/>
              </w:rPr>
              <w:tab/>
            </w:r>
            <w:r>
              <w:rPr>
                <w:noProof/>
                <w:webHidden/>
              </w:rPr>
              <w:fldChar w:fldCharType="begin"/>
            </w:r>
            <w:r>
              <w:rPr>
                <w:noProof/>
                <w:webHidden/>
              </w:rPr>
              <w:instrText xml:space="preserve"> PAGEREF _Toc81590777 \h </w:instrText>
            </w:r>
            <w:r>
              <w:rPr>
                <w:noProof/>
                <w:webHidden/>
              </w:rPr>
            </w:r>
            <w:r>
              <w:rPr>
                <w:noProof/>
                <w:webHidden/>
              </w:rPr>
              <w:fldChar w:fldCharType="separate"/>
            </w:r>
            <w:r>
              <w:rPr>
                <w:noProof/>
                <w:webHidden/>
              </w:rPr>
              <w:t>76</w:t>
            </w:r>
            <w:r>
              <w:rPr>
                <w:noProof/>
                <w:webHidden/>
              </w:rPr>
              <w:fldChar w:fldCharType="end"/>
            </w:r>
          </w:hyperlink>
        </w:p>
        <w:p w14:paraId="241F5235" w14:textId="7BAC14CE"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78" w:history="1">
            <w:r w:rsidRPr="000D4854">
              <w:rPr>
                <w:rStyle w:val="Hipervnculo"/>
                <w:noProof/>
              </w:rPr>
              <w:t>3.4.1.1.</w:t>
            </w:r>
            <w:r>
              <w:rPr>
                <w:rFonts w:asciiTheme="minorHAnsi" w:eastAsiaTheme="minorEastAsia" w:hAnsiTheme="minorHAnsi" w:cstheme="minorBidi"/>
                <w:noProof/>
                <w:lang w:eastAsia="es-ES"/>
              </w:rPr>
              <w:tab/>
            </w:r>
            <w:r w:rsidRPr="000D4854">
              <w:rPr>
                <w:rStyle w:val="Hipervnculo"/>
                <w:noProof/>
              </w:rPr>
              <w:t>Sintaxis de los comandos</w:t>
            </w:r>
            <w:r>
              <w:rPr>
                <w:noProof/>
                <w:webHidden/>
              </w:rPr>
              <w:tab/>
            </w:r>
            <w:r>
              <w:rPr>
                <w:noProof/>
                <w:webHidden/>
              </w:rPr>
              <w:fldChar w:fldCharType="begin"/>
            </w:r>
            <w:r>
              <w:rPr>
                <w:noProof/>
                <w:webHidden/>
              </w:rPr>
              <w:instrText xml:space="preserve"> PAGEREF _Toc81590778 \h </w:instrText>
            </w:r>
            <w:r>
              <w:rPr>
                <w:noProof/>
                <w:webHidden/>
              </w:rPr>
            </w:r>
            <w:r>
              <w:rPr>
                <w:noProof/>
                <w:webHidden/>
              </w:rPr>
              <w:fldChar w:fldCharType="separate"/>
            </w:r>
            <w:r>
              <w:rPr>
                <w:noProof/>
                <w:webHidden/>
              </w:rPr>
              <w:t>76</w:t>
            </w:r>
            <w:r>
              <w:rPr>
                <w:noProof/>
                <w:webHidden/>
              </w:rPr>
              <w:fldChar w:fldCharType="end"/>
            </w:r>
          </w:hyperlink>
        </w:p>
        <w:p w14:paraId="60A18402" w14:textId="3284A7F5"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79" w:history="1">
            <w:r w:rsidRPr="000D4854">
              <w:rPr>
                <w:rStyle w:val="Hipervnculo"/>
                <w:noProof/>
              </w:rPr>
              <w:t>3.4.1.2.</w:t>
            </w:r>
            <w:r>
              <w:rPr>
                <w:rFonts w:asciiTheme="minorHAnsi" w:eastAsiaTheme="minorEastAsia" w:hAnsiTheme="minorHAnsi" w:cstheme="minorBidi"/>
                <w:noProof/>
                <w:lang w:eastAsia="es-ES"/>
              </w:rPr>
              <w:tab/>
            </w:r>
            <w:r w:rsidRPr="000D4854">
              <w:rPr>
                <w:rStyle w:val="Hipervnculo"/>
                <w:noProof/>
              </w:rPr>
              <w:t>Sintaxis de los parámetros</w:t>
            </w:r>
            <w:r>
              <w:rPr>
                <w:noProof/>
                <w:webHidden/>
              </w:rPr>
              <w:tab/>
            </w:r>
            <w:r>
              <w:rPr>
                <w:noProof/>
                <w:webHidden/>
              </w:rPr>
              <w:fldChar w:fldCharType="begin"/>
            </w:r>
            <w:r>
              <w:rPr>
                <w:noProof/>
                <w:webHidden/>
              </w:rPr>
              <w:instrText xml:space="preserve"> PAGEREF _Toc81590779 \h </w:instrText>
            </w:r>
            <w:r>
              <w:rPr>
                <w:noProof/>
                <w:webHidden/>
              </w:rPr>
            </w:r>
            <w:r>
              <w:rPr>
                <w:noProof/>
                <w:webHidden/>
              </w:rPr>
              <w:fldChar w:fldCharType="separate"/>
            </w:r>
            <w:r>
              <w:rPr>
                <w:noProof/>
                <w:webHidden/>
              </w:rPr>
              <w:t>77</w:t>
            </w:r>
            <w:r>
              <w:rPr>
                <w:noProof/>
                <w:webHidden/>
              </w:rPr>
              <w:fldChar w:fldCharType="end"/>
            </w:r>
          </w:hyperlink>
        </w:p>
        <w:p w14:paraId="2F5228E1" w14:textId="6C37CC01"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0" w:history="1">
            <w:r w:rsidRPr="000D4854">
              <w:rPr>
                <w:rStyle w:val="Hipervnculo"/>
                <w:noProof/>
              </w:rPr>
              <w:t>3.4.1.3.</w:t>
            </w:r>
            <w:r>
              <w:rPr>
                <w:rFonts w:asciiTheme="minorHAnsi" w:eastAsiaTheme="minorEastAsia" w:hAnsiTheme="minorHAnsi" w:cstheme="minorBidi"/>
                <w:noProof/>
                <w:lang w:eastAsia="es-ES"/>
              </w:rPr>
              <w:tab/>
            </w:r>
            <w:r w:rsidRPr="000D4854">
              <w:rPr>
                <w:rStyle w:val="Hipervnculo"/>
                <w:noProof/>
              </w:rPr>
              <w:t>Mensajes de Respuesta</w:t>
            </w:r>
            <w:r>
              <w:rPr>
                <w:noProof/>
                <w:webHidden/>
              </w:rPr>
              <w:tab/>
            </w:r>
            <w:r>
              <w:rPr>
                <w:noProof/>
                <w:webHidden/>
              </w:rPr>
              <w:fldChar w:fldCharType="begin"/>
            </w:r>
            <w:r>
              <w:rPr>
                <w:noProof/>
                <w:webHidden/>
              </w:rPr>
              <w:instrText xml:space="preserve"> PAGEREF _Toc81590780 \h </w:instrText>
            </w:r>
            <w:r>
              <w:rPr>
                <w:noProof/>
                <w:webHidden/>
              </w:rPr>
            </w:r>
            <w:r>
              <w:rPr>
                <w:noProof/>
                <w:webHidden/>
              </w:rPr>
              <w:fldChar w:fldCharType="separate"/>
            </w:r>
            <w:r>
              <w:rPr>
                <w:noProof/>
                <w:webHidden/>
              </w:rPr>
              <w:t>78</w:t>
            </w:r>
            <w:r>
              <w:rPr>
                <w:noProof/>
                <w:webHidden/>
              </w:rPr>
              <w:fldChar w:fldCharType="end"/>
            </w:r>
          </w:hyperlink>
        </w:p>
        <w:p w14:paraId="7DF705A5" w14:textId="7DF610B6" w:rsidR="00F21168" w:rsidRDefault="00F21168" w:rsidP="006242EF">
          <w:pPr>
            <w:pStyle w:val="TDC3"/>
            <w:rPr>
              <w:rFonts w:asciiTheme="minorHAnsi" w:hAnsiTheme="minorHAnsi" w:cstheme="minorBidi"/>
              <w:noProof/>
            </w:rPr>
          </w:pPr>
          <w:hyperlink w:anchor="_Toc81590781" w:history="1">
            <w:r w:rsidRPr="000D4854">
              <w:rPr>
                <w:rStyle w:val="Hipervnculo"/>
                <w:noProof/>
                <w:lang w:val="en-US"/>
              </w:rPr>
              <w:t>3.4.2.</w:t>
            </w:r>
            <w:r>
              <w:rPr>
                <w:rFonts w:asciiTheme="minorHAnsi" w:hAnsiTheme="minorHAnsi" w:cstheme="minorBidi"/>
                <w:noProof/>
              </w:rPr>
              <w:tab/>
            </w:r>
            <w:r w:rsidRPr="000D4854">
              <w:rPr>
                <w:rStyle w:val="Hipervnculo"/>
                <w:noProof/>
                <w:lang w:val="en-US"/>
              </w:rPr>
              <w:t>Kirale Binary Interface Reference Guide – Comandos KBI</w:t>
            </w:r>
            <w:r>
              <w:rPr>
                <w:noProof/>
                <w:webHidden/>
              </w:rPr>
              <w:tab/>
            </w:r>
            <w:r>
              <w:rPr>
                <w:noProof/>
                <w:webHidden/>
              </w:rPr>
              <w:fldChar w:fldCharType="begin"/>
            </w:r>
            <w:r>
              <w:rPr>
                <w:noProof/>
                <w:webHidden/>
              </w:rPr>
              <w:instrText xml:space="preserve"> PAGEREF _Toc81590781 \h </w:instrText>
            </w:r>
            <w:r>
              <w:rPr>
                <w:noProof/>
                <w:webHidden/>
              </w:rPr>
            </w:r>
            <w:r>
              <w:rPr>
                <w:noProof/>
                <w:webHidden/>
              </w:rPr>
              <w:fldChar w:fldCharType="separate"/>
            </w:r>
            <w:r>
              <w:rPr>
                <w:noProof/>
                <w:webHidden/>
              </w:rPr>
              <w:t>79</w:t>
            </w:r>
            <w:r>
              <w:rPr>
                <w:noProof/>
                <w:webHidden/>
              </w:rPr>
              <w:fldChar w:fldCharType="end"/>
            </w:r>
          </w:hyperlink>
        </w:p>
        <w:p w14:paraId="08A076D8" w14:textId="4BB04921"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2" w:history="1">
            <w:r w:rsidRPr="000D4854">
              <w:rPr>
                <w:rStyle w:val="Hipervnculo"/>
                <w:noProof/>
              </w:rPr>
              <w:t>3.4.2.1.</w:t>
            </w:r>
            <w:r>
              <w:rPr>
                <w:rFonts w:asciiTheme="minorHAnsi" w:eastAsiaTheme="minorEastAsia" w:hAnsiTheme="minorHAnsi" w:cstheme="minorBidi"/>
                <w:noProof/>
                <w:lang w:eastAsia="es-ES"/>
              </w:rPr>
              <w:tab/>
            </w:r>
            <w:r w:rsidRPr="000D4854">
              <w:rPr>
                <w:rStyle w:val="Hipervnculo"/>
                <w:noProof/>
              </w:rPr>
              <w:t>Operación de Interfaz</w:t>
            </w:r>
            <w:r>
              <w:rPr>
                <w:noProof/>
                <w:webHidden/>
              </w:rPr>
              <w:tab/>
            </w:r>
            <w:r>
              <w:rPr>
                <w:noProof/>
                <w:webHidden/>
              </w:rPr>
              <w:fldChar w:fldCharType="begin"/>
            </w:r>
            <w:r>
              <w:rPr>
                <w:noProof/>
                <w:webHidden/>
              </w:rPr>
              <w:instrText xml:space="preserve"> PAGEREF _Toc81590782 \h </w:instrText>
            </w:r>
            <w:r>
              <w:rPr>
                <w:noProof/>
                <w:webHidden/>
              </w:rPr>
            </w:r>
            <w:r>
              <w:rPr>
                <w:noProof/>
                <w:webHidden/>
              </w:rPr>
              <w:fldChar w:fldCharType="separate"/>
            </w:r>
            <w:r>
              <w:rPr>
                <w:noProof/>
                <w:webHidden/>
              </w:rPr>
              <w:t>79</w:t>
            </w:r>
            <w:r>
              <w:rPr>
                <w:noProof/>
                <w:webHidden/>
              </w:rPr>
              <w:fldChar w:fldCharType="end"/>
            </w:r>
          </w:hyperlink>
        </w:p>
        <w:p w14:paraId="0EFBDF2A" w14:textId="0945F581"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3" w:history="1">
            <w:r w:rsidRPr="000D4854">
              <w:rPr>
                <w:rStyle w:val="Hipervnculo"/>
                <w:noProof/>
              </w:rPr>
              <w:t>3.4.2.2.</w:t>
            </w:r>
            <w:r>
              <w:rPr>
                <w:rFonts w:asciiTheme="minorHAnsi" w:eastAsiaTheme="minorEastAsia" w:hAnsiTheme="minorHAnsi" w:cstheme="minorBidi"/>
                <w:noProof/>
                <w:lang w:eastAsia="es-ES"/>
              </w:rPr>
              <w:tab/>
            </w:r>
            <w:r w:rsidRPr="000D4854">
              <w:rPr>
                <w:rStyle w:val="Hipervnculo"/>
                <w:noProof/>
              </w:rPr>
              <w:t>Formato del paquete</w:t>
            </w:r>
            <w:r>
              <w:rPr>
                <w:noProof/>
                <w:webHidden/>
              </w:rPr>
              <w:tab/>
            </w:r>
            <w:r>
              <w:rPr>
                <w:noProof/>
                <w:webHidden/>
              </w:rPr>
              <w:fldChar w:fldCharType="begin"/>
            </w:r>
            <w:r>
              <w:rPr>
                <w:noProof/>
                <w:webHidden/>
              </w:rPr>
              <w:instrText xml:space="preserve"> PAGEREF _Toc81590783 \h </w:instrText>
            </w:r>
            <w:r>
              <w:rPr>
                <w:noProof/>
                <w:webHidden/>
              </w:rPr>
            </w:r>
            <w:r>
              <w:rPr>
                <w:noProof/>
                <w:webHidden/>
              </w:rPr>
              <w:fldChar w:fldCharType="separate"/>
            </w:r>
            <w:r>
              <w:rPr>
                <w:noProof/>
                <w:webHidden/>
              </w:rPr>
              <w:t>80</w:t>
            </w:r>
            <w:r>
              <w:rPr>
                <w:noProof/>
                <w:webHidden/>
              </w:rPr>
              <w:fldChar w:fldCharType="end"/>
            </w:r>
          </w:hyperlink>
        </w:p>
        <w:p w14:paraId="6FAD058D" w14:textId="67130FEA"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4" w:history="1">
            <w:r w:rsidRPr="000D4854">
              <w:rPr>
                <w:rStyle w:val="Hipervnculo"/>
                <w:noProof/>
              </w:rPr>
              <w:t>3.4.2.3.</w:t>
            </w:r>
            <w:r>
              <w:rPr>
                <w:rFonts w:asciiTheme="minorHAnsi" w:eastAsiaTheme="minorEastAsia" w:hAnsiTheme="minorHAnsi" w:cstheme="minorBidi"/>
                <w:noProof/>
                <w:lang w:eastAsia="es-ES"/>
              </w:rPr>
              <w:tab/>
            </w:r>
            <w:r w:rsidRPr="000D4854">
              <w:rPr>
                <w:rStyle w:val="Hipervnculo"/>
                <w:noProof/>
              </w:rPr>
              <w:t>Representación de datos</w:t>
            </w:r>
            <w:r>
              <w:rPr>
                <w:noProof/>
                <w:webHidden/>
              </w:rPr>
              <w:tab/>
            </w:r>
            <w:r>
              <w:rPr>
                <w:noProof/>
                <w:webHidden/>
              </w:rPr>
              <w:fldChar w:fldCharType="begin"/>
            </w:r>
            <w:r>
              <w:rPr>
                <w:noProof/>
                <w:webHidden/>
              </w:rPr>
              <w:instrText xml:space="preserve"> PAGEREF _Toc81590784 \h </w:instrText>
            </w:r>
            <w:r>
              <w:rPr>
                <w:noProof/>
                <w:webHidden/>
              </w:rPr>
            </w:r>
            <w:r>
              <w:rPr>
                <w:noProof/>
                <w:webHidden/>
              </w:rPr>
              <w:fldChar w:fldCharType="separate"/>
            </w:r>
            <w:r>
              <w:rPr>
                <w:noProof/>
                <w:webHidden/>
              </w:rPr>
              <w:t>81</w:t>
            </w:r>
            <w:r>
              <w:rPr>
                <w:noProof/>
                <w:webHidden/>
              </w:rPr>
              <w:fldChar w:fldCharType="end"/>
            </w:r>
          </w:hyperlink>
        </w:p>
        <w:p w14:paraId="5BBAF45F" w14:textId="27341FD7"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5" w:history="1">
            <w:r w:rsidRPr="000D4854">
              <w:rPr>
                <w:rStyle w:val="Hipervnculo"/>
                <w:noProof/>
              </w:rPr>
              <w:t>3.4.2.4.</w:t>
            </w:r>
            <w:r>
              <w:rPr>
                <w:rFonts w:asciiTheme="minorHAnsi" w:eastAsiaTheme="minorEastAsia" w:hAnsiTheme="minorHAnsi" w:cstheme="minorBidi"/>
                <w:noProof/>
                <w:lang w:eastAsia="es-ES"/>
              </w:rPr>
              <w:tab/>
            </w:r>
            <w:r w:rsidRPr="000D4854">
              <w:rPr>
                <w:rStyle w:val="Hipervnculo"/>
                <w:noProof/>
              </w:rPr>
              <w:t>Comandos y Respuestas</w:t>
            </w:r>
            <w:r>
              <w:rPr>
                <w:noProof/>
                <w:webHidden/>
              </w:rPr>
              <w:tab/>
            </w:r>
            <w:r>
              <w:rPr>
                <w:noProof/>
                <w:webHidden/>
              </w:rPr>
              <w:fldChar w:fldCharType="begin"/>
            </w:r>
            <w:r>
              <w:rPr>
                <w:noProof/>
                <w:webHidden/>
              </w:rPr>
              <w:instrText xml:space="preserve"> PAGEREF _Toc81590785 \h </w:instrText>
            </w:r>
            <w:r>
              <w:rPr>
                <w:noProof/>
                <w:webHidden/>
              </w:rPr>
            </w:r>
            <w:r>
              <w:rPr>
                <w:noProof/>
                <w:webHidden/>
              </w:rPr>
              <w:fldChar w:fldCharType="separate"/>
            </w:r>
            <w:r>
              <w:rPr>
                <w:noProof/>
                <w:webHidden/>
              </w:rPr>
              <w:t>82</w:t>
            </w:r>
            <w:r>
              <w:rPr>
                <w:noProof/>
                <w:webHidden/>
              </w:rPr>
              <w:fldChar w:fldCharType="end"/>
            </w:r>
          </w:hyperlink>
        </w:p>
        <w:p w14:paraId="2E3DCDFC" w14:textId="17FC6EBA"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6" w:history="1">
            <w:r w:rsidRPr="000D4854">
              <w:rPr>
                <w:rStyle w:val="Hipervnculo"/>
                <w:noProof/>
              </w:rPr>
              <w:t>3.4.2.5.</w:t>
            </w:r>
            <w:r>
              <w:rPr>
                <w:rFonts w:asciiTheme="minorHAnsi" w:eastAsiaTheme="minorEastAsia" w:hAnsiTheme="minorHAnsi" w:cstheme="minorBidi"/>
                <w:noProof/>
                <w:lang w:eastAsia="es-ES"/>
              </w:rPr>
              <w:tab/>
            </w:r>
            <w:r w:rsidRPr="000D4854">
              <w:rPr>
                <w:rStyle w:val="Hipervnculo"/>
                <w:noProof/>
              </w:rPr>
              <w:t>Notificaciones</w:t>
            </w:r>
            <w:r>
              <w:rPr>
                <w:noProof/>
                <w:webHidden/>
              </w:rPr>
              <w:tab/>
            </w:r>
            <w:r>
              <w:rPr>
                <w:noProof/>
                <w:webHidden/>
              </w:rPr>
              <w:fldChar w:fldCharType="begin"/>
            </w:r>
            <w:r>
              <w:rPr>
                <w:noProof/>
                <w:webHidden/>
              </w:rPr>
              <w:instrText xml:space="preserve"> PAGEREF _Toc81590786 \h </w:instrText>
            </w:r>
            <w:r>
              <w:rPr>
                <w:noProof/>
                <w:webHidden/>
              </w:rPr>
            </w:r>
            <w:r>
              <w:rPr>
                <w:noProof/>
                <w:webHidden/>
              </w:rPr>
              <w:fldChar w:fldCharType="separate"/>
            </w:r>
            <w:r>
              <w:rPr>
                <w:noProof/>
                <w:webHidden/>
              </w:rPr>
              <w:t>83</w:t>
            </w:r>
            <w:r>
              <w:rPr>
                <w:noProof/>
                <w:webHidden/>
              </w:rPr>
              <w:fldChar w:fldCharType="end"/>
            </w:r>
          </w:hyperlink>
        </w:p>
        <w:p w14:paraId="1413FE7D" w14:textId="0F9CE1D8" w:rsidR="00F21168" w:rsidRDefault="00F21168" w:rsidP="006242EF">
          <w:pPr>
            <w:pStyle w:val="TDC3"/>
            <w:rPr>
              <w:rFonts w:asciiTheme="minorHAnsi" w:hAnsiTheme="minorHAnsi" w:cstheme="minorBidi"/>
              <w:noProof/>
            </w:rPr>
          </w:pPr>
          <w:hyperlink w:anchor="_Toc81590787" w:history="1">
            <w:r w:rsidRPr="000D4854">
              <w:rPr>
                <w:rStyle w:val="Hipervnculo"/>
                <w:noProof/>
              </w:rPr>
              <w:t>3.4.3.</w:t>
            </w:r>
            <w:r>
              <w:rPr>
                <w:rFonts w:asciiTheme="minorHAnsi" w:hAnsiTheme="minorHAnsi" w:cstheme="minorBidi"/>
                <w:noProof/>
              </w:rPr>
              <w:tab/>
            </w:r>
            <w:r w:rsidRPr="000D4854">
              <w:rPr>
                <w:rStyle w:val="Hipervnculo"/>
                <w:noProof/>
              </w:rPr>
              <w:t>Configuración de Red</w:t>
            </w:r>
            <w:r>
              <w:rPr>
                <w:noProof/>
                <w:webHidden/>
              </w:rPr>
              <w:tab/>
            </w:r>
            <w:r>
              <w:rPr>
                <w:noProof/>
                <w:webHidden/>
              </w:rPr>
              <w:fldChar w:fldCharType="begin"/>
            </w:r>
            <w:r>
              <w:rPr>
                <w:noProof/>
                <w:webHidden/>
              </w:rPr>
              <w:instrText xml:space="preserve"> PAGEREF _Toc81590787 \h </w:instrText>
            </w:r>
            <w:r>
              <w:rPr>
                <w:noProof/>
                <w:webHidden/>
              </w:rPr>
            </w:r>
            <w:r>
              <w:rPr>
                <w:noProof/>
                <w:webHidden/>
              </w:rPr>
              <w:fldChar w:fldCharType="separate"/>
            </w:r>
            <w:r>
              <w:rPr>
                <w:noProof/>
                <w:webHidden/>
              </w:rPr>
              <w:t>83</w:t>
            </w:r>
            <w:r>
              <w:rPr>
                <w:noProof/>
                <w:webHidden/>
              </w:rPr>
              <w:fldChar w:fldCharType="end"/>
            </w:r>
          </w:hyperlink>
        </w:p>
        <w:p w14:paraId="5E16AEE4" w14:textId="589D46DB"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8" w:history="1">
            <w:r w:rsidRPr="000D4854">
              <w:rPr>
                <w:rStyle w:val="Hipervnculo"/>
                <w:noProof/>
              </w:rPr>
              <w:t>3.4.3.1.</w:t>
            </w:r>
            <w:r>
              <w:rPr>
                <w:rFonts w:asciiTheme="minorHAnsi" w:eastAsiaTheme="minorEastAsia" w:hAnsiTheme="minorHAnsi" w:cstheme="minorBidi"/>
                <w:noProof/>
                <w:lang w:eastAsia="es-ES"/>
              </w:rPr>
              <w:tab/>
            </w:r>
            <w:r w:rsidRPr="000D4854">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590788 \h </w:instrText>
            </w:r>
            <w:r>
              <w:rPr>
                <w:noProof/>
                <w:webHidden/>
              </w:rPr>
            </w:r>
            <w:r>
              <w:rPr>
                <w:noProof/>
                <w:webHidden/>
              </w:rPr>
              <w:fldChar w:fldCharType="separate"/>
            </w:r>
            <w:r>
              <w:rPr>
                <w:noProof/>
                <w:webHidden/>
              </w:rPr>
              <w:t>83</w:t>
            </w:r>
            <w:r>
              <w:rPr>
                <w:noProof/>
                <w:webHidden/>
              </w:rPr>
              <w:fldChar w:fldCharType="end"/>
            </w:r>
          </w:hyperlink>
        </w:p>
        <w:p w14:paraId="2740447C" w14:textId="4B3FF4D0" w:rsidR="00F21168" w:rsidRDefault="00F21168">
          <w:pPr>
            <w:pStyle w:val="TDC4"/>
            <w:tabs>
              <w:tab w:val="left" w:pos="1760"/>
              <w:tab w:val="right" w:leader="dot" w:pos="8494"/>
            </w:tabs>
            <w:rPr>
              <w:rFonts w:asciiTheme="minorHAnsi" w:eastAsiaTheme="minorEastAsia" w:hAnsiTheme="minorHAnsi" w:cstheme="minorBidi"/>
              <w:noProof/>
              <w:lang w:eastAsia="es-ES"/>
            </w:rPr>
          </w:pPr>
          <w:hyperlink w:anchor="_Toc81590789" w:history="1">
            <w:r w:rsidRPr="000D4854">
              <w:rPr>
                <w:rStyle w:val="Hipervnculo"/>
                <w:noProof/>
              </w:rPr>
              <w:t>3.4.3.2.</w:t>
            </w:r>
            <w:r>
              <w:rPr>
                <w:rFonts w:asciiTheme="minorHAnsi" w:eastAsiaTheme="minorEastAsia" w:hAnsiTheme="minorHAnsi" w:cstheme="minorBidi"/>
                <w:noProof/>
                <w:lang w:eastAsia="es-ES"/>
              </w:rPr>
              <w:tab/>
            </w:r>
            <w:r w:rsidRPr="000D4854">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590789 \h </w:instrText>
            </w:r>
            <w:r>
              <w:rPr>
                <w:noProof/>
                <w:webHidden/>
              </w:rPr>
            </w:r>
            <w:r>
              <w:rPr>
                <w:noProof/>
                <w:webHidden/>
              </w:rPr>
              <w:fldChar w:fldCharType="separate"/>
            </w:r>
            <w:r>
              <w:rPr>
                <w:noProof/>
                <w:webHidden/>
              </w:rPr>
              <w:t>83</w:t>
            </w:r>
            <w:r>
              <w:rPr>
                <w:noProof/>
                <w:webHidden/>
              </w:rPr>
              <w:fldChar w:fldCharType="end"/>
            </w:r>
          </w:hyperlink>
        </w:p>
        <w:p w14:paraId="679012D9" w14:textId="36FC3593" w:rsidR="00F21168" w:rsidRDefault="00F21168">
          <w:pPr>
            <w:pStyle w:val="TDC1"/>
            <w:tabs>
              <w:tab w:val="left" w:pos="442"/>
              <w:tab w:val="right" w:leader="dot" w:pos="8494"/>
            </w:tabs>
            <w:rPr>
              <w:rFonts w:asciiTheme="minorHAnsi" w:eastAsiaTheme="minorEastAsia" w:hAnsiTheme="minorHAnsi" w:cstheme="minorBidi"/>
              <w:noProof/>
              <w:lang w:eastAsia="es-ES"/>
            </w:rPr>
          </w:pPr>
          <w:hyperlink w:anchor="_Toc81590790" w:history="1">
            <w:r w:rsidRPr="000D4854">
              <w:rPr>
                <w:rStyle w:val="Hipervnculo"/>
                <w:noProof/>
              </w:rPr>
              <w:t>4.</w:t>
            </w:r>
            <w:r>
              <w:rPr>
                <w:rFonts w:asciiTheme="minorHAnsi" w:eastAsiaTheme="minorEastAsia" w:hAnsiTheme="minorHAnsi" w:cstheme="minorBidi"/>
                <w:noProof/>
                <w:lang w:eastAsia="es-ES"/>
              </w:rPr>
              <w:tab/>
            </w:r>
            <w:r w:rsidRPr="000D4854">
              <w:rPr>
                <w:rStyle w:val="Hipervnculo"/>
                <w:noProof/>
              </w:rPr>
              <w:t>DISEÑO E IMPLEMENTACIÓN HARDWARE</w:t>
            </w:r>
            <w:r>
              <w:rPr>
                <w:noProof/>
                <w:webHidden/>
              </w:rPr>
              <w:tab/>
            </w:r>
            <w:r>
              <w:rPr>
                <w:noProof/>
                <w:webHidden/>
              </w:rPr>
              <w:fldChar w:fldCharType="begin"/>
            </w:r>
            <w:r>
              <w:rPr>
                <w:noProof/>
                <w:webHidden/>
              </w:rPr>
              <w:instrText xml:space="preserve"> PAGEREF _Toc81590790 \h </w:instrText>
            </w:r>
            <w:r>
              <w:rPr>
                <w:noProof/>
                <w:webHidden/>
              </w:rPr>
            </w:r>
            <w:r>
              <w:rPr>
                <w:noProof/>
                <w:webHidden/>
              </w:rPr>
              <w:fldChar w:fldCharType="separate"/>
            </w:r>
            <w:r>
              <w:rPr>
                <w:noProof/>
                <w:webHidden/>
              </w:rPr>
              <w:t>85</w:t>
            </w:r>
            <w:r>
              <w:rPr>
                <w:noProof/>
                <w:webHidden/>
              </w:rPr>
              <w:fldChar w:fldCharType="end"/>
            </w:r>
          </w:hyperlink>
        </w:p>
        <w:p w14:paraId="1D300BD1" w14:textId="115675E2"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91" w:history="1">
            <w:r w:rsidRPr="000D4854">
              <w:rPr>
                <w:rStyle w:val="Hipervnculo"/>
                <w:noProof/>
              </w:rPr>
              <w:t>4.1.</w:t>
            </w:r>
            <w:r>
              <w:rPr>
                <w:rFonts w:asciiTheme="minorHAnsi" w:eastAsiaTheme="minorEastAsia" w:hAnsiTheme="minorHAnsi" w:cstheme="minorBidi"/>
                <w:noProof/>
                <w:lang w:eastAsia="es-ES"/>
              </w:rPr>
              <w:tab/>
            </w:r>
            <w:r w:rsidRPr="000D4854">
              <w:rPr>
                <w:rStyle w:val="Hipervnculo"/>
                <w:noProof/>
              </w:rPr>
              <w:t>DISEÑO DE ESQUEMÁTICO PCB</w:t>
            </w:r>
            <w:r>
              <w:rPr>
                <w:noProof/>
                <w:webHidden/>
              </w:rPr>
              <w:tab/>
            </w:r>
            <w:r>
              <w:rPr>
                <w:noProof/>
                <w:webHidden/>
              </w:rPr>
              <w:fldChar w:fldCharType="begin"/>
            </w:r>
            <w:r>
              <w:rPr>
                <w:noProof/>
                <w:webHidden/>
              </w:rPr>
              <w:instrText xml:space="preserve"> PAGEREF _Toc81590791 \h </w:instrText>
            </w:r>
            <w:r>
              <w:rPr>
                <w:noProof/>
                <w:webHidden/>
              </w:rPr>
            </w:r>
            <w:r>
              <w:rPr>
                <w:noProof/>
                <w:webHidden/>
              </w:rPr>
              <w:fldChar w:fldCharType="separate"/>
            </w:r>
            <w:r>
              <w:rPr>
                <w:noProof/>
                <w:webHidden/>
              </w:rPr>
              <w:t>85</w:t>
            </w:r>
            <w:r>
              <w:rPr>
                <w:noProof/>
                <w:webHidden/>
              </w:rPr>
              <w:fldChar w:fldCharType="end"/>
            </w:r>
          </w:hyperlink>
        </w:p>
        <w:p w14:paraId="57420380" w14:textId="5E110247" w:rsidR="00F21168" w:rsidRDefault="00F21168" w:rsidP="006242EF">
          <w:pPr>
            <w:pStyle w:val="TDC3"/>
            <w:rPr>
              <w:rFonts w:asciiTheme="minorHAnsi" w:hAnsiTheme="minorHAnsi" w:cstheme="minorBidi"/>
              <w:noProof/>
            </w:rPr>
          </w:pPr>
          <w:hyperlink w:anchor="_Toc81590792" w:history="1">
            <w:r w:rsidRPr="000D4854">
              <w:rPr>
                <w:rStyle w:val="Hipervnculo"/>
                <w:noProof/>
              </w:rPr>
              <w:t>4.1.1.</w:t>
            </w:r>
            <w:r>
              <w:rPr>
                <w:rFonts w:asciiTheme="minorHAnsi" w:hAnsiTheme="minorHAnsi" w:cstheme="minorBidi"/>
                <w:noProof/>
              </w:rPr>
              <w:tab/>
            </w:r>
            <w:r w:rsidRPr="000D4854">
              <w:rPr>
                <w:rStyle w:val="Hipervnculo"/>
                <w:noProof/>
              </w:rPr>
              <w:t>Jerarquía del circuito</w:t>
            </w:r>
            <w:r>
              <w:rPr>
                <w:noProof/>
                <w:webHidden/>
              </w:rPr>
              <w:tab/>
            </w:r>
            <w:r>
              <w:rPr>
                <w:noProof/>
                <w:webHidden/>
              </w:rPr>
              <w:fldChar w:fldCharType="begin"/>
            </w:r>
            <w:r>
              <w:rPr>
                <w:noProof/>
                <w:webHidden/>
              </w:rPr>
              <w:instrText xml:space="preserve"> PAGEREF _Toc81590792 \h </w:instrText>
            </w:r>
            <w:r>
              <w:rPr>
                <w:noProof/>
                <w:webHidden/>
              </w:rPr>
            </w:r>
            <w:r>
              <w:rPr>
                <w:noProof/>
                <w:webHidden/>
              </w:rPr>
              <w:fldChar w:fldCharType="separate"/>
            </w:r>
            <w:r>
              <w:rPr>
                <w:noProof/>
                <w:webHidden/>
              </w:rPr>
              <w:t>85</w:t>
            </w:r>
            <w:r>
              <w:rPr>
                <w:noProof/>
                <w:webHidden/>
              </w:rPr>
              <w:fldChar w:fldCharType="end"/>
            </w:r>
          </w:hyperlink>
        </w:p>
        <w:p w14:paraId="1A8D36A5" w14:textId="4D634132" w:rsidR="00F21168" w:rsidRDefault="00F21168" w:rsidP="006242EF">
          <w:pPr>
            <w:pStyle w:val="TDC3"/>
            <w:rPr>
              <w:rFonts w:asciiTheme="minorHAnsi" w:hAnsiTheme="minorHAnsi" w:cstheme="minorBidi"/>
              <w:noProof/>
            </w:rPr>
          </w:pPr>
          <w:hyperlink w:anchor="_Toc81590793" w:history="1">
            <w:r w:rsidRPr="000D4854">
              <w:rPr>
                <w:rStyle w:val="Hipervnculo"/>
                <w:noProof/>
              </w:rPr>
              <w:t>4.1.2.</w:t>
            </w:r>
            <w:r>
              <w:rPr>
                <w:rFonts w:asciiTheme="minorHAnsi" w:hAnsiTheme="minorHAnsi" w:cstheme="minorBidi"/>
                <w:noProof/>
              </w:rPr>
              <w:tab/>
            </w:r>
            <w:r w:rsidRPr="000D4854">
              <w:rPr>
                <w:rStyle w:val="Hipervnculo"/>
                <w:noProof/>
              </w:rPr>
              <w:t>Circuito de Alimentación</w:t>
            </w:r>
            <w:r>
              <w:rPr>
                <w:noProof/>
                <w:webHidden/>
              </w:rPr>
              <w:tab/>
            </w:r>
            <w:r>
              <w:rPr>
                <w:noProof/>
                <w:webHidden/>
              </w:rPr>
              <w:fldChar w:fldCharType="begin"/>
            </w:r>
            <w:r>
              <w:rPr>
                <w:noProof/>
                <w:webHidden/>
              </w:rPr>
              <w:instrText xml:space="preserve"> PAGEREF _Toc81590793 \h </w:instrText>
            </w:r>
            <w:r>
              <w:rPr>
                <w:noProof/>
                <w:webHidden/>
              </w:rPr>
            </w:r>
            <w:r>
              <w:rPr>
                <w:noProof/>
                <w:webHidden/>
              </w:rPr>
              <w:fldChar w:fldCharType="separate"/>
            </w:r>
            <w:r>
              <w:rPr>
                <w:noProof/>
                <w:webHidden/>
              </w:rPr>
              <w:t>86</w:t>
            </w:r>
            <w:r>
              <w:rPr>
                <w:noProof/>
                <w:webHidden/>
              </w:rPr>
              <w:fldChar w:fldCharType="end"/>
            </w:r>
          </w:hyperlink>
        </w:p>
        <w:p w14:paraId="3676160F" w14:textId="4A733405" w:rsidR="00F21168" w:rsidRDefault="00F21168" w:rsidP="006242EF">
          <w:pPr>
            <w:pStyle w:val="TDC3"/>
            <w:rPr>
              <w:rFonts w:asciiTheme="minorHAnsi" w:hAnsiTheme="minorHAnsi" w:cstheme="minorBidi"/>
              <w:noProof/>
            </w:rPr>
          </w:pPr>
          <w:hyperlink w:anchor="_Toc81590794" w:history="1">
            <w:r w:rsidRPr="000D4854">
              <w:rPr>
                <w:rStyle w:val="Hipervnculo"/>
                <w:noProof/>
              </w:rPr>
              <w:t>4.1.3.</w:t>
            </w:r>
            <w:r>
              <w:rPr>
                <w:rFonts w:asciiTheme="minorHAnsi" w:hAnsiTheme="minorHAnsi" w:cstheme="minorBidi"/>
                <w:noProof/>
              </w:rPr>
              <w:tab/>
            </w:r>
            <w:r w:rsidRPr="000D4854">
              <w:rPr>
                <w:rStyle w:val="Hipervnculo"/>
                <w:noProof/>
              </w:rPr>
              <w:t>Integración del módulo KTWM102</w:t>
            </w:r>
            <w:r>
              <w:rPr>
                <w:noProof/>
                <w:webHidden/>
              </w:rPr>
              <w:tab/>
            </w:r>
            <w:r>
              <w:rPr>
                <w:noProof/>
                <w:webHidden/>
              </w:rPr>
              <w:fldChar w:fldCharType="begin"/>
            </w:r>
            <w:r>
              <w:rPr>
                <w:noProof/>
                <w:webHidden/>
              </w:rPr>
              <w:instrText xml:space="preserve"> PAGEREF _Toc81590794 \h </w:instrText>
            </w:r>
            <w:r>
              <w:rPr>
                <w:noProof/>
                <w:webHidden/>
              </w:rPr>
            </w:r>
            <w:r>
              <w:rPr>
                <w:noProof/>
                <w:webHidden/>
              </w:rPr>
              <w:fldChar w:fldCharType="separate"/>
            </w:r>
            <w:r>
              <w:rPr>
                <w:noProof/>
                <w:webHidden/>
              </w:rPr>
              <w:t>87</w:t>
            </w:r>
            <w:r>
              <w:rPr>
                <w:noProof/>
                <w:webHidden/>
              </w:rPr>
              <w:fldChar w:fldCharType="end"/>
            </w:r>
          </w:hyperlink>
        </w:p>
        <w:p w14:paraId="6B39072D" w14:textId="63E96030" w:rsidR="00F21168" w:rsidRDefault="00F21168" w:rsidP="006242EF">
          <w:pPr>
            <w:pStyle w:val="TDC3"/>
            <w:rPr>
              <w:rFonts w:asciiTheme="minorHAnsi" w:hAnsiTheme="minorHAnsi" w:cstheme="minorBidi"/>
              <w:noProof/>
            </w:rPr>
          </w:pPr>
          <w:hyperlink w:anchor="_Toc81590795" w:history="1">
            <w:r w:rsidRPr="000D4854">
              <w:rPr>
                <w:rStyle w:val="Hipervnculo"/>
                <w:noProof/>
              </w:rPr>
              <w:t>4.1.4.</w:t>
            </w:r>
            <w:r>
              <w:rPr>
                <w:rFonts w:asciiTheme="minorHAnsi" w:hAnsiTheme="minorHAnsi" w:cstheme="minorBidi"/>
                <w:noProof/>
              </w:rPr>
              <w:tab/>
            </w:r>
            <w:r w:rsidRPr="000D4854">
              <w:rPr>
                <w:rStyle w:val="Hipervnculo"/>
                <w:noProof/>
              </w:rPr>
              <w:t>Coockie Connector</w:t>
            </w:r>
            <w:r>
              <w:rPr>
                <w:noProof/>
                <w:webHidden/>
              </w:rPr>
              <w:tab/>
            </w:r>
            <w:r>
              <w:rPr>
                <w:noProof/>
                <w:webHidden/>
              </w:rPr>
              <w:fldChar w:fldCharType="begin"/>
            </w:r>
            <w:r>
              <w:rPr>
                <w:noProof/>
                <w:webHidden/>
              </w:rPr>
              <w:instrText xml:space="preserve"> PAGEREF _Toc81590795 \h </w:instrText>
            </w:r>
            <w:r>
              <w:rPr>
                <w:noProof/>
                <w:webHidden/>
              </w:rPr>
            </w:r>
            <w:r>
              <w:rPr>
                <w:noProof/>
                <w:webHidden/>
              </w:rPr>
              <w:fldChar w:fldCharType="separate"/>
            </w:r>
            <w:r>
              <w:rPr>
                <w:noProof/>
                <w:webHidden/>
              </w:rPr>
              <w:t>89</w:t>
            </w:r>
            <w:r>
              <w:rPr>
                <w:noProof/>
                <w:webHidden/>
              </w:rPr>
              <w:fldChar w:fldCharType="end"/>
            </w:r>
          </w:hyperlink>
        </w:p>
        <w:p w14:paraId="05D53F5D" w14:textId="295E8C74" w:rsidR="00F21168" w:rsidRDefault="00F21168" w:rsidP="006242EF">
          <w:pPr>
            <w:pStyle w:val="TDC3"/>
            <w:rPr>
              <w:rFonts w:asciiTheme="minorHAnsi" w:hAnsiTheme="minorHAnsi" w:cstheme="minorBidi"/>
              <w:noProof/>
            </w:rPr>
          </w:pPr>
          <w:hyperlink w:anchor="_Toc81590796" w:history="1">
            <w:r w:rsidRPr="000D4854">
              <w:rPr>
                <w:rStyle w:val="Hipervnculo"/>
                <w:noProof/>
              </w:rPr>
              <w:t>4.1.5.</w:t>
            </w:r>
            <w:r>
              <w:rPr>
                <w:rFonts w:asciiTheme="minorHAnsi" w:hAnsiTheme="minorHAnsi" w:cstheme="minorBidi"/>
                <w:noProof/>
              </w:rPr>
              <w:tab/>
            </w:r>
            <w:r w:rsidRPr="000D4854">
              <w:rPr>
                <w:rStyle w:val="Hipervnculo"/>
                <w:noProof/>
              </w:rPr>
              <w:t>USB</w:t>
            </w:r>
            <w:r>
              <w:rPr>
                <w:noProof/>
                <w:webHidden/>
              </w:rPr>
              <w:tab/>
            </w:r>
            <w:r>
              <w:rPr>
                <w:noProof/>
                <w:webHidden/>
              </w:rPr>
              <w:fldChar w:fldCharType="begin"/>
            </w:r>
            <w:r>
              <w:rPr>
                <w:noProof/>
                <w:webHidden/>
              </w:rPr>
              <w:instrText xml:space="preserve"> PAGEREF _Toc81590796 \h </w:instrText>
            </w:r>
            <w:r>
              <w:rPr>
                <w:noProof/>
                <w:webHidden/>
              </w:rPr>
            </w:r>
            <w:r>
              <w:rPr>
                <w:noProof/>
                <w:webHidden/>
              </w:rPr>
              <w:fldChar w:fldCharType="separate"/>
            </w:r>
            <w:r>
              <w:rPr>
                <w:noProof/>
                <w:webHidden/>
              </w:rPr>
              <w:t>90</w:t>
            </w:r>
            <w:r>
              <w:rPr>
                <w:noProof/>
                <w:webHidden/>
              </w:rPr>
              <w:fldChar w:fldCharType="end"/>
            </w:r>
          </w:hyperlink>
        </w:p>
        <w:p w14:paraId="60EC898E" w14:textId="1AB54D4C"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797" w:history="1">
            <w:r w:rsidRPr="000D4854">
              <w:rPr>
                <w:rStyle w:val="Hipervnculo"/>
                <w:noProof/>
              </w:rPr>
              <w:t>4.2.</w:t>
            </w:r>
            <w:r>
              <w:rPr>
                <w:rFonts w:asciiTheme="minorHAnsi" w:eastAsiaTheme="minorEastAsia" w:hAnsiTheme="minorHAnsi" w:cstheme="minorBidi"/>
                <w:noProof/>
                <w:lang w:eastAsia="es-ES"/>
              </w:rPr>
              <w:tab/>
            </w:r>
            <w:r w:rsidRPr="000D4854">
              <w:rPr>
                <w:rStyle w:val="Hipervnculo"/>
                <w:noProof/>
              </w:rPr>
              <w:t>LAYOUT</w:t>
            </w:r>
            <w:r>
              <w:rPr>
                <w:noProof/>
                <w:webHidden/>
              </w:rPr>
              <w:tab/>
            </w:r>
            <w:r>
              <w:rPr>
                <w:noProof/>
                <w:webHidden/>
              </w:rPr>
              <w:fldChar w:fldCharType="begin"/>
            </w:r>
            <w:r>
              <w:rPr>
                <w:noProof/>
                <w:webHidden/>
              </w:rPr>
              <w:instrText xml:space="preserve"> PAGEREF _Toc81590797 \h </w:instrText>
            </w:r>
            <w:r>
              <w:rPr>
                <w:noProof/>
                <w:webHidden/>
              </w:rPr>
            </w:r>
            <w:r>
              <w:rPr>
                <w:noProof/>
                <w:webHidden/>
              </w:rPr>
              <w:fldChar w:fldCharType="separate"/>
            </w:r>
            <w:r>
              <w:rPr>
                <w:noProof/>
                <w:webHidden/>
              </w:rPr>
              <w:t>91</w:t>
            </w:r>
            <w:r>
              <w:rPr>
                <w:noProof/>
                <w:webHidden/>
              </w:rPr>
              <w:fldChar w:fldCharType="end"/>
            </w:r>
          </w:hyperlink>
        </w:p>
        <w:p w14:paraId="6D660452" w14:textId="6678E21B" w:rsidR="00F21168" w:rsidRDefault="00F21168" w:rsidP="006242EF">
          <w:pPr>
            <w:pStyle w:val="TDC3"/>
            <w:rPr>
              <w:rFonts w:asciiTheme="minorHAnsi" w:hAnsiTheme="minorHAnsi" w:cstheme="minorBidi"/>
              <w:noProof/>
            </w:rPr>
          </w:pPr>
          <w:hyperlink w:anchor="_Toc81590798" w:history="1">
            <w:r w:rsidRPr="000D4854">
              <w:rPr>
                <w:rStyle w:val="Hipervnculo"/>
                <w:noProof/>
              </w:rPr>
              <w:t>4.2.1.</w:t>
            </w:r>
            <w:r>
              <w:rPr>
                <w:rFonts w:asciiTheme="minorHAnsi" w:hAnsiTheme="minorHAnsi" w:cstheme="minorBidi"/>
                <w:noProof/>
              </w:rPr>
              <w:tab/>
            </w:r>
            <w:r w:rsidRPr="000D4854">
              <w:rPr>
                <w:rStyle w:val="Hipervnculo"/>
                <w:noProof/>
              </w:rPr>
              <w:t>Layout Capa TOP</w:t>
            </w:r>
            <w:r>
              <w:rPr>
                <w:noProof/>
                <w:webHidden/>
              </w:rPr>
              <w:tab/>
            </w:r>
            <w:r>
              <w:rPr>
                <w:noProof/>
                <w:webHidden/>
              </w:rPr>
              <w:fldChar w:fldCharType="begin"/>
            </w:r>
            <w:r>
              <w:rPr>
                <w:noProof/>
                <w:webHidden/>
              </w:rPr>
              <w:instrText xml:space="preserve"> PAGEREF _Toc81590798 \h </w:instrText>
            </w:r>
            <w:r>
              <w:rPr>
                <w:noProof/>
                <w:webHidden/>
              </w:rPr>
            </w:r>
            <w:r>
              <w:rPr>
                <w:noProof/>
                <w:webHidden/>
              </w:rPr>
              <w:fldChar w:fldCharType="separate"/>
            </w:r>
            <w:r>
              <w:rPr>
                <w:noProof/>
                <w:webHidden/>
              </w:rPr>
              <w:t>92</w:t>
            </w:r>
            <w:r>
              <w:rPr>
                <w:noProof/>
                <w:webHidden/>
              </w:rPr>
              <w:fldChar w:fldCharType="end"/>
            </w:r>
          </w:hyperlink>
        </w:p>
        <w:p w14:paraId="7DC0A1AA" w14:textId="26101048" w:rsidR="00F21168" w:rsidRDefault="00F21168" w:rsidP="006242EF">
          <w:pPr>
            <w:pStyle w:val="TDC3"/>
            <w:rPr>
              <w:rFonts w:asciiTheme="minorHAnsi" w:hAnsiTheme="minorHAnsi" w:cstheme="minorBidi"/>
              <w:noProof/>
            </w:rPr>
          </w:pPr>
          <w:hyperlink w:anchor="_Toc81590799" w:history="1">
            <w:r w:rsidRPr="000D4854">
              <w:rPr>
                <w:rStyle w:val="Hipervnculo"/>
                <w:noProof/>
              </w:rPr>
              <w:t>4.2.2.</w:t>
            </w:r>
            <w:r>
              <w:rPr>
                <w:rFonts w:asciiTheme="minorHAnsi" w:hAnsiTheme="minorHAnsi" w:cstheme="minorBidi"/>
                <w:noProof/>
              </w:rPr>
              <w:tab/>
            </w:r>
            <w:r w:rsidRPr="000D4854">
              <w:rPr>
                <w:rStyle w:val="Hipervnculo"/>
                <w:noProof/>
              </w:rPr>
              <w:t>Layout Capa BOTTOM</w:t>
            </w:r>
            <w:r>
              <w:rPr>
                <w:noProof/>
                <w:webHidden/>
              </w:rPr>
              <w:tab/>
            </w:r>
            <w:r>
              <w:rPr>
                <w:noProof/>
                <w:webHidden/>
              </w:rPr>
              <w:fldChar w:fldCharType="begin"/>
            </w:r>
            <w:r>
              <w:rPr>
                <w:noProof/>
                <w:webHidden/>
              </w:rPr>
              <w:instrText xml:space="preserve"> PAGEREF _Toc81590799 \h </w:instrText>
            </w:r>
            <w:r>
              <w:rPr>
                <w:noProof/>
                <w:webHidden/>
              </w:rPr>
            </w:r>
            <w:r>
              <w:rPr>
                <w:noProof/>
                <w:webHidden/>
              </w:rPr>
              <w:fldChar w:fldCharType="separate"/>
            </w:r>
            <w:r>
              <w:rPr>
                <w:noProof/>
                <w:webHidden/>
              </w:rPr>
              <w:t>93</w:t>
            </w:r>
            <w:r>
              <w:rPr>
                <w:noProof/>
                <w:webHidden/>
              </w:rPr>
              <w:fldChar w:fldCharType="end"/>
            </w:r>
          </w:hyperlink>
        </w:p>
        <w:p w14:paraId="6206FBE7" w14:textId="7EE7821B"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800" w:history="1">
            <w:r w:rsidRPr="000D4854">
              <w:rPr>
                <w:rStyle w:val="Hipervnculo"/>
                <w:noProof/>
              </w:rPr>
              <w:t>4.3.</w:t>
            </w:r>
            <w:r>
              <w:rPr>
                <w:rFonts w:asciiTheme="minorHAnsi" w:eastAsiaTheme="minorEastAsia" w:hAnsiTheme="minorHAnsi" w:cstheme="minorBidi"/>
                <w:noProof/>
                <w:lang w:eastAsia="es-ES"/>
              </w:rPr>
              <w:tab/>
            </w:r>
            <w:r w:rsidRPr="000D4854">
              <w:rPr>
                <w:rStyle w:val="Hipervnculo"/>
                <w:noProof/>
              </w:rPr>
              <w:t>COMPONENTES COMERCIALES UTILIZADOS</w:t>
            </w:r>
            <w:r>
              <w:rPr>
                <w:noProof/>
                <w:webHidden/>
              </w:rPr>
              <w:tab/>
            </w:r>
            <w:r>
              <w:rPr>
                <w:noProof/>
                <w:webHidden/>
              </w:rPr>
              <w:fldChar w:fldCharType="begin"/>
            </w:r>
            <w:r>
              <w:rPr>
                <w:noProof/>
                <w:webHidden/>
              </w:rPr>
              <w:instrText xml:space="preserve"> PAGEREF _Toc81590800 \h </w:instrText>
            </w:r>
            <w:r>
              <w:rPr>
                <w:noProof/>
                <w:webHidden/>
              </w:rPr>
            </w:r>
            <w:r>
              <w:rPr>
                <w:noProof/>
                <w:webHidden/>
              </w:rPr>
              <w:fldChar w:fldCharType="separate"/>
            </w:r>
            <w:r>
              <w:rPr>
                <w:noProof/>
                <w:webHidden/>
              </w:rPr>
              <w:t>94</w:t>
            </w:r>
            <w:r>
              <w:rPr>
                <w:noProof/>
                <w:webHidden/>
              </w:rPr>
              <w:fldChar w:fldCharType="end"/>
            </w:r>
          </w:hyperlink>
        </w:p>
        <w:p w14:paraId="40FAC494" w14:textId="62ED4CCC" w:rsidR="00F21168" w:rsidRDefault="00F21168" w:rsidP="006242EF">
          <w:pPr>
            <w:pStyle w:val="TDC3"/>
            <w:rPr>
              <w:rFonts w:asciiTheme="minorHAnsi" w:hAnsiTheme="minorHAnsi" w:cstheme="minorBidi"/>
              <w:noProof/>
            </w:rPr>
          </w:pPr>
          <w:hyperlink w:anchor="_Toc81590801" w:history="1">
            <w:r w:rsidRPr="000D4854">
              <w:rPr>
                <w:rStyle w:val="Hipervnculo"/>
                <w:noProof/>
              </w:rPr>
              <w:t>4.3.1.</w:t>
            </w:r>
            <w:r>
              <w:rPr>
                <w:rFonts w:asciiTheme="minorHAnsi" w:hAnsiTheme="minorHAnsi" w:cstheme="minorBidi"/>
                <w:noProof/>
              </w:rPr>
              <w:tab/>
            </w:r>
            <w:r w:rsidRPr="000D4854">
              <w:rPr>
                <w:rStyle w:val="Hipervnculo"/>
                <w:noProof/>
              </w:rPr>
              <w:t>Elementos Hardware Utilizados</w:t>
            </w:r>
            <w:r>
              <w:rPr>
                <w:noProof/>
                <w:webHidden/>
              </w:rPr>
              <w:tab/>
            </w:r>
            <w:r>
              <w:rPr>
                <w:noProof/>
                <w:webHidden/>
              </w:rPr>
              <w:fldChar w:fldCharType="begin"/>
            </w:r>
            <w:r>
              <w:rPr>
                <w:noProof/>
                <w:webHidden/>
              </w:rPr>
              <w:instrText xml:space="preserve"> PAGEREF _Toc81590801 \h </w:instrText>
            </w:r>
            <w:r>
              <w:rPr>
                <w:noProof/>
                <w:webHidden/>
              </w:rPr>
            </w:r>
            <w:r>
              <w:rPr>
                <w:noProof/>
                <w:webHidden/>
              </w:rPr>
              <w:fldChar w:fldCharType="separate"/>
            </w:r>
            <w:r>
              <w:rPr>
                <w:noProof/>
                <w:webHidden/>
              </w:rPr>
              <w:t>94</w:t>
            </w:r>
            <w:r>
              <w:rPr>
                <w:noProof/>
                <w:webHidden/>
              </w:rPr>
              <w:fldChar w:fldCharType="end"/>
            </w:r>
          </w:hyperlink>
        </w:p>
        <w:p w14:paraId="6F543EAD" w14:textId="371F7531" w:rsidR="00F21168" w:rsidRDefault="00F21168">
          <w:pPr>
            <w:pStyle w:val="TDC1"/>
            <w:tabs>
              <w:tab w:val="left" w:pos="442"/>
              <w:tab w:val="right" w:leader="dot" w:pos="8494"/>
            </w:tabs>
            <w:rPr>
              <w:rFonts w:asciiTheme="minorHAnsi" w:eastAsiaTheme="minorEastAsia" w:hAnsiTheme="minorHAnsi" w:cstheme="minorBidi"/>
              <w:noProof/>
              <w:lang w:eastAsia="es-ES"/>
            </w:rPr>
          </w:pPr>
          <w:hyperlink w:anchor="_Toc81590802" w:history="1">
            <w:r w:rsidRPr="000D4854">
              <w:rPr>
                <w:rStyle w:val="Hipervnculo"/>
                <w:noProof/>
              </w:rPr>
              <w:t>5.</w:t>
            </w:r>
            <w:r>
              <w:rPr>
                <w:rFonts w:asciiTheme="minorHAnsi" w:eastAsiaTheme="minorEastAsia" w:hAnsiTheme="minorHAnsi" w:cstheme="minorBidi"/>
                <w:noProof/>
                <w:lang w:eastAsia="es-ES"/>
              </w:rPr>
              <w:tab/>
            </w:r>
            <w:r w:rsidRPr="000D4854">
              <w:rPr>
                <w:rStyle w:val="Hipervnculo"/>
                <w:noProof/>
              </w:rPr>
              <w:t>PRUEBAS EXPERIMENTALES</w:t>
            </w:r>
            <w:r>
              <w:rPr>
                <w:noProof/>
                <w:webHidden/>
              </w:rPr>
              <w:tab/>
            </w:r>
            <w:r>
              <w:rPr>
                <w:noProof/>
                <w:webHidden/>
              </w:rPr>
              <w:fldChar w:fldCharType="begin"/>
            </w:r>
            <w:r>
              <w:rPr>
                <w:noProof/>
                <w:webHidden/>
              </w:rPr>
              <w:instrText xml:space="preserve"> PAGEREF _Toc81590802 \h </w:instrText>
            </w:r>
            <w:r>
              <w:rPr>
                <w:noProof/>
                <w:webHidden/>
              </w:rPr>
            </w:r>
            <w:r>
              <w:rPr>
                <w:noProof/>
                <w:webHidden/>
              </w:rPr>
              <w:fldChar w:fldCharType="separate"/>
            </w:r>
            <w:r>
              <w:rPr>
                <w:noProof/>
                <w:webHidden/>
              </w:rPr>
              <w:t>97</w:t>
            </w:r>
            <w:r>
              <w:rPr>
                <w:noProof/>
                <w:webHidden/>
              </w:rPr>
              <w:fldChar w:fldCharType="end"/>
            </w:r>
          </w:hyperlink>
        </w:p>
        <w:p w14:paraId="0DF555AE" w14:textId="182645C1"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803" w:history="1">
            <w:r w:rsidRPr="000D4854">
              <w:rPr>
                <w:rStyle w:val="Hipervnculo"/>
                <w:noProof/>
              </w:rPr>
              <w:t>5.1.</w:t>
            </w:r>
            <w:r>
              <w:rPr>
                <w:rFonts w:asciiTheme="minorHAnsi" w:eastAsiaTheme="minorEastAsia" w:hAnsiTheme="minorHAnsi" w:cstheme="minorBidi"/>
                <w:noProof/>
                <w:lang w:eastAsia="es-ES"/>
              </w:rPr>
              <w:tab/>
            </w:r>
            <w:r w:rsidRPr="000D4854">
              <w:rPr>
                <w:rStyle w:val="Hipervnculo"/>
                <w:noProof/>
              </w:rPr>
              <w:t>PRIMERA INTERACCIÓN CON DONGLE USB</w:t>
            </w:r>
            <w:r>
              <w:rPr>
                <w:noProof/>
                <w:webHidden/>
              </w:rPr>
              <w:tab/>
            </w:r>
            <w:r>
              <w:rPr>
                <w:noProof/>
                <w:webHidden/>
              </w:rPr>
              <w:fldChar w:fldCharType="begin"/>
            </w:r>
            <w:r>
              <w:rPr>
                <w:noProof/>
                <w:webHidden/>
              </w:rPr>
              <w:instrText xml:space="preserve"> PAGEREF _Toc81590803 \h </w:instrText>
            </w:r>
            <w:r>
              <w:rPr>
                <w:noProof/>
                <w:webHidden/>
              </w:rPr>
            </w:r>
            <w:r>
              <w:rPr>
                <w:noProof/>
                <w:webHidden/>
              </w:rPr>
              <w:fldChar w:fldCharType="separate"/>
            </w:r>
            <w:r>
              <w:rPr>
                <w:noProof/>
                <w:webHidden/>
              </w:rPr>
              <w:t>97</w:t>
            </w:r>
            <w:r>
              <w:rPr>
                <w:noProof/>
                <w:webHidden/>
              </w:rPr>
              <w:fldChar w:fldCharType="end"/>
            </w:r>
          </w:hyperlink>
        </w:p>
        <w:p w14:paraId="17E4BE2B" w14:textId="485E639B"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804" w:history="1">
            <w:r w:rsidRPr="000D4854">
              <w:rPr>
                <w:rStyle w:val="Hipervnculo"/>
                <w:noProof/>
              </w:rPr>
              <w:t>5.2.</w:t>
            </w:r>
            <w:r>
              <w:rPr>
                <w:rFonts w:asciiTheme="minorHAnsi" w:eastAsiaTheme="minorEastAsia" w:hAnsiTheme="minorHAnsi" w:cstheme="minorBidi"/>
                <w:noProof/>
                <w:lang w:eastAsia="es-ES"/>
              </w:rPr>
              <w:tab/>
            </w:r>
            <w:r w:rsidRPr="000D4854">
              <w:rPr>
                <w:rStyle w:val="Hipervnculo"/>
                <w:noProof/>
              </w:rPr>
              <w:t>RED DE DOS NODOS</w:t>
            </w:r>
            <w:r>
              <w:rPr>
                <w:noProof/>
                <w:webHidden/>
              </w:rPr>
              <w:tab/>
            </w:r>
            <w:r>
              <w:rPr>
                <w:noProof/>
                <w:webHidden/>
              </w:rPr>
              <w:fldChar w:fldCharType="begin"/>
            </w:r>
            <w:r>
              <w:rPr>
                <w:noProof/>
                <w:webHidden/>
              </w:rPr>
              <w:instrText xml:space="preserve"> PAGEREF _Toc81590804 \h </w:instrText>
            </w:r>
            <w:r>
              <w:rPr>
                <w:noProof/>
                <w:webHidden/>
              </w:rPr>
            </w:r>
            <w:r>
              <w:rPr>
                <w:noProof/>
                <w:webHidden/>
              </w:rPr>
              <w:fldChar w:fldCharType="separate"/>
            </w:r>
            <w:r>
              <w:rPr>
                <w:noProof/>
                <w:webHidden/>
              </w:rPr>
              <w:t>98</w:t>
            </w:r>
            <w:r>
              <w:rPr>
                <w:noProof/>
                <w:webHidden/>
              </w:rPr>
              <w:fldChar w:fldCharType="end"/>
            </w:r>
          </w:hyperlink>
        </w:p>
        <w:p w14:paraId="3D6035D0" w14:textId="634569EE" w:rsidR="00F21168" w:rsidRDefault="00F21168" w:rsidP="006242EF">
          <w:pPr>
            <w:pStyle w:val="TDC3"/>
            <w:rPr>
              <w:rFonts w:asciiTheme="minorHAnsi" w:hAnsiTheme="minorHAnsi" w:cstheme="minorBidi"/>
              <w:noProof/>
            </w:rPr>
          </w:pPr>
          <w:hyperlink w:anchor="_Toc81590805" w:history="1">
            <w:r w:rsidRPr="000D4854">
              <w:rPr>
                <w:rStyle w:val="Hipervnculo"/>
                <w:noProof/>
              </w:rPr>
              <w:t>5.2.1.</w:t>
            </w:r>
            <w:r>
              <w:rPr>
                <w:rFonts w:asciiTheme="minorHAnsi" w:hAnsiTheme="minorHAnsi" w:cstheme="minorBidi"/>
                <w:noProof/>
              </w:rPr>
              <w:tab/>
            </w:r>
            <w:r w:rsidRPr="000D4854">
              <w:rPr>
                <w:rStyle w:val="Hipervnculo"/>
                <w:noProof/>
              </w:rPr>
              <w:t>Creación de la Red</w:t>
            </w:r>
            <w:r>
              <w:rPr>
                <w:noProof/>
                <w:webHidden/>
              </w:rPr>
              <w:tab/>
            </w:r>
            <w:r>
              <w:rPr>
                <w:noProof/>
                <w:webHidden/>
              </w:rPr>
              <w:fldChar w:fldCharType="begin"/>
            </w:r>
            <w:r>
              <w:rPr>
                <w:noProof/>
                <w:webHidden/>
              </w:rPr>
              <w:instrText xml:space="preserve"> PAGEREF _Toc81590805 \h </w:instrText>
            </w:r>
            <w:r>
              <w:rPr>
                <w:noProof/>
                <w:webHidden/>
              </w:rPr>
            </w:r>
            <w:r>
              <w:rPr>
                <w:noProof/>
                <w:webHidden/>
              </w:rPr>
              <w:fldChar w:fldCharType="separate"/>
            </w:r>
            <w:r>
              <w:rPr>
                <w:noProof/>
                <w:webHidden/>
              </w:rPr>
              <w:t>98</w:t>
            </w:r>
            <w:r>
              <w:rPr>
                <w:noProof/>
                <w:webHidden/>
              </w:rPr>
              <w:fldChar w:fldCharType="end"/>
            </w:r>
          </w:hyperlink>
        </w:p>
        <w:p w14:paraId="2EFD3D43" w14:textId="6310A2E8" w:rsidR="00F21168" w:rsidRDefault="00F21168" w:rsidP="006242EF">
          <w:pPr>
            <w:pStyle w:val="TDC3"/>
            <w:rPr>
              <w:rFonts w:asciiTheme="minorHAnsi" w:hAnsiTheme="minorHAnsi" w:cstheme="minorBidi"/>
              <w:noProof/>
            </w:rPr>
          </w:pPr>
          <w:hyperlink w:anchor="_Toc81590806" w:history="1">
            <w:r w:rsidRPr="000D4854">
              <w:rPr>
                <w:rStyle w:val="Hipervnculo"/>
                <w:noProof/>
              </w:rPr>
              <w:t>5.2.2.</w:t>
            </w:r>
            <w:r>
              <w:rPr>
                <w:rFonts w:asciiTheme="minorHAnsi" w:hAnsiTheme="minorHAnsi" w:cstheme="minorBidi"/>
                <w:noProof/>
              </w:rPr>
              <w:tab/>
            </w:r>
            <w:r w:rsidRPr="000D4854">
              <w:rPr>
                <w:rStyle w:val="Hipervnculo"/>
                <w:noProof/>
              </w:rPr>
              <w:t>Ping entre nodos</w:t>
            </w:r>
            <w:r>
              <w:rPr>
                <w:noProof/>
                <w:webHidden/>
              </w:rPr>
              <w:tab/>
            </w:r>
            <w:r>
              <w:rPr>
                <w:noProof/>
                <w:webHidden/>
              </w:rPr>
              <w:fldChar w:fldCharType="begin"/>
            </w:r>
            <w:r>
              <w:rPr>
                <w:noProof/>
                <w:webHidden/>
              </w:rPr>
              <w:instrText xml:space="preserve"> PAGEREF _Toc81590806 \h </w:instrText>
            </w:r>
            <w:r>
              <w:rPr>
                <w:noProof/>
                <w:webHidden/>
              </w:rPr>
            </w:r>
            <w:r>
              <w:rPr>
                <w:noProof/>
                <w:webHidden/>
              </w:rPr>
              <w:fldChar w:fldCharType="separate"/>
            </w:r>
            <w:r>
              <w:rPr>
                <w:noProof/>
                <w:webHidden/>
              </w:rPr>
              <w:t>99</w:t>
            </w:r>
            <w:r>
              <w:rPr>
                <w:noProof/>
                <w:webHidden/>
              </w:rPr>
              <w:fldChar w:fldCharType="end"/>
            </w:r>
          </w:hyperlink>
        </w:p>
        <w:p w14:paraId="4423FEDE" w14:textId="039F502E" w:rsidR="00F21168" w:rsidRDefault="00F21168" w:rsidP="006242EF">
          <w:pPr>
            <w:pStyle w:val="TDC3"/>
            <w:rPr>
              <w:rFonts w:asciiTheme="minorHAnsi" w:hAnsiTheme="minorHAnsi" w:cstheme="minorBidi"/>
              <w:noProof/>
            </w:rPr>
          </w:pPr>
          <w:hyperlink w:anchor="_Toc81590807" w:history="1">
            <w:r w:rsidRPr="000D4854">
              <w:rPr>
                <w:rStyle w:val="Hipervnculo"/>
                <w:noProof/>
              </w:rPr>
              <w:t>5.2.3.</w:t>
            </w:r>
            <w:r>
              <w:rPr>
                <w:rFonts w:asciiTheme="minorHAnsi" w:hAnsiTheme="minorHAnsi" w:cstheme="minorBidi"/>
                <w:noProof/>
              </w:rPr>
              <w:tab/>
            </w:r>
            <w:r w:rsidRPr="000D4854">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81590807 \h </w:instrText>
            </w:r>
            <w:r>
              <w:rPr>
                <w:noProof/>
                <w:webHidden/>
              </w:rPr>
            </w:r>
            <w:r>
              <w:rPr>
                <w:noProof/>
                <w:webHidden/>
              </w:rPr>
              <w:fldChar w:fldCharType="separate"/>
            </w:r>
            <w:r>
              <w:rPr>
                <w:noProof/>
                <w:webHidden/>
              </w:rPr>
              <w:t>99</w:t>
            </w:r>
            <w:r>
              <w:rPr>
                <w:noProof/>
                <w:webHidden/>
              </w:rPr>
              <w:fldChar w:fldCharType="end"/>
            </w:r>
          </w:hyperlink>
        </w:p>
        <w:p w14:paraId="33F56816" w14:textId="004D4EF7"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808" w:history="1">
            <w:r w:rsidRPr="000D4854">
              <w:rPr>
                <w:rStyle w:val="Hipervnculo"/>
                <w:noProof/>
              </w:rPr>
              <w:t>5.3.</w:t>
            </w:r>
            <w:r>
              <w:rPr>
                <w:rFonts w:asciiTheme="minorHAnsi" w:eastAsiaTheme="minorEastAsia" w:hAnsiTheme="minorHAnsi" w:cstheme="minorBidi"/>
                <w:noProof/>
                <w:lang w:eastAsia="es-ES"/>
              </w:rPr>
              <w:tab/>
            </w:r>
            <w:r w:rsidRPr="000D4854">
              <w:rPr>
                <w:rStyle w:val="Hipervnculo"/>
                <w:noProof/>
              </w:rPr>
              <w:t>PRUEBAS CON EL BORDER ROUTER</w:t>
            </w:r>
            <w:r>
              <w:rPr>
                <w:noProof/>
                <w:webHidden/>
              </w:rPr>
              <w:tab/>
            </w:r>
            <w:r>
              <w:rPr>
                <w:noProof/>
                <w:webHidden/>
              </w:rPr>
              <w:fldChar w:fldCharType="begin"/>
            </w:r>
            <w:r>
              <w:rPr>
                <w:noProof/>
                <w:webHidden/>
              </w:rPr>
              <w:instrText xml:space="preserve"> PAGEREF _Toc81590808 \h </w:instrText>
            </w:r>
            <w:r>
              <w:rPr>
                <w:noProof/>
                <w:webHidden/>
              </w:rPr>
            </w:r>
            <w:r>
              <w:rPr>
                <w:noProof/>
                <w:webHidden/>
              </w:rPr>
              <w:fldChar w:fldCharType="separate"/>
            </w:r>
            <w:r>
              <w:rPr>
                <w:noProof/>
                <w:webHidden/>
              </w:rPr>
              <w:t>100</w:t>
            </w:r>
            <w:r>
              <w:rPr>
                <w:noProof/>
                <w:webHidden/>
              </w:rPr>
              <w:fldChar w:fldCharType="end"/>
            </w:r>
          </w:hyperlink>
        </w:p>
        <w:p w14:paraId="68A6DADF" w14:textId="63D58434" w:rsidR="00F21168" w:rsidRDefault="00F21168" w:rsidP="006242EF">
          <w:pPr>
            <w:pStyle w:val="TDC3"/>
            <w:rPr>
              <w:rFonts w:asciiTheme="minorHAnsi" w:hAnsiTheme="minorHAnsi" w:cstheme="minorBidi"/>
              <w:noProof/>
            </w:rPr>
          </w:pPr>
          <w:hyperlink w:anchor="_Toc81590809" w:history="1">
            <w:r w:rsidRPr="000D4854">
              <w:rPr>
                <w:rStyle w:val="Hipervnculo"/>
                <w:noProof/>
              </w:rPr>
              <w:t>5.3.1.</w:t>
            </w:r>
            <w:r>
              <w:rPr>
                <w:rFonts w:asciiTheme="minorHAnsi" w:hAnsiTheme="minorHAnsi" w:cstheme="minorBidi"/>
                <w:noProof/>
              </w:rPr>
              <w:tab/>
            </w:r>
            <w:r w:rsidRPr="000D4854">
              <w:rPr>
                <w:rStyle w:val="Hipervnculo"/>
                <w:noProof/>
              </w:rPr>
              <w:t>Introducción a la configuración del Router.</w:t>
            </w:r>
            <w:r>
              <w:rPr>
                <w:noProof/>
                <w:webHidden/>
              </w:rPr>
              <w:tab/>
            </w:r>
            <w:r>
              <w:rPr>
                <w:noProof/>
                <w:webHidden/>
              </w:rPr>
              <w:fldChar w:fldCharType="begin"/>
            </w:r>
            <w:r>
              <w:rPr>
                <w:noProof/>
                <w:webHidden/>
              </w:rPr>
              <w:instrText xml:space="preserve"> PAGEREF _Toc81590809 \h </w:instrText>
            </w:r>
            <w:r>
              <w:rPr>
                <w:noProof/>
                <w:webHidden/>
              </w:rPr>
            </w:r>
            <w:r>
              <w:rPr>
                <w:noProof/>
                <w:webHidden/>
              </w:rPr>
              <w:fldChar w:fldCharType="separate"/>
            </w:r>
            <w:r>
              <w:rPr>
                <w:noProof/>
                <w:webHidden/>
              </w:rPr>
              <w:t>100</w:t>
            </w:r>
            <w:r>
              <w:rPr>
                <w:noProof/>
                <w:webHidden/>
              </w:rPr>
              <w:fldChar w:fldCharType="end"/>
            </w:r>
          </w:hyperlink>
        </w:p>
        <w:p w14:paraId="642796C5" w14:textId="1F3B0504" w:rsidR="00F21168" w:rsidRDefault="00F21168" w:rsidP="006242EF">
          <w:pPr>
            <w:pStyle w:val="TDC3"/>
            <w:rPr>
              <w:rFonts w:asciiTheme="minorHAnsi" w:hAnsiTheme="minorHAnsi" w:cstheme="minorBidi"/>
              <w:noProof/>
            </w:rPr>
          </w:pPr>
          <w:hyperlink w:anchor="_Toc81590810" w:history="1">
            <w:r w:rsidRPr="000D4854">
              <w:rPr>
                <w:rStyle w:val="Hipervnculo"/>
                <w:noProof/>
              </w:rPr>
              <w:t>5.3.2.</w:t>
            </w:r>
            <w:r>
              <w:rPr>
                <w:rFonts w:asciiTheme="minorHAnsi" w:hAnsiTheme="minorHAnsi" w:cstheme="minorBidi"/>
                <w:noProof/>
              </w:rPr>
              <w:tab/>
            </w:r>
            <w:r w:rsidRPr="000D4854">
              <w:rPr>
                <w:rStyle w:val="Hipervnculo"/>
                <w:noProof/>
              </w:rPr>
              <w:t>Prueba de conectividad IP entre la red THREAD y la LAN</w:t>
            </w:r>
            <w:r>
              <w:rPr>
                <w:noProof/>
                <w:webHidden/>
              </w:rPr>
              <w:tab/>
            </w:r>
            <w:r>
              <w:rPr>
                <w:noProof/>
                <w:webHidden/>
              </w:rPr>
              <w:fldChar w:fldCharType="begin"/>
            </w:r>
            <w:r>
              <w:rPr>
                <w:noProof/>
                <w:webHidden/>
              </w:rPr>
              <w:instrText xml:space="preserve"> PAGEREF _Toc81590810 \h </w:instrText>
            </w:r>
            <w:r>
              <w:rPr>
                <w:noProof/>
                <w:webHidden/>
              </w:rPr>
            </w:r>
            <w:r>
              <w:rPr>
                <w:noProof/>
                <w:webHidden/>
              </w:rPr>
              <w:fldChar w:fldCharType="separate"/>
            </w:r>
            <w:r>
              <w:rPr>
                <w:noProof/>
                <w:webHidden/>
              </w:rPr>
              <w:t>101</w:t>
            </w:r>
            <w:r>
              <w:rPr>
                <w:noProof/>
                <w:webHidden/>
              </w:rPr>
              <w:fldChar w:fldCharType="end"/>
            </w:r>
          </w:hyperlink>
        </w:p>
        <w:p w14:paraId="5DCFE3C6" w14:textId="5A5BE1B7" w:rsidR="00F21168" w:rsidRDefault="00F21168" w:rsidP="006242EF">
          <w:pPr>
            <w:pStyle w:val="TDC3"/>
            <w:rPr>
              <w:rFonts w:asciiTheme="minorHAnsi" w:hAnsiTheme="minorHAnsi" w:cstheme="minorBidi"/>
              <w:noProof/>
            </w:rPr>
          </w:pPr>
          <w:hyperlink w:anchor="_Toc81590811" w:history="1">
            <w:r w:rsidRPr="000D4854">
              <w:rPr>
                <w:rStyle w:val="Hipervnculo"/>
                <w:noProof/>
              </w:rPr>
              <w:t>5.3.3.</w:t>
            </w:r>
            <w:r>
              <w:rPr>
                <w:rFonts w:asciiTheme="minorHAnsi" w:hAnsiTheme="minorHAnsi" w:cstheme="minorBidi"/>
                <w:noProof/>
              </w:rPr>
              <w:tab/>
            </w:r>
            <w:r w:rsidRPr="000D4854">
              <w:rPr>
                <w:rStyle w:val="Hipervnculo"/>
                <w:noProof/>
              </w:rPr>
              <w:t>Red con el BR y dos nodos KTDG102</w:t>
            </w:r>
            <w:r>
              <w:rPr>
                <w:noProof/>
                <w:webHidden/>
              </w:rPr>
              <w:tab/>
            </w:r>
            <w:r>
              <w:rPr>
                <w:noProof/>
                <w:webHidden/>
              </w:rPr>
              <w:fldChar w:fldCharType="begin"/>
            </w:r>
            <w:r>
              <w:rPr>
                <w:noProof/>
                <w:webHidden/>
              </w:rPr>
              <w:instrText xml:space="preserve"> PAGEREF _Toc81590811 \h </w:instrText>
            </w:r>
            <w:r>
              <w:rPr>
                <w:noProof/>
                <w:webHidden/>
              </w:rPr>
            </w:r>
            <w:r>
              <w:rPr>
                <w:noProof/>
                <w:webHidden/>
              </w:rPr>
              <w:fldChar w:fldCharType="separate"/>
            </w:r>
            <w:r>
              <w:rPr>
                <w:noProof/>
                <w:webHidden/>
              </w:rPr>
              <w:t>102</w:t>
            </w:r>
            <w:r>
              <w:rPr>
                <w:noProof/>
                <w:webHidden/>
              </w:rPr>
              <w:fldChar w:fldCharType="end"/>
            </w:r>
          </w:hyperlink>
        </w:p>
        <w:p w14:paraId="0B620577" w14:textId="4E2E98B5" w:rsidR="00F21168" w:rsidRDefault="00F21168" w:rsidP="006242EF">
          <w:pPr>
            <w:pStyle w:val="TDC3"/>
            <w:rPr>
              <w:rFonts w:asciiTheme="minorHAnsi" w:hAnsiTheme="minorHAnsi" w:cstheme="minorBidi"/>
              <w:noProof/>
            </w:rPr>
          </w:pPr>
          <w:hyperlink w:anchor="_Toc81590812" w:history="1">
            <w:r w:rsidRPr="000D4854">
              <w:rPr>
                <w:rStyle w:val="Hipervnculo"/>
                <w:noProof/>
              </w:rPr>
              <w:t>5.3.4.</w:t>
            </w:r>
            <w:r>
              <w:rPr>
                <w:rFonts w:asciiTheme="minorHAnsi" w:hAnsiTheme="minorHAnsi" w:cstheme="minorBidi"/>
                <w:noProof/>
              </w:rPr>
              <w:tab/>
            </w:r>
            <w:r w:rsidRPr="000D4854">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81590812 \h </w:instrText>
            </w:r>
            <w:r>
              <w:rPr>
                <w:noProof/>
                <w:webHidden/>
              </w:rPr>
            </w:r>
            <w:r>
              <w:rPr>
                <w:noProof/>
                <w:webHidden/>
              </w:rPr>
              <w:fldChar w:fldCharType="separate"/>
            </w:r>
            <w:r>
              <w:rPr>
                <w:noProof/>
                <w:webHidden/>
              </w:rPr>
              <w:t>105</w:t>
            </w:r>
            <w:r>
              <w:rPr>
                <w:noProof/>
                <w:webHidden/>
              </w:rPr>
              <w:fldChar w:fldCharType="end"/>
            </w:r>
          </w:hyperlink>
        </w:p>
        <w:p w14:paraId="4A78543C" w14:textId="654D052E"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813" w:history="1">
            <w:r w:rsidRPr="000D4854">
              <w:rPr>
                <w:rStyle w:val="Hipervnculo"/>
                <w:noProof/>
              </w:rPr>
              <w:t>5.4.</w:t>
            </w:r>
            <w:r>
              <w:rPr>
                <w:rFonts w:asciiTheme="minorHAnsi" w:eastAsiaTheme="minorEastAsia" w:hAnsiTheme="minorHAnsi" w:cstheme="minorBidi"/>
                <w:noProof/>
                <w:lang w:eastAsia="es-ES"/>
              </w:rPr>
              <w:tab/>
            </w:r>
            <w:r w:rsidRPr="000D4854">
              <w:rPr>
                <w:rStyle w:val="Hipervnculo"/>
                <w:noProof/>
              </w:rPr>
              <w:t>PRUEBAS CON PCB COOCKIE THREAD COMO CUARTO NODO</w:t>
            </w:r>
            <w:r>
              <w:rPr>
                <w:noProof/>
                <w:webHidden/>
              </w:rPr>
              <w:tab/>
            </w:r>
            <w:r>
              <w:rPr>
                <w:noProof/>
                <w:webHidden/>
              </w:rPr>
              <w:fldChar w:fldCharType="begin"/>
            </w:r>
            <w:r>
              <w:rPr>
                <w:noProof/>
                <w:webHidden/>
              </w:rPr>
              <w:instrText xml:space="preserve"> PAGEREF _Toc81590813 \h </w:instrText>
            </w:r>
            <w:r>
              <w:rPr>
                <w:noProof/>
                <w:webHidden/>
              </w:rPr>
            </w:r>
            <w:r>
              <w:rPr>
                <w:noProof/>
                <w:webHidden/>
              </w:rPr>
              <w:fldChar w:fldCharType="separate"/>
            </w:r>
            <w:r>
              <w:rPr>
                <w:noProof/>
                <w:webHidden/>
              </w:rPr>
              <w:t>106</w:t>
            </w:r>
            <w:r>
              <w:rPr>
                <w:noProof/>
                <w:webHidden/>
              </w:rPr>
              <w:fldChar w:fldCharType="end"/>
            </w:r>
          </w:hyperlink>
        </w:p>
        <w:p w14:paraId="05446FDF" w14:textId="6110390E" w:rsidR="00F21168" w:rsidRDefault="00F21168" w:rsidP="006242EF">
          <w:pPr>
            <w:pStyle w:val="TDC3"/>
            <w:rPr>
              <w:rFonts w:asciiTheme="minorHAnsi" w:hAnsiTheme="minorHAnsi" w:cstheme="minorBidi"/>
              <w:noProof/>
            </w:rPr>
          </w:pPr>
          <w:hyperlink w:anchor="_Toc81590814" w:history="1">
            <w:r w:rsidRPr="000D4854">
              <w:rPr>
                <w:rStyle w:val="Hipervnculo"/>
                <w:noProof/>
              </w:rPr>
              <w:t>5.4.1.</w:t>
            </w:r>
            <w:r>
              <w:rPr>
                <w:rFonts w:asciiTheme="minorHAnsi" w:hAnsiTheme="minorHAnsi" w:cstheme="minorBidi"/>
                <w:noProof/>
              </w:rPr>
              <w:tab/>
            </w:r>
            <w:r w:rsidRPr="000D4854">
              <w:rPr>
                <w:rStyle w:val="Hipervnculo"/>
                <w:noProof/>
              </w:rPr>
              <w:t>Pruebas de conectividad con el cuarto nodo</w:t>
            </w:r>
            <w:r>
              <w:rPr>
                <w:noProof/>
                <w:webHidden/>
              </w:rPr>
              <w:tab/>
            </w:r>
            <w:r>
              <w:rPr>
                <w:noProof/>
                <w:webHidden/>
              </w:rPr>
              <w:fldChar w:fldCharType="begin"/>
            </w:r>
            <w:r>
              <w:rPr>
                <w:noProof/>
                <w:webHidden/>
              </w:rPr>
              <w:instrText xml:space="preserve"> PAGEREF _Toc81590814 \h </w:instrText>
            </w:r>
            <w:r>
              <w:rPr>
                <w:noProof/>
                <w:webHidden/>
              </w:rPr>
            </w:r>
            <w:r>
              <w:rPr>
                <w:noProof/>
                <w:webHidden/>
              </w:rPr>
              <w:fldChar w:fldCharType="separate"/>
            </w:r>
            <w:r>
              <w:rPr>
                <w:noProof/>
                <w:webHidden/>
              </w:rPr>
              <w:t>107</w:t>
            </w:r>
            <w:r>
              <w:rPr>
                <w:noProof/>
                <w:webHidden/>
              </w:rPr>
              <w:fldChar w:fldCharType="end"/>
            </w:r>
          </w:hyperlink>
        </w:p>
        <w:p w14:paraId="2D846AF8" w14:textId="07CFEB50" w:rsidR="00F21168" w:rsidRDefault="00F21168" w:rsidP="006242EF">
          <w:pPr>
            <w:pStyle w:val="TDC3"/>
            <w:rPr>
              <w:rFonts w:asciiTheme="minorHAnsi" w:hAnsiTheme="minorHAnsi" w:cstheme="minorBidi"/>
              <w:noProof/>
            </w:rPr>
          </w:pPr>
          <w:hyperlink w:anchor="_Toc81590815" w:history="1">
            <w:r w:rsidRPr="000D4854">
              <w:rPr>
                <w:rStyle w:val="Hipervnculo"/>
                <w:noProof/>
              </w:rPr>
              <w:t>5.4.2.</w:t>
            </w:r>
            <w:r>
              <w:rPr>
                <w:rFonts w:asciiTheme="minorHAnsi" w:hAnsiTheme="minorHAnsi" w:cstheme="minorBidi"/>
                <w:noProof/>
              </w:rPr>
              <w:tab/>
            </w:r>
            <w:r w:rsidRPr="000D4854">
              <w:rPr>
                <w:rStyle w:val="Hipervnculo"/>
                <w:noProof/>
              </w:rPr>
              <w:t>Envío / Recibo de Sockets</w:t>
            </w:r>
            <w:r>
              <w:rPr>
                <w:noProof/>
                <w:webHidden/>
              </w:rPr>
              <w:tab/>
            </w:r>
            <w:r>
              <w:rPr>
                <w:noProof/>
                <w:webHidden/>
              </w:rPr>
              <w:fldChar w:fldCharType="begin"/>
            </w:r>
            <w:r>
              <w:rPr>
                <w:noProof/>
                <w:webHidden/>
              </w:rPr>
              <w:instrText xml:space="preserve"> PAGEREF _Toc81590815 \h </w:instrText>
            </w:r>
            <w:r>
              <w:rPr>
                <w:noProof/>
                <w:webHidden/>
              </w:rPr>
            </w:r>
            <w:r>
              <w:rPr>
                <w:noProof/>
                <w:webHidden/>
              </w:rPr>
              <w:fldChar w:fldCharType="separate"/>
            </w:r>
            <w:r>
              <w:rPr>
                <w:noProof/>
                <w:webHidden/>
              </w:rPr>
              <w:t>108</w:t>
            </w:r>
            <w:r>
              <w:rPr>
                <w:noProof/>
                <w:webHidden/>
              </w:rPr>
              <w:fldChar w:fldCharType="end"/>
            </w:r>
          </w:hyperlink>
        </w:p>
        <w:p w14:paraId="4C088555" w14:textId="3BABE2D3"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816" w:history="1">
            <w:r w:rsidRPr="000D4854">
              <w:rPr>
                <w:rStyle w:val="Hipervnculo"/>
                <w:noProof/>
              </w:rPr>
              <w:t>5.5.</w:t>
            </w:r>
            <w:r>
              <w:rPr>
                <w:rFonts w:asciiTheme="minorHAnsi" w:eastAsiaTheme="minorEastAsia" w:hAnsiTheme="minorHAnsi" w:cstheme="minorBidi"/>
                <w:noProof/>
                <w:lang w:eastAsia="es-ES"/>
              </w:rPr>
              <w:tab/>
            </w:r>
            <w:r w:rsidRPr="000D4854">
              <w:rPr>
                <w:rStyle w:val="Hipervnculo"/>
                <w:noProof/>
              </w:rPr>
              <w:t>PRUEBAS DE ESTABILIDAD CON 5 NODOS</w:t>
            </w:r>
            <w:r>
              <w:rPr>
                <w:noProof/>
                <w:webHidden/>
              </w:rPr>
              <w:tab/>
            </w:r>
            <w:r>
              <w:rPr>
                <w:noProof/>
                <w:webHidden/>
              </w:rPr>
              <w:fldChar w:fldCharType="begin"/>
            </w:r>
            <w:r>
              <w:rPr>
                <w:noProof/>
                <w:webHidden/>
              </w:rPr>
              <w:instrText xml:space="preserve"> PAGEREF _Toc81590816 \h </w:instrText>
            </w:r>
            <w:r>
              <w:rPr>
                <w:noProof/>
                <w:webHidden/>
              </w:rPr>
            </w:r>
            <w:r>
              <w:rPr>
                <w:noProof/>
                <w:webHidden/>
              </w:rPr>
              <w:fldChar w:fldCharType="separate"/>
            </w:r>
            <w:r>
              <w:rPr>
                <w:noProof/>
                <w:webHidden/>
              </w:rPr>
              <w:t>109</w:t>
            </w:r>
            <w:r>
              <w:rPr>
                <w:noProof/>
                <w:webHidden/>
              </w:rPr>
              <w:fldChar w:fldCharType="end"/>
            </w:r>
          </w:hyperlink>
        </w:p>
        <w:p w14:paraId="7DEFF487" w14:textId="3D9154C4" w:rsidR="00F21168" w:rsidRDefault="00F21168" w:rsidP="006242EF">
          <w:pPr>
            <w:pStyle w:val="TDC3"/>
            <w:rPr>
              <w:rFonts w:asciiTheme="minorHAnsi" w:hAnsiTheme="minorHAnsi" w:cstheme="minorBidi"/>
              <w:noProof/>
            </w:rPr>
          </w:pPr>
          <w:hyperlink w:anchor="_Toc81590817" w:history="1">
            <w:r w:rsidRPr="000D4854">
              <w:rPr>
                <w:rStyle w:val="Hipervnculo"/>
                <w:noProof/>
              </w:rPr>
              <w:t>5.5.1.</w:t>
            </w:r>
            <w:r>
              <w:rPr>
                <w:rFonts w:asciiTheme="minorHAnsi" w:hAnsiTheme="minorHAnsi" w:cstheme="minorBidi"/>
                <w:noProof/>
              </w:rPr>
              <w:tab/>
            </w:r>
            <w:r w:rsidRPr="000D4854">
              <w:rPr>
                <w:rStyle w:val="Hipervnculo"/>
                <w:noProof/>
              </w:rPr>
              <w:t>Pruebas de conectividad</w:t>
            </w:r>
            <w:r>
              <w:rPr>
                <w:noProof/>
                <w:webHidden/>
              </w:rPr>
              <w:tab/>
            </w:r>
            <w:r>
              <w:rPr>
                <w:noProof/>
                <w:webHidden/>
              </w:rPr>
              <w:fldChar w:fldCharType="begin"/>
            </w:r>
            <w:r>
              <w:rPr>
                <w:noProof/>
                <w:webHidden/>
              </w:rPr>
              <w:instrText xml:space="preserve"> PAGEREF _Toc81590817 \h </w:instrText>
            </w:r>
            <w:r>
              <w:rPr>
                <w:noProof/>
                <w:webHidden/>
              </w:rPr>
            </w:r>
            <w:r>
              <w:rPr>
                <w:noProof/>
                <w:webHidden/>
              </w:rPr>
              <w:fldChar w:fldCharType="separate"/>
            </w:r>
            <w:r>
              <w:rPr>
                <w:noProof/>
                <w:webHidden/>
              </w:rPr>
              <w:t>110</w:t>
            </w:r>
            <w:r>
              <w:rPr>
                <w:noProof/>
                <w:webHidden/>
              </w:rPr>
              <w:fldChar w:fldCharType="end"/>
            </w:r>
          </w:hyperlink>
        </w:p>
        <w:p w14:paraId="7984D966" w14:textId="374561F4" w:rsidR="00F21168" w:rsidRDefault="00F21168" w:rsidP="006242EF">
          <w:pPr>
            <w:pStyle w:val="TDC3"/>
            <w:rPr>
              <w:rFonts w:asciiTheme="minorHAnsi" w:hAnsiTheme="minorHAnsi" w:cstheme="minorBidi"/>
              <w:noProof/>
            </w:rPr>
          </w:pPr>
          <w:hyperlink w:anchor="_Toc81590818" w:history="1">
            <w:r w:rsidRPr="000D4854">
              <w:rPr>
                <w:rStyle w:val="Hipervnculo"/>
                <w:noProof/>
              </w:rPr>
              <w:t>5.5.2.</w:t>
            </w:r>
            <w:r>
              <w:rPr>
                <w:rFonts w:asciiTheme="minorHAnsi" w:hAnsiTheme="minorHAnsi" w:cstheme="minorBidi"/>
                <w:noProof/>
              </w:rPr>
              <w:tab/>
            </w:r>
            <w:r w:rsidRPr="000D4854">
              <w:rPr>
                <w:rStyle w:val="Hipervnculo"/>
                <w:noProof/>
              </w:rPr>
              <w:t>Envío / Recibo de Sockets</w:t>
            </w:r>
            <w:r>
              <w:rPr>
                <w:noProof/>
                <w:webHidden/>
              </w:rPr>
              <w:tab/>
            </w:r>
            <w:r>
              <w:rPr>
                <w:noProof/>
                <w:webHidden/>
              </w:rPr>
              <w:fldChar w:fldCharType="begin"/>
            </w:r>
            <w:r>
              <w:rPr>
                <w:noProof/>
                <w:webHidden/>
              </w:rPr>
              <w:instrText xml:space="preserve"> PAGEREF _Toc81590818 \h </w:instrText>
            </w:r>
            <w:r>
              <w:rPr>
                <w:noProof/>
                <w:webHidden/>
              </w:rPr>
            </w:r>
            <w:r>
              <w:rPr>
                <w:noProof/>
                <w:webHidden/>
              </w:rPr>
              <w:fldChar w:fldCharType="separate"/>
            </w:r>
            <w:r>
              <w:rPr>
                <w:noProof/>
                <w:webHidden/>
              </w:rPr>
              <w:t>110</w:t>
            </w:r>
            <w:r>
              <w:rPr>
                <w:noProof/>
                <w:webHidden/>
              </w:rPr>
              <w:fldChar w:fldCharType="end"/>
            </w:r>
          </w:hyperlink>
        </w:p>
        <w:p w14:paraId="78950FB8" w14:textId="1FDCB456" w:rsidR="00F21168" w:rsidRDefault="00F21168">
          <w:pPr>
            <w:pStyle w:val="TDC2"/>
            <w:tabs>
              <w:tab w:val="left" w:pos="880"/>
              <w:tab w:val="right" w:leader="dot" w:pos="8494"/>
            </w:tabs>
            <w:rPr>
              <w:rFonts w:asciiTheme="minorHAnsi" w:eastAsiaTheme="minorEastAsia" w:hAnsiTheme="minorHAnsi" w:cstheme="minorBidi"/>
              <w:noProof/>
              <w:lang w:eastAsia="es-ES"/>
            </w:rPr>
          </w:pPr>
          <w:hyperlink w:anchor="_Toc81590819" w:history="1">
            <w:r w:rsidRPr="000D4854">
              <w:rPr>
                <w:rStyle w:val="Hipervnculo"/>
                <w:noProof/>
              </w:rPr>
              <w:t>5.6.</w:t>
            </w:r>
            <w:r>
              <w:rPr>
                <w:rFonts w:asciiTheme="minorHAnsi" w:eastAsiaTheme="minorEastAsia" w:hAnsiTheme="minorHAnsi" w:cstheme="minorBidi"/>
                <w:noProof/>
                <w:lang w:eastAsia="es-ES"/>
              </w:rPr>
              <w:tab/>
            </w:r>
            <w:r w:rsidRPr="000D4854">
              <w:rPr>
                <w:rStyle w:val="Hipervnculo"/>
                <w:noProof/>
              </w:rPr>
              <w:t>PRUEBAS CON 6 NODOS Y CON ENVÍO DE MENSAJES CON MULTISALTO</w:t>
            </w:r>
            <w:r>
              <w:rPr>
                <w:noProof/>
                <w:webHidden/>
              </w:rPr>
              <w:tab/>
            </w:r>
            <w:r>
              <w:rPr>
                <w:noProof/>
                <w:webHidden/>
              </w:rPr>
              <w:fldChar w:fldCharType="begin"/>
            </w:r>
            <w:r>
              <w:rPr>
                <w:noProof/>
                <w:webHidden/>
              </w:rPr>
              <w:instrText xml:space="preserve"> PAGEREF _Toc81590819 \h </w:instrText>
            </w:r>
            <w:r>
              <w:rPr>
                <w:noProof/>
                <w:webHidden/>
              </w:rPr>
            </w:r>
            <w:r>
              <w:rPr>
                <w:noProof/>
                <w:webHidden/>
              </w:rPr>
              <w:fldChar w:fldCharType="separate"/>
            </w:r>
            <w:r>
              <w:rPr>
                <w:noProof/>
                <w:webHidden/>
              </w:rPr>
              <w:t>112</w:t>
            </w:r>
            <w:r>
              <w:rPr>
                <w:noProof/>
                <w:webHidden/>
              </w:rPr>
              <w:fldChar w:fldCharType="end"/>
            </w:r>
          </w:hyperlink>
        </w:p>
        <w:p w14:paraId="0988F4D1" w14:textId="2701330E" w:rsidR="00F21168" w:rsidRDefault="00F21168">
          <w:pPr>
            <w:pStyle w:val="TDC1"/>
            <w:tabs>
              <w:tab w:val="left" w:pos="442"/>
              <w:tab w:val="right" w:leader="dot" w:pos="8494"/>
            </w:tabs>
            <w:rPr>
              <w:rFonts w:asciiTheme="minorHAnsi" w:eastAsiaTheme="minorEastAsia" w:hAnsiTheme="minorHAnsi" w:cstheme="minorBidi"/>
              <w:noProof/>
              <w:lang w:eastAsia="es-ES"/>
            </w:rPr>
          </w:pPr>
          <w:hyperlink w:anchor="_Toc81590820" w:history="1">
            <w:r w:rsidRPr="000D4854">
              <w:rPr>
                <w:rStyle w:val="Hipervnculo"/>
                <w:noProof/>
              </w:rPr>
              <w:t>6.</w:t>
            </w:r>
            <w:r>
              <w:rPr>
                <w:rFonts w:asciiTheme="minorHAnsi" w:eastAsiaTheme="minorEastAsia" w:hAnsiTheme="minorHAnsi" w:cstheme="minorBidi"/>
                <w:noProof/>
                <w:lang w:eastAsia="es-ES"/>
              </w:rPr>
              <w:tab/>
            </w:r>
            <w:r w:rsidRPr="000D4854">
              <w:rPr>
                <w:rStyle w:val="Hipervnculo"/>
                <w:noProof/>
              </w:rPr>
              <w:t>CONCLUSIONES Y LÍNEAS FUTURAS</w:t>
            </w:r>
            <w:r>
              <w:rPr>
                <w:noProof/>
                <w:webHidden/>
              </w:rPr>
              <w:tab/>
            </w:r>
            <w:r>
              <w:rPr>
                <w:noProof/>
                <w:webHidden/>
              </w:rPr>
              <w:fldChar w:fldCharType="begin"/>
            </w:r>
            <w:r>
              <w:rPr>
                <w:noProof/>
                <w:webHidden/>
              </w:rPr>
              <w:instrText xml:space="preserve"> PAGEREF _Toc81590820 \h </w:instrText>
            </w:r>
            <w:r>
              <w:rPr>
                <w:noProof/>
                <w:webHidden/>
              </w:rPr>
            </w:r>
            <w:r>
              <w:rPr>
                <w:noProof/>
                <w:webHidden/>
              </w:rPr>
              <w:fldChar w:fldCharType="separate"/>
            </w:r>
            <w:r>
              <w:rPr>
                <w:noProof/>
                <w:webHidden/>
              </w:rPr>
              <w:t>115</w:t>
            </w:r>
            <w:r>
              <w:rPr>
                <w:noProof/>
                <w:webHidden/>
              </w:rPr>
              <w:fldChar w:fldCharType="end"/>
            </w:r>
          </w:hyperlink>
        </w:p>
        <w:p w14:paraId="6624A9D9" w14:textId="3C4C53C1" w:rsidR="00F21168" w:rsidRDefault="00F21168">
          <w:pPr>
            <w:pStyle w:val="TDC1"/>
            <w:tabs>
              <w:tab w:val="left" w:pos="442"/>
              <w:tab w:val="right" w:leader="dot" w:pos="8494"/>
            </w:tabs>
            <w:rPr>
              <w:rFonts w:asciiTheme="minorHAnsi" w:eastAsiaTheme="minorEastAsia" w:hAnsiTheme="minorHAnsi" w:cstheme="minorBidi"/>
              <w:noProof/>
              <w:lang w:eastAsia="es-ES"/>
            </w:rPr>
          </w:pPr>
          <w:hyperlink w:anchor="_Toc81590821" w:history="1">
            <w:r w:rsidRPr="000D4854">
              <w:rPr>
                <w:rStyle w:val="Hipervnculo"/>
                <w:noProof/>
              </w:rPr>
              <w:t>7.</w:t>
            </w:r>
            <w:r>
              <w:rPr>
                <w:rFonts w:asciiTheme="minorHAnsi" w:eastAsiaTheme="minorEastAsia" w:hAnsiTheme="minorHAnsi" w:cstheme="minorBidi"/>
                <w:noProof/>
                <w:lang w:eastAsia="es-ES"/>
              </w:rPr>
              <w:tab/>
            </w:r>
            <w:r w:rsidRPr="000D4854">
              <w:rPr>
                <w:rStyle w:val="Hipervnculo"/>
                <w:noProof/>
              </w:rPr>
              <w:t>BIBLIOGRAFÍA</w:t>
            </w:r>
            <w:r>
              <w:rPr>
                <w:noProof/>
                <w:webHidden/>
              </w:rPr>
              <w:tab/>
            </w:r>
            <w:r>
              <w:rPr>
                <w:noProof/>
                <w:webHidden/>
              </w:rPr>
              <w:fldChar w:fldCharType="begin"/>
            </w:r>
            <w:r>
              <w:rPr>
                <w:noProof/>
                <w:webHidden/>
              </w:rPr>
              <w:instrText xml:space="preserve"> PAGEREF _Toc81590821 \h </w:instrText>
            </w:r>
            <w:r>
              <w:rPr>
                <w:noProof/>
                <w:webHidden/>
              </w:rPr>
            </w:r>
            <w:r>
              <w:rPr>
                <w:noProof/>
                <w:webHidden/>
              </w:rPr>
              <w:fldChar w:fldCharType="separate"/>
            </w:r>
            <w:r>
              <w:rPr>
                <w:noProof/>
                <w:webHidden/>
              </w:rPr>
              <w:t>116</w:t>
            </w:r>
            <w:r>
              <w:rPr>
                <w:noProof/>
                <w:webHidden/>
              </w:rPr>
              <w:fldChar w:fldCharType="end"/>
            </w:r>
          </w:hyperlink>
        </w:p>
        <w:p w14:paraId="19AE3803" w14:textId="2794E551"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11C16CE0" w14:textId="77777777" w:rsidR="00DA3B27" w:rsidRPr="00791D37" w:rsidRDefault="00DA3B27" w:rsidP="00791D37">
      <w:pPr>
        <w:pStyle w:val="Ttulo1"/>
      </w:pPr>
      <w:bookmarkStart w:id="6" w:name="_Toc81499323"/>
      <w:bookmarkStart w:id="7" w:name="_Toc81590684"/>
      <w:r w:rsidRPr="00791D37">
        <w:lastRenderedPageBreak/>
        <w:t>ABREVIATURAS Y ACRÓNIMOS</w:t>
      </w:r>
      <w:bookmarkEnd w:id="6"/>
      <w:bookmarkEnd w:id="7"/>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r w:rsidRPr="00791D37">
              <w:t>Metropolitan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791D37"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r w:rsidRPr="00791D37">
              <w:t>QoS</w:t>
            </w:r>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r w:rsidRPr="00791D37">
              <w:rPr>
                <w:lang w:val="en-GB"/>
              </w:rPr>
              <w:t>InterFac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791D37"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791D37"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Direct Acyclical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r w:rsidRPr="00791D37">
              <w:t>CoAP</w:t>
            </w:r>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791D37"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791D37"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r w:rsidRPr="00791D37">
              <w:t>MeshCoP</w:t>
            </w:r>
          </w:p>
        </w:tc>
        <w:tc>
          <w:tcPr>
            <w:tcW w:w="4530" w:type="dxa"/>
            <w:vAlign w:val="center"/>
          </w:tcPr>
          <w:p w14:paraId="5493B4A2" w14:textId="77777777" w:rsidR="00DA3B27" w:rsidRPr="00791D37" w:rsidRDefault="00DA3B27" w:rsidP="00791D37">
            <w:pPr>
              <w:rPr>
                <w:lang w:val="en-GB"/>
              </w:rPr>
            </w:pPr>
            <w:r w:rsidRPr="00791D37">
              <w:t>Mesh Commissioning Protocol</w:t>
            </w:r>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791D37"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bl>
    <w:p w14:paraId="2B3BE8EC" w14:textId="79A3AFCB" w:rsidR="00DA3B27" w:rsidRPr="00791D37" w:rsidRDefault="00DA3B27" w:rsidP="00791D37">
      <w:pPr>
        <w:pStyle w:val="Descripcin"/>
      </w:pPr>
      <w:bookmarkStart w:id="8" w:name="_Toc81499561"/>
      <w:bookmarkStart w:id="9" w:name="_Toc81581032"/>
      <w:r w:rsidRPr="00791D37">
        <w:t xml:space="preserve">Tabla </w:t>
      </w:r>
      <w:r w:rsidR="006242EF">
        <w:fldChar w:fldCharType="begin"/>
      </w:r>
      <w:r w:rsidR="006242EF">
        <w:instrText xml:space="preserve"> SEQ Tabla \* ARABIC </w:instrText>
      </w:r>
      <w:r w:rsidR="006242EF">
        <w:fldChar w:fldCharType="separate"/>
      </w:r>
      <w:r w:rsidR="006242EF">
        <w:rPr>
          <w:noProof/>
        </w:rPr>
        <w:t>1</w:t>
      </w:r>
      <w:r w:rsidR="006242EF">
        <w:fldChar w:fldCharType="end"/>
      </w:r>
      <w:r w:rsidRPr="00791D37">
        <w:t xml:space="preserve"> Abreviaturas y Acrónimos</w:t>
      </w:r>
      <w:bookmarkEnd w:id="8"/>
      <w:bookmarkEnd w:id="9"/>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0" w:name="_Toc81590685"/>
      <w:r w:rsidRPr="00791D37">
        <w:lastRenderedPageBreak/>
        <w:t>ILUSTRACIONES</w:t>
      </w:r>
      <w:bookmarkEnd w:id="10"/>
    </w:p>
    <w:p w14:paraId="0B8806BA" w14:textId="77777777" w:rsidR="00B62082" w:rsidRPr="00791D37" w:rsidRDefault="00B62082" w:rsidP="00791D37"/>
    <w:p w14:paraId="156B4778" w14:textId="173B2145" w:rsidR="00F21168" w:rsidRDefault="00B62082">
      <w:pPr>
        <w:pStyle w:val="Tabladeilustraciones"/>
        <w:tabs>
          <w:tab w:val="right" w:leader="dot" w:pos="8494"/>
        </w:tabs>
        <w:rPr>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hyperlink w:anchor="_Toc81590608" w:history="1">
        <w:r w:rsidR="00F21168" w:rsidRPr="00F14ACA">
          <w:rPr>
            <w:rStyle w:val="Hipervnculo"/>
            <w:noProof/>
          </w:rPr>
          <w:t>Ilustración 1 Estructura Básica 6LoWPAN [6]</w:t>
        </w:r>
        <w:r w:rsidR="00F21168">
          <w:rPr>
            <w:noProof/>
            <w:webHidden/>
          </w:rPr>
          <w:tab/>
        </w:r>
        <w:r w:rsidR="00F21168">
          <w:rPr>
            <w:noProof/>
            <w:webHidden/>
          </w:rPr>
          <w:fldChar w:fldCharType="begin"/>
        </w:r>
        <w:r w:rsidR="00F21168">
          <w:rPr>
            <w:noProof/>
            <w:webHidden/>
          </w:rPr>
          <w:instrText xml:space="preserve"> PAGEREF _Toc81590608 \h </w:instrText>
        </w:r>
        <w:r w:rsidR="00F21168">
          <w:rPr>
            <w:noProof/>
            <w:webHidden/>
          </w:rPr>
        </w:r>
        <w:r w:rsidR="00F21168">
          <w:rPr>
            <w:noProof/>
            <w:webHidden/>
          </w:rPr>
          <w:fldChar w:fldCharType="separate"/>
        </w:r>
        <w:r w:rsidR="00F21168">
          <w:rPr>
            <w:noProof/>
            <w:webHidden/>
          </w:rPr>
          <w:t>25</w:t>
        </w:r>
        <w:r w:rsidR="00F21168">
          <w:rPr>
            <w:noProof/>
            <w:webHidden/>
          </w:rPr>
          <w:fldChar w:fldCharType="end"/>
        </w:r>
      </w:hyperlink>
    </w:p>
    <w:p w14:paraId="4FA1725A" w14:textId="40F49945"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09" w:history="1">
        <w:r w:rsidRPr="00F14ACA">
          <w:rPr>
            <w:rStyle w:val="Hipervnculo"/>
            <w:noProof/>
          </w:rPr>
          <w:t>Ilustración 2 Arquitectura en Contiki [7]</w:t>
        </w:r>
        <w:r>
          <w:rPr>
            <w:noProof/>
            <w:webHidden/>
          </w:rPr>
          <w:tab/>
        </w:r>
        <w:r>
          <w:rPr>
            <w:noProof/>
            <w:webHidden/>
          </w:rPr>
          <w:fldChar w:fldCharType="begin"/>
        </w:r>
        <w:r>
          <w:rPr>
            <w:noProof/>
            <w:webHidden/>
          </w:rPr>
          <w:instrText xml:space="preserve"> PAGEREF _Toc81590609 \h </w:instrText>
        </w:r>
        <w:r>
          <w:rPr>
            <w:noProof/>
            <w:webHidden/>
          </w:rPr>
        </w:r>
        <w:r>
          <w:rPr>
            <w:noProof/>
            <w:webHidden/>
          </w:rPr>
          <w:fldChar w:fldCharType="separate"/>
        </w:r>
        <w:r>
          <w:rPr>
            <w:noProof/>
            <w:webHidden/>
          </w:rPr>
          <w:t>28</w:t>
        </w:r>
        <w:r>
          <w:rPr>
            <w:noProof/>
            <w:webHidden/>
          </w:rPr>
          <w:fldChar w:fldCharType="end"/>
        </w:r>
      </w:hyperlink>
    </w:p>
    <w:p w14:paraId="7FACC387" w14:textId="2F42542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0" w:history="1">
        <w:r w:rsidRPr="00F14ACA">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590610 \h </w:instrText>
        </w:r>
        <w:r>
          <w:rPr>
            <w:noProof/>
            <w:webHidden/>
          </w:rPr>
        </w:r>
        <w:r>
          <w:rPr>
            <w:noProof/>
            <w:webHidden/>
          </w:rPr>
          <w:fldChar w:fldCharType="separate"/>
        </w:r>
        <w:r>
          <w:rPr>
            <w:noProof/>
            <w:webHidden/>
          </w:rPr>
          <w:t>32</w:t>
        </w:r>
        <w:r>
          <w:rPr>
            <w:noProof/>
            <w:webHidden/>
          </w:rPr>
          <w:fldChar w:fldCharType="end"/>
        </w:r>
      </w:hyperlink>
    </w:p>
    <w:p w14:paraId="21D61445" w14:textId="2B2C1DF2"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1" w:history="1">
        <w:r w:rsidRPr="00F14ACA">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81590611 \h </w:instrText>
        </w:r>
        <w:r>
          <w:rPr>
            <w:noProof/>
            <w:webHidden/>
          </w:rPr>
        </w:r>
        <w:r>
          <w:rPr>
            <w:noProof/>
            <w:webHidden/>
          </w:rPr>
          <w:fldChar w:fldCharType="separate"/>
        </w:r>
        <w:r>
          <w:rPr>
            <w:noProof/>
            <w:webHidden/>
          </w:rPr>
          <w:t>33</w:t>
        </w:r>
        <w:r>
          <w:rPr>
            <w:noProof/>
            <w:webHidden/>
          </w:rPr>
          <w:fldChar w:fldCharType="end"/>
        </w:r>
      </w:hyperlink>
    </w:p>
    <w:p w14:paraId="2CD46938" w14:textId="023AFBDD"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2" w:history="1">
        <w:r w:rsidRPr="00F14ACA">
          <w:rPr>
            <w:rStyle w:val="Hipervnculo"/>
            <w:noProof/>
          </w:rPr>
          <w:t>Ilustración 5 Ejemplo P</w:t>
        </w:r>
        <w:r w:rsidRPr="00F14ACA">
          <w:rPr>
            <w:rStyle w:val="Hipervnculo"/>
            <w:noProof/>
          </w:rPr>
          <w:t>A</w:t>
        </w:r>
        <w:r w:rsidRPr="00F14ACA">
          <w:rPr>
            <w:rStyle w:val="Hipervnculo"/>
            <w:noProof/>
          </w:rPr>
          <w:t>N Thread [12], [13]</w:t>
        </w:r>
        <w:r>
          <w:rPr>
            <w:noProof/>
            <w:webHidden/>
          </w:rPr>
          <w:tab/>
        </w:r>
        <w:r>
          <w:rPr>
            <w:noProof/>
            <w:webHidden/>
          </w:rPr>
          <w:fldChar w:fldCharType="begin"/>
        </w:r>
        <w:r>
          <w:rPr>
            <w:noProof/>
            <w:webHidden/>
          </w:rPr>
          <w:instrText xml:space="preserve"> PAGEREF _Toc81590612 \h </w:instrText>
        </w:r>
        <w:r>
          <w:rPr>
            <w:noProof/>
            <w:webHidden/>
          </w:rPr>
        </w:r>
        <w:r>
          <w:rPr>
            <w:noProof/>
            <w:webHidden/>
          </w:rPr>
          <w:fldChar w:fldCharType="separate"/>
        </w:r>
        <w:r>
          <w:rPr>
            <w:noProof/>
            <w:webHidden/>
          </w:rPr>
          <w:t>33</w:t>
        </w:r>
        <w:r>
          <w:rPr>
            <w:noProof/>
            <w:webHidden/>
          </w:rPr>
          <w:fldChar w:fldCharType="end"/>
        </w:r>
      </w:hyperlink>
    </w:p>
    <w:p w14:paraId="6BD54E20" w14:textId="6984A4DF"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3" w:history="1">
        <w:r w:rsidRPr="00F14ACA">
          <w:rPr>
            <w:rStyle w:val="Hipervnculo"/>
            <w:noProof/>
          </w:rPr>
          <w:t>Ilustración 6 Balena Etc</w:t>
        </w:r>
        <w:r w:rsidRPr="00F14ACA">
          <w:rPr>
            <w:rStyle w:val="Hipervnculo"/>
            <w:noProof/>
          </w:rPr>
          <w:t>h</w:t>
        </w:r>
        <w:r w:rsidRPr="00F14ACA">
          <w:rPr>
            <w:rStyle w:val="Hipervnculo"/>
            <w:noProof/>
          </w:rPr>
          <w:t>er</w:t>
        </w:r>
        <w:r>
          <w:rPr>
            <w:noProof/>
            <w:webHidden/>
          </w:rPr>
          <w:tab/>
        </w:r>
        <w:r>
          <w:rPr>
            <w:noProof/>
            <w:webHidden/>
          </w:rPr>
          <w:fldChar w:fldCharType="begin"/>
        </w:r>
        <w:r>
          <w:rPr>
            <w:noProof/>
            <w:webHidden/>
          </w:rPr>
          <w:instrText xml:space="preserve"> PAGEREF _Toc81590613 \h </w:instrText>
        </w:r>
        <w:r>
          <w:rPr>
            <w:noProof/>
            <w:webHidden/>
          </w:rPr>
        </w:r>
        <w:r>
          <w:rPr>
            <w:noProof/>
            <w:webHidden/>
          </w:rPr>
          <w:fldChar w:fldCharType="separate"/>
        </w:r>
        <w:r>
          <w:rPr>
            <w:noProof/>
            <w:webHidden/>
          </w:rPr>
          <w:t>44</w:t>
        </w:r>
        <w:r>
          <w:rPr>
            <w:noProof/>
            <w:webHidden/>
          </w:rPr>
          <w:fldChar w:fldCharType="end"/>
        </w:r>
      </w:hyperlink>
    </w:p>
    <w:p w14:paraId="71231815" w14:textId="623BFB40"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4" w:history="1">
        <w:r w:rsidRPr="00F14ACA">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590614 \h </w:instrText>
        </w:r>
        <w:r>
          <w:rPr>
            <w:noProof/>
            <w:webHidden/>
          </w:rPr>
        </w:r>
        <w:r>
          <w:rPr>
            <w:noProof/>
            <w:webHidden/>
          </w:rPr>
          <w:fldChar w:fldCharType="separate"/>
        </w:r>
        <w:r>
          <w:rPr>
            <w:noProof/>
            <w:webHidden/>
          </w:rPr>
          <w:t>45</w:t>
        </w:r>
        <w:r>
          <w:rPr>
            <w:noProof/>
            <w:webHidden/>
          </w:rPr>
          <w:fldChar w:fldCharType="end"/>
        </w:r>
      </w:hyperlink>
    </w:p>
    <w:p w14:paraId="6A5FE493" w14:textId="16F5B5E7"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5" w:history="1">
        <w:r w:rsidRPr="00F14ACA">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590615 \h </w:instrText>
        </w:r>
        <w:r>
          <w:rPr>
            <w:noProof/>
            <w:webHidden/>
          </w:rPr>
        </w:r>
        <w:r>
          <w:rPr>
            <w:noProof/>
            <w:webHidden/>
          </w:rPr>
          <w:fldChar w:fldCharType="separate"/>
        </w:r>
        <w:r>
          <w:rPr>
            <w:noProof/>
            <w:webHidden/>
          </w:rPr>
          <w:t>46</w:t>
        </w:r>
        <w:r>
          <w:rPr>
            <w:noProof/>
            <w:webHidden/>
          </w:rPr>
          <w:fldChar w:fldCharType="end"/>
        </w:r>
      </w:hyperlink>
    </w:p>
    <w:p w14:paraId="7BD0BA7C" w14:textId="032465C0"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6" w:anchor="_Toc81590616" w:history="1">
        <w:r w:rsidRPr="00F14ACA">
          <w:rPr>
            <w:rStyle w:val="Hipervnculo"/>
            <w:noProof/>
          </w:rPr>
          <w:t>Ilustración 9  MobaXterm</w:t>
        </w:r>
        <w:r>
          <w:rPr>
            <w:noProof/>
            <w:webHidden/>
          </w:rPr>
          <w:tab/>
        </w:r>
        <w:r>
          <w:rPr>
            <w:noProof/>
            <w:webHidden/>
          </w:rPr>
          <w:fldChar w:fldCharType="begin"/>
        </w:r>
        <w:r>
          <w:rPr>
            <w:noProof/>
            <w:webHidden/>
          </w:rPr>
          <w:instrText xml:space="preserve"> PAGEREF _Toc81590616 \h </w:instrText>
        </w:r>
        <w:r>
          <w:rPr>
            <w:noProof/>
            <w:webHidden/>
          </w:rPr>
        </w:r>
        <w:r>
          <w:rPr>
            <w:noProof/>
            <w:webHidden/>
          </w:rPr>
          <w:fldChar w:fldCharType="separate"/>
        </w:r>
        <w:r>
          <w:rPr>
            <w:noProof/>
            <w:webHidden/>
          </w:rPr>
          <w:t>46</w:t>
        </w:r>
        <w:r>
          <w:rPr>
            <w:noProof/>
            <w:webHidden/>
          </w:rPr>
          <w:fldChar w:fldCharType="end"/>
        </w:r>
      </w:hyperlink>
    </w:p>
    <w:p w14:paraId="118F1425" w14:textId="6D1B0A08"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7" w:history="1">
        <w:r w:rsidRPr="00F14ACA">
          <w:rPr>
            <w:rStyle w:val="Hipervnculo"/>
            <w:noProof/>
          </w:rPr>
          <w:t>Ilustración 10 Login Panel Administración Web</w:t>
        </w:r>
        <w:r>
          <w:rPr>
            <w:noProof/>
            <w:webHidden/>
          </w:rPr>
          <w:tab/>
        </w:r>
        <w:r>
          <w:rPr>
            <w:noProof/>
            <w:webHidden/>
          </w:rPr>
          <w:fldChar w:fldCharType="begin"/>
        </w:r>
        <w:r>
          <w:rPr>
            <w:noProof/>
            <w:webHidden/>
          </w:rPr>
          <w:instrText xml:space="preserve"> PAGEREF _Toc81590617 \h </w:instrText>
        </w:r>
        <w:r>
          <w:rPr>
            <w:noProof/>
            <w:webHidden/>
          </w:rPr>
        </w:r>
        <w:r>
          <w:rPr>
            <w:noProof/>
            <w:webHidden/>
          </w:rPr>
          <w:fldChar w:fldCharType="separate"/>
        </w:r>
        <w:r>
          <w:rPr>
            <w:noProof/>
            <w:webHidden/>
          </w:rPr>
          <w:t>47</w:t>
        </w:r>
        <w:r>
          <w:rPr>
            <w:noProof/>
            <w:webHidden/>
          </w:rPr>
          <w:fldChar w:fldCharType="end"/>
        </w:r>
      </w:hyperlink>
    </w:p>
    <w:p w14:paraId="390494E7" w14:textId="704E22D2"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8" w:history="1">
        <w:r w:rsidRPr="00F14ACA">
          <w:rPr>
            <w:rStyle w:val="Hipervnculo"/>
            <w:noProof/>
          </w:rPr>
          <w:t>Ilustración 11 Pestaña Network</w:t>
        </w:r>
        <w:r>
          <w:rPr>
            <w:noProof/>
            <w:webHidden/>
          </w:rPr>
          <w:tab/>
        </w:r>
        <w:r>
          <w:rPr>
            <w:noProof/>
            <w:webHidden/>
          </w:rPr>
          <w:fldChar w:fldCharType="begin"/>
        </w:r>
        <w:r>
          <w:rPr>
            <w:noProof/>
            <w:webHidden/>
          </w:rPr>
          <w:instrText xml:space="preserve"> PAGEREF _Toc81590618 \h </w:instrText>
        </w:r>
        <w:r>
          <w:rPr>
            <w:noProof/>
            <w:webHidden/>
          </w:rPr>
        </w:r>
        <w:r>
          <w:rPr>
            <w:noProof/>
            <w:webHidden/>
          </w:rPr>
          <w:fldChar w:fldCharType="separate"/>
        </w:r>
        <w:r>
          <w:rPr>
            <w:noProof/>
            <w:webHidden/>
          </w:rPr>
          <w:t>48</w:t>
        </w:r>
        <w:r>
          <w:rPr>
            <w:noProof/>
            <w:webHidden/>
          </w:rPr>
          <w:fldChar w:fldCharType="end"/>
        </w:r>
      </w:hyperlink>
    </w:p>
    <w:p w14:paraId="7FD12400" w14:textId="225459F5"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19" w:history="1">
        <w:r w:rsidRPr="00F14ACA">
          <w:rPr>
            <w:rStyle w:val="Hipervnculo"/>
            <w:noProof/>
          </w:rPr>
          <w:t>Ilustración 12 Actualización KiBRA</w:t>
        </w:r>
        <w:r>
          <w:rPr>
            <w:noProof/>
            <w:webHidden/>
          </w:rPr>
          <w:tab/>
        </w:r>
        <w:r>
          <w:rPr>
            <w:noProof/>
            <w:webHidden/>
          </w:rPr>
          <w:fldChar w:fldCharType="begin"/>
        </w:r>
        <w:r>
          <w:rPr>
            <w:noProof/>
            <w:webHidden/>
          </w:rPr>
          <w:instrText xml:space="preserve"> PAGEREF _Toc81590619 \h </w:instrText>
        </w:r>
        <w:r>
          <w:rPr>
            <w:noProof/>
            <w:webHidden/>
          </w:rPr>
        </w:r>
        <w:r>
          <w:rPr>
            <w:noProof/>
            <w:webHidden/>
          </w:rPr>
          <w:fldChar w:fldCharType="separate"/>
        </w:r>
        <w:r>
          <w:rPr>
            <w:noProof/>
            <w:webHidden/>
          </w:rPr>
          <w:t>49</w:t>
        </w:r>
        <w:r>
          <w:rPr>
            <w:noProof/>
            <w:webHidden/>
          </w:rPr>
          <w:fldChar w:fldCharType="end"/>
        </w:r>
      </w:hyperlink>
    </w:p>
    <w:p w14:paraId="155F1C26" w14:textId="50A85580"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0" w:history="1">
        <w:r w:rsidRPr="00F14ACA">
          <w:rPr>
            <w:rStyle w:val="Hipervnculo"/>
            <w:noProof/>
          </w:rPr>
          <w:t>Ilustración 13 Pestaña Settings</w:t>
        </w:r>
        <w:r>
          <w:rPr>
            <w:noProof/>
            <w:webHidden/>
          </w:rPr>
          <w:tab/>
        </w:r>
        <w:r>
          <w:rPr>
            <w:noProof/>
            <w:webHidden/>
          </w:rPr>
          <w:fldChar w:fldCharType="begin"/>
        </w:r>
        <w:r>
          <w:rPr>
            <w:noProof/>
            <w:webHidden/>
          </w:rPr>
          <w:instrText xml:space="preserve"> PAGEREF _Toc81590620 \h </w:instrText>
        </w:r>
        <w:r>
          <w:rPr>
            <w:noProof/>
            <w:webHidden/>
          </w:rPr>
        </w:r>
        <w:r>
          <w:rPr>
            <w:noProof/>
            <w:webHidden/>
          </w:rPr>
          <w:fldChar w:fldCharType="separate"/>
        </w:r>
        <w:r>
          <w:rPr>
            <w:noProof/>
            <w:webHidden/>
          </w:rPr>
          <w:t>50</w:t>
        </w:r>
        <w:r>
          <w:rPr>
            <w:noProof/>
            <w:webHidden/>
          </w:rPr>
          <w:fldChar w:fldCharType="end"/>
        </w:r>
      </w:hyperlink>
    </w:p>
    <w:p w14:paraId="7CC792ED" w14:textId="49411981"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7" w:anchor="_Toc81590621" w:history="1">
        <w:r w:rsidRPr="00F14ACA">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590621 \h </w:instrText>
        </w:r>
        <w:r>
          <w:rPr>
            <w:noProof/>
            <w:webHidden/>
          </w:rPr>
        </w:r>
        <w:r>
          <w:rPr>
            <w:noProof/>
            <w:webHidden/>
          </w:rPr>
          <w:fldChar w:fldCharType="separate"/>
        </w:r>
        <w:r>
          <w:rPr>
            <w:noProof/>
            <w:webHidden/>
          </w:rPr>
          <w:t>51</w:t>
        </w:r>
        <w:r>
          <w:rPr>
            <w:noProof/>
            <w:webHidden/>
          </w:rPr>
          <w:fldChar w:fldCharType="end"/>
        </w:r>
      </w:hyperlink>
    </w:p>
    <w:p w14:paraId="0F5C85FC" w14:textId="748A10E9"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8" w:anchor="_Toc81590622" w:history="1">
        <w:r w:rsidRPr="00F14ACA">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590622 \h </w:instrText>
        </w:r>
        <w:r>
          <w:rPr>
            <w:noProof/>
            <w:webHidden/>
          </w:rPr>
        </w:r>
        <w:r>
          <w:rPr>
            <w:noProof/>
            <w:webHidden/>
          </w:rPr>
          <w:fldChar w:fldCharType="separate"/>
        </w:r>
        <w:r>
          <w:rPr>
            <w:noProof/>
            <w:webHidden/>
          </w:rPr>
          <w:t>51</w:t>
        </w:r>
        <w:r>
          <w:rPr>
            <w:noProof/>
            <w:webHidden/>
          </w:rPr>
          <w:fldChar w:fldCharType="end"/>
        </w:r>
      </w:hyperlink>
    </w:p>
    <w:p w14:paraId="6B8CDFFF" w14:textId="7A7BCF1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3" w:history="1">
        <w:r w:rsidRPr="00F14ACA">
          <w:rPr>
            <w:rStyle w:val="Hipervnculo"/>
            <w:noProof/>
          </w:rPr>
          <w:t>Ilustración 16 Configuración Prefijo de Red</w:t>
        </w:r>
        <w:r>
          <w:rPr>
            <w:noProof/>
            <w:webHidden/>
          </w:rPr>
          <w:tab/>
        </w:r>
        <w:r>
          <w:rPr>
            <w:noProof/>
            <w:webHidden/>
          </w:rPr>
          <w:fldChar w:fldCharType="begin"/>
        </w:r>
        <w:r>
          <w:rPr>
            <w:noProof/>
            <w:webHidden/>
          </w:rPr>
          <w:instrText xml:space="preserve"> PAGEREF _Toc81590623 \h </w:instrText>
        </w:r>
        <w:r>
          <w:rPr>
            <w:noProof/>
            <w:webHidden/>
          </w:rPr>
        </w:r>
        <w:r>
          <w:rPr>
            <w:noProof/>
            <w:webHidden/>
          </w:rPr>
          <w:fldChar w:fldCharType="separate"/>
        </w:r>
        <w:r>
          <w:rPr>
            <w:noProof/>
            <w:webHidden/>
          </w:rPr>
          <w:t>52</w:t>
        </w:r>
        <w:r>
          <w:rPr>
            <w:noProof/>
            <w:webHidden/>
          </w:rPr>
          <w:fldChar w:fldCharType="end"/>
        </w:r>
      </w:hyperlink>
    </w:p>
    <w:p w14:paraId="167A3678" w14:textId="3930131B"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4" w:history="1">
        <w:r w:rsidRPr="00F14ACA">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590624 \h </w:instrText>
        </w:r>
        <w:r>
          <w:rPr>
            <w:noProof/>
            <w:webHidden/>
          </w:rPr>
        </w:r>
        <w:r>
          <w:rPr>
            <w:noProof/>
            <w:webHidden/>
          </w:rPr>
          <w:fldChar w:fldCharType="separate"/>
        </w:r>
        <w:r>
          <w:rPr>
            <w:noProof/>
            <w:webHidden/>
          </w:rPr>
          <w:t>53</w:t>
        </w:r>
        <w:r>
          <w:rPr>
            <w:noProof/>
            <w:webHidden/>
          </w:rPr>
          <w:fldChar w:fldCharType="end"/>
        </w:r>
      </w:hyperlink>
    </w:p>
    <w:p w14:paraId="698864BF" w14:textId="35358BF3"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5" w:history="1">
        <w:r w:rsidRPr="00F14ACA">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590625 \h </w:instrText>
        </w:r>
        <w:r>
          <w:rPr>
            <w:noProof/>
            <w:webHidden/>
          </w:rPr>
        </w:r>
        <w:r>
          <w:rPr>
            <w:noProof/>
            <w:webHidden/>
          </w:rPr>
          <w:fldChar w:fldCharType="separate"/>
        </w:r>
        <w:r>
          <w:rPr>
            <w:noProof/>
            <w:webHidden/>
          </w:rPr>
          <w:t>54</w:t>
        </w:r>
        <w:r>
          <w:rPr>
            <w:noProof/>
            <w:webHidden/>
          </w:rPr>
          <w:fldChar w:fldCharType="end"/>
        </w:r>
      </w:hyperlink>
    </w:p>
    <w:p w14:paraId="308DD458" w14:textId="64D4C0A0"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6" w:history="1">
        <w:r w:rsidRPr="00F14ACA">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590626 \h </w:instrText>
        </w:r>
        <w:r>
          <w:rPr>
            <w:noProof/>
            <w:webHidden/>
          </w:rPr>
        </w:r>
        <w:r>
          <w:rPr>
            <w:noProof/>
            <w:webHidden/>
          </w:rPr>
          <w:fldChar w:fldCharType="separate"/>
        </w:r>
        <w:r>
          <w:rPr>
            <w:noProof/>
            <w:webHidden/>
          </w:rPr>
          <w:t>55</w:t>
        </w:r>
        <w:r>
          <w:rPr>
            <w:noProof/>
            <w:webHidden/>
          </w:rPr>
          <w:fldChar w:fldCharType="end"/>
        </w:r>
      </w:hyperlink>
    </w:p>
    <w:p w14:paraId="4C180F75" w14:textId="6CF00CEE"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7" w:history="1">
        <w:r w:rsidRPr="00F14ACA">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590627 \h </w:instrText>
        </w:r>
        <w:r>
          <w:rPr>
            <w:noProof/>
            <w:webHidden/>
          </w:rPr>
        </w:r>
        <w:r>
          <w:rPr>
            <w:noProof/>
            <w:webHidden/>
          </w:rPr>
          <w:fldChar w:fldCharType="separate"/>
        </w:r>
        <w:r>
          <w:rPr>
            <w:noProof/>
            <w:webHidden/>
          </w:rPr>
          <w:t>56</w:t>
        </w:r>
        <w:r>
          <w:rPr>
            <w:noProof/>
            <w:webHidden/>
          </w:rPr>
          <w:fldChar w:fldCharType="end"/>
        </w:r>
      </w:hyperlink>
    </w:p>
    <w:p w14:paraId="5215CD06" w14:textId="0D277533"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8" w:history="1">
        <w:r w:rsidRPr="00F14ACA">
          <w:rPr>
            <w:rStyle w:val="Hipervnculo"/>
            <w:noProof/>
          </w:rPr>
          <w:t>Ilustración 21 Servidor Backbone Router</w:t>
        </w:r>
        <w:r>
          <w:rPr>
            <w:noProof/>
            <w:webHidden/>
          </w:rPr>
          <w:tab/>
        </w:r>
        <w:r>
          <w:rPr>
            <w:noProof/>
            <w:webHidden/>
          </w:rPr>
          <w:fldChar w:fldCharType="begin"/>
        </w:r>
        <w:r>
          <w:rPr>
            <w:noProof/>
            <w:webHidden/>
          </w:rPr>
          <w:instrText xml:space="preserve"> PAGEREF _Toc81590628 \h </w:instrText>
        </w:r>
        <w:r>
          <w:rPr>
            <w:noProof/>
            <w:webHidden/>
          </w:rPr>
        </w:r>
        <w:r>
          <w:rPr>
            <w:noProof/>
            <w:webHidden/>
          </w:rPr>
          <w:fldChar w:fldCharType="separate"/>
        </w:r>
        <w:r>
          <w:rPr>
            <w:noProof/>
            <w:webHidden/>
          </w:rPr>
          <w:t>57</w:t>
        </w:r>
        <w:r>
          <w:rPr>
            <w:noProof/>
            <w:webHidden/>
          </w:rPr>
          <w:fldChar w:fldCharType="end"/>
        </w:r>
      </w:hyperlink>
    </w:p>
    <w:p w14:paraId="296750FF" w14:textId="250BC7BB"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29" w:history="1">
        <w:r w:rsidRPr="00F14ACA">
          <w:rPr>
            <w:rStyle w:val="Hipervnculo"/>
            <w:noProof/>
          </w:rPr>
          <w:t>Ilustración 22 Servicio DHCP</w:t>
        </w:r>
        <w:r>
          <w:rPr>
            <w:noProof/>
            <w:webHidden/>
          </w:rPr>
          <w:tab/>
        </w:r>
        <w:r>
          <w:rPr>
            <w:noProof/>
            <w:webHidden/>
          </w:rPr>
          <w:fldChar w:fldCharType="begin"/>
        </w:r>
        <w:r>
          <w:rPr>
            <w:noProof/>
            <w:webHidden/>
          </w:rPr>
          <w:instrText xml:space="preserve"> PAGEREF _Toc81590629 \h </w:instrText>
        </w:r>
        <w:r>
          <w:rPr>
            <w:noProof/>
            <w:webHidden/>
          </w:rPr>
        </w:r>
        <w:r>
          <w:rPr>
            <w:noProof/>
            <w:webHidden/>
          </w:rPr>
          <w:fldChar w:fldCharType="separate"/>
        </w:r>
        <w:r>
          <w:rPr>
            <w:noProof/>
            <w:webHidden/>
          </w:rPr>
          <w:t>58</w:t>
        </w:r>
        <w:r>
          <w:rPr>
            <w:noProof/>
            <w:webHidden/>
          </w:rPr>
          <w:fldChar w:fldCharType="end"/>
        </w:r>
      </w:hyperlink>
    </w:p>
    <w:p w14:paraId="7B9B1D1A" w14:textId="5704762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0" w:history="1">
        <w:r w:rsidRPr="00F14ACA">
          <w:rPr>
            <w:rStyle w:val="Hipervnculo"/>
            <w:noProof/>
          </w:rPr>
          <w:t>Ilustración 23 Servicio NAT64</w:t>
        </w:r>
        <w:r>
          <w:rPr>
            <w:noProof/>
            <w:webHidden/>
          </w:rPr>
          <w:tab/>
        </w:r>
        <w:r>
          <w:rPr>
            <w:noProof/>
            <w:webHidden/>
          </w:rPr>
          <w:fldChar w:fldCharType="begin"/>
        </w:r>
        <w:r>
          <w:rPr>
            <w:noProof/>
            <w:webHidden/>
          </w:rPr>
          <w:instrText xml:space="preserve"> PAGEREF _Toc81590630 \h </w:instrText>
        </w:r>
        <w:r>
          <w:rPr>
            <w:noProof/>
            <w:webHidden/>
          </w:rPr>
        </w:r>
        <w:r>
          <w:rPr>
            <w:noProof/>
            <w:webHidden/>
          </w:rPr>
          <w:fldChar w:fldCharType="separate"/>
        </w:r>
        <w:r>
          <w:rPr>
            <w:noProof/>
            <w:webHidden/>
          </w:rPr>
          <w:t>59</w:t>
        </w:r>
        <w:r>
          <w:rPr>
            <w:noProof/>
            <w:webHidden/>
          </w:rPr>
          <w:fldChar w:fldCharType="end"/>
        </w:r>
      </w:hyperlink>
    </w:p>
    <w:p w14:paraId="08B85FD1" w14:textId="623B339A"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1" w:history="1">
        <w:r w:rsidRPr="00F14ACA">
          <w:rPr>
            <w:rStyle w:val="Hipervnculo"/>
            <w:noProof/>
          </w:rPr>
          <w:t>Ilustración 24 Servicio Commissioner</w:t>
        </w:r>
        <w:r>
          <w:rPr>
            <w:noProof/>
            <w:webHidden/>
          </w:rPr>
          <w:tab/>
        </w:r>
        <w:r>
          <w:rPr>
            <w:noProof/>
            <w:webHidden/>
          </w:rPr>
          <w:fldChar w:fldCharType="begin"/>
        </w:r>
        <w:r>
          <w:rPr>
            <w:noProof/>
            <w:webHidden/>
          </w:rPr>
          <w:instrText xml:space="preserve"> PAGEREF _Toc81590631 \h </w:instrText>
        </w:r>
        <w:r>
          <w:rPr>
            <w:noProof/>
            <w:webHidden/>
          </w:rPr>
        </w:r>
        <w:r>
          <w:rPr>
            <w:noProof/>
            <w:webHidden/>
          </w:rPr>
          <w:fldChar w:fldCharType="separate"/>
        </w:r>
        <w:r>
          <w:rPr>
            <w:noProof/>
            <w:webHidden/>
          </w:rPr>
          <w:t>60</w:t>
        </w:r>
        <w:r>
          <w:rPr>
            <w:noProof/>
            <w:webHidden/>
          </w:rPr>
          <w:fldChar w:fldCharType="end"/>
        </w:r>
      </w:hyperlink>
    </w:p>
    <w:p w14:paraId="244081A9" w14:textId="1CA4D3F6"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2" w:history="1">
        <w:r w:rsidRPr="00F14ACA">
          <w:rPr>
            <w:rStyle w:val="Hipervnculo"/>
            <w:noProof/>
          </w:rPr>
          <w:t>Ilustración 25 Pestaña Visual Network</w:t>
        </w:r>
        <w:r>
          <w:rPr>
            <w:noProof/>
            <w:webHidden/>
          </w:rPr>
          <w:tab/>
        </w:r>
        <w:r>
          <w:rPr>
            <w:noProof/>
            <w:webHidden/>
          </w:rPr>
          <w:fldChar w:fldCharType="begin"/>
        </w:r>
        <w:r>
          <w:rPr>
            <w:noProof/>
            <w:webHidden/>
          </w:rPr>
          <w:instrText xml:space="preserve"> PAGEREF _Toc81590632 \h </w:instrText>
        </w:r>
        <w:r>
          <w:rPr>
            <w:noProof/>
            <w:webHidden/>
          </w:rPr>
        </w:r>
        <w:r>
          <w:rPr>
            <w:noProof/>
            <w:webHidden/>
          </w:rPr>
          <w:fldChar w:fldCharType="separate"/>
        </w:r>
        <w:r>
          <w:rPr>
            <w:noProof/>
            <w:webHidden/>
          </w:rPr>
          <w:t>61</w:t>
        </w:r>
        <w:r>
          <w:rPr>
            <w:noProof/>
            <w:webHidden/>
          </w:rPr>
          <w:fldChar w:fldCharType="end"/>
        </w:r>
      </w:hyperlink>
    </w:p>
    <w:p w14:paraId="59BAF4BA" w14:textId="30E10C55"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3" w:history="1">
        <w:r w:rsidRPr="00F14ACA">
          <w:rPr>
            <w:rStyle w:val="Hipervnculo"/>
            <w:noProof/>
          </w:rPr>
          <w:t>Ilustración 26 Pestaña Logs</w:t>
        </w:r>
        <w:r>
          <w:rPr>
            <w:noProof/>
            <w:webHidden/>
          </w:rPr>
          <w:tab/>
        </w:r>
        <w:r>
          <w:rPr>
            <w:noProof/>
            <w:webHidden/>
          </w:rPr>
          <w:fldChar w:fldCharType="begin"/>
        </w:r>
        <w:r>
          <w:rPr>
            <w:noProof/>
            <w:webHidden/>
          </w:rPr>
          <w:instrText xml:space="preserve"> PAGEREF _Toc81590633 \h </w:instrText>
        </w:r>
        <w:r>
          <w:rPr>
            <w:noProof/>
            <w:webHidden/>
          </w:rPr>
        </w:r>
        <w:r>
          <w:rPr>
            <w:noProof/>
            <w:webHidden/>
          </w:rPr>
          <w:fldChar w:fldCharType="separate"/>
        </w:r>
        <w:r>
          <w:rPr>
            <w:noProof/>
            <w:webHidden/>
          </w:rPr>
          <w:t>62</w:t>
        </w:r>
        <w:r>
          <w:rPr>
            <w:noProof/>
            <w:webHidden/>
          </w:rPr>
          <w:fldChar w:fldCharType="end"/>
        </w:r>
      </w:hyperlink>
    </w:p>
    <w:p w14:paraId="744B7695" w14:textId="3AC17139"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4" w:history="1">
        <w:r w:rsidRPr="00F14ACA">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590634 \h </w:instrText>
        </w:r>
        <w:r>
          <w:rPr>
            <w:noProof/>
            <w:webHidden/>
          </w:rPr>
        </w:r>
        <w:r>
          <w:rPr>
            <w:noProof/>
            <w:webHidden/>
          </w:rPr>
          <w:fldChar w:fldCharType="separate"/>
        </w:r>
        <w:r>
          <w:rPr>
            <w:noProof/>
            <w:webHidden/>
          </w:rPr>
          <w:t>66</w:t>
        </w:r>
        <w:r>
          <w:rPr>
            <w:noProof/>
            <w:webHidden/>
          </w:rPr>
          <w:fldChar w:fldCharType="end"/>
        </w:r>
      </w:hyperlink>
    </w:p>
    <w:p w14:paraId="0E112B5E" w14:textId="180161F7"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5" w:history="1">
        <w:r w:rsidRPr="00F14ACA">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590635 \h </w:instrText>
        </w:r>
        <w:r>
          <w:rPr>
            <w:noProof/>
            <w:webHidden/>
          </w:rPr>
        </w:r>
        <w:r>
          <w:rPr>
            <w:noProof/>
            <w:webHidden/>
          </w:rPr>
          <w:fldChar w:fldCharType="separate"/>
        </w:r>
        <w:r>
          <w:rPr>
            <w:noProof/>
            <w:webHidden/>
          </w:rPr>
          <w:t>66</w:t>
        </w:r>
        <w:r>
          <w:rPr>
            <w:noProof/>
            <w:webHidden/>
          </w:rPr>
          <w:fldChar w:fldCharType="end"/>
        </w:r>
      </w:hyperlink>
    </w:p>
    <w:p w14:paraId="43B964BA" w14:textId="4F62820A"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6" w:history="1">
        <w:r w:rsidRPr="00F14ACA">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590636 \h </w:instrText>
        </w:r>
        <w:r>
          <w:rPr>
            <w:noProof/>
            <w:webHidden/>
          </w:rPr>
        </w:r>
        <w:r>
          <w:rPr>
            <w:noProof/>
            <w:webHidden/>
          </w:rPr>
          <w:fldChar w:fldCharType="separate"/>
        </w:r>
        <w:r>
          <w:rPr>
            <w:noProof/>
            <w:webHidden/>
          </w:rPr>
          <w:t>67</w:t>
        </w:r>
        <w:r>
          <w:rPr>
            <w:noProof/>
            <w:webHidden/>
          </w:rPr>
          <w:fldChar w:fldCharType="end"/>
        </w:r>
      </w:hyperlink>
    </w:p>
    <w:p w14:paraId="3A5A1A86" w14:textId="1F8CD9E2"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7" w:history="1">
        <w:r w:rsidRPr="00F14ACA">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590637 \h </w:instrText>
        </w:r>
        <w:r>
          <w:rPr>
            <w:noProof/>
            <w:webHidden/>
          </w:rPr>
        </w:r>
        <w:r>
          <w:rPr>
            <w:noProof/>
            <w:webHidden/>
          </w:rPr>
          <w:fldChar w:fldCharType="separate"/>
        </w:r>
        <w:r>
          <w:rPr>
            <w:noProof/>
            <w:webHidden/>
          </w:rPr>
          <w:t>67</w:t>
        </w:r>
        <w:r>
          <w:rPr>
            <w:noProof/>
            <w:webHidden/>
          </w:rPr>
          <w:fldChar w:fldCharType="end"/>
        </w:r>
      </w:hyperlink>
    </w:p>
    <w:p w14:paraId="2DB85030" w14:textId="6032044E"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8" w:history="1">
        <w:r w:rsidRPr="00F14ACA">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590638 \h </w:instrText>
        </w:r>
        <w:r>
          <w:rPr>
            <w:noProof/>
            <w:webHidden/>
          </w:rPr>
        </w:r>
        <w:r>
          <w:rPr>
            <w:noProof/>
            <w:webHidden/>
          </w:rPr>
          <w:fldChar w:fldCharType="separate"/>
        </w:r>
        <w:r>
          <w:rPr>
            <w:noProof/>
            <w:webHidden/>
          </w:rPr>
          <w:t>68</w:t>
        </w:r>
        <w:r>
          <w:rPr>
            <w:noProof/>
            <w:webHidden/>
          </w:rPr>
          <w:fldChar w:fldCharType="end"/>
        </w:r>
      </w:hyperlink>
    </w:p>
    <w:p w14:paraId="12E8FC2F" w14:textId="3CCFDD6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39" w:history="1">
        <w:r w:rsidRPr="00F14ACA">
          <w:rPr>
            <w:rStyle w:val="Hipervnculo"/>
            <w:noProof/>
          </w:rPr>
          <w:t>Ilustración 32 Instalar libusbk con Zadig</w:t>
        </w:r>
        <w:r>
          <w:rPr>
            <w:noProof/>
            <w:webHidden/>
          </w:rPr>
          <w:tab/>
        </w:r>
        <w:r>
          <w:rPr>
            <w:noProof/>
            <w:webHidden/>
          </w:rPr>
          <w:fldChar w:fldCharType="begin"/>
        </w:r>
        <w:r>
          <w:rPr>
            <w:noProof/>
            <w:webHidden/>
          </w:rPr>
          <w:instrText xml:space="preserve"> PAGEREF _Toc81590639 \h </w:instrText>
        </w:r>
        <w:r>
          <w:rPr>
            <w:noProof/>
            <w:webHidden/>
          </w:rPr>
        </w:r>
        <w:r>
          <w:rPr>
            <w:noProof/>
            <w:webHidden/>
          </w:rPr>
          <w:fldChar w:fldCharType="separate"/>
        </w:r>
        <w:r>
          <w:rPr>
            <w:noProof/>
            <w:webHidden/>
          </w:rPr>
          <w:t>71</w:t>
        </w:r>
        <w:r>
          <w:rPr>
            <w:noProof/>
            <w:webHidden/>
          </w:rPr>
          <w:fldChar w:fldCharType="end"/>
        </w:r>
      </w:hyperlink>
    </w:p>
    <w:p w14:paraId="0F1F5A23" w14:textId="69C45A2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0" w:history="1">
        <w:r w:rsidRPr="00F14ACA">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590640 \h </w:instrText>
        </w:r>
        <w:r>
          <w:rPr>
            <w:noProof/>
            <w:webHidden/>
          </w:rPr>
        </w:r>
        <w:r>
          <w:rPr>
            <w:noProof/>
            <w:webHidden/>
          </w:rPr>
          <w:fldChar w:fldCharType="separate"/>
        </w:r>
        <w:r>
          <w:rPr>
            <w:noProof/>
            <w:webHidden/>
          </w:rPr>
          <w:t>72</w:t>
        </w:r>
        <w:r>
          <w:rPr>
            <w:noProof/>
            <w:webHidden/>
          </w:rPr>
          <w:fldChar w:fldCharType="end"/>
        </w:r>
      </w:hyperlink>
    </w:p>
    <w:p w14:paraId="40D1B9FF" w14:textId="174E0A0B"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1" w:history="1">
        <w:r w:rsidRPr="00F14ACA">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590641 \h </w:instrText>
        </w:r>
        <w:r>
          <w:rPr>
            <w:noProof/>
            <w:webHidden/>
          </w:rPr>
        </w:r>
        <w:r>
          <w:rPr>
            <w:noProof/>
            <w:webHidden/>
          </w:rPr>
          <w:fldChar w:fldCharType="separate"/>
        </w:r>
        <w:r>
          <w:rPr>
            <w:noProof/>
            <w:webHidden/>
          </w:rPr>
          <w:t>72</w:t>
        </w:r>
        <w:r>
          <w:rPr>
            <w:noProof/>
            <w:webHidden/>
          </w:rPr>
          <w:fldChar w:fldCharType="end"/>
        </w:r>
      </w:hyperlink>
    </w:p>
    <w:p w14:paraId="48D937D7" w14:textId="78D79D83"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2" w:history="1">
        <w:r w:rsidRPr="00F14ACA">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590642 \h </w:instrText>
        </w:r>
        <w:r>
          <w:rPr>
            <w:noProof/>
            <w:webHidden/>
          </w:rPr>
        </w:r>
        <w:r>
          <w:rPr>
            <w:noProof/>
            <w:webHidden/>
          </w:rPr>
          <w:fldChar w:fldCharType="separate"/>
        </w:r>
        <w:r>
          <w:rPr>
            <w:noProof/>
            <w:webHidden/>
          </w:rPr>
          <w:t>73</w:t>
        </w:r>
        <w:r>
          <w:rPr>
            <w:noProof/>
            <w:webHidden/>
          </w:rPr>
          <w:fldChar w:fldCharType="end"/>
        </w:r>
      </w:hyperlink>
    </w:p>
    <w:p w14:paraId="50400287" w14:textId="28EC3B46"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3" w:history="1">
        <w:r w:rsidRPr="00F14ACA">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590643 \h </w:instrText>
        </w:r>
        <w:r>
          <w:rPr>
            <w:noProof/>
            <w:webHidden/>
          </w:rPr>
        </w:r>
        <w:r>
          <w:rPr>
            <w:noProof/>
            <w:webHidden/>
          </w:rPr>
          <w:fldChar w:fldCharType="separate"/>
        </w:r>
        <w:r>
          <w:rPr>
            <w:noProof/>
            <w:webHidden/>
          </w:rPr>
          <w:t>73</w:t>
        </w:r>
        <w:r>
          <w:rPr>
            <w:noProof/>
            <w:webHidden/>
          </w:rPr>
          <w:fldChar w:fldCharType="end"/>
        </w:r>
      </w:hyperlink>
    </w:p>
    <w:p w14:paraId="42ADE390" w14:textId="3DC778E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4" w:history="1">
        <w:r w:rsidRPr="00F14ACA">
          <w:rPr>
            <w:rStyle w:val="Hipervnculo"/>
            <w:noProof/>
          </w:rPr>
          <w:t>Ilustración 37 Terminal Termite</w:t>
        </w:r>
        <w:r>
          <w:rPr>
            <w:noProof/>
            <w:webHidden/>
          </w:rPr>
          <w:tab/>
        </w:r>
        <w:r>
          <w:rPr>
            <w:noProof/>
            <w:webHidden/>
          </w:rPr>
          <w:fldChar w:fldCharType="begin"/>
        </w:r>
        <w:r>
          <w:rPr>
            <w:noProof/>
            <w:webHidden/>
          </w:rPr>
          <w:instrText xml:space="preserve"> PAGEREF _Toc81590644 \h </w:instrText>
        </w:r>
        <w:r>
          <w:rPr>
            <w:noProof/>
            <w:webHidden/>
          </w:rPr>
        </w:r>
        <w:r>
          <w:rPr>
            <w:noProof/>
            <w:webHidden/>
          </w:rPr>
          <w:fldChar w:fldCharType="separate"/>
        </w:r>
        <w:r>
          <w:rPr>
            <w:noProof/>
            <w:webHidden/>
          </w:rPr>
          <w:t>75</w:t>
        </w:r>
        <w:r>
          <w:rPr>
            <w:noProof/>
            <w:webHidden/>
          </w:rPr>
          <w:fldChar w:fldCharType="end"/>
        </w:r>
      </w:hyperlink>
    </w:p>
    <w:p w14:paraId="23FFE215" w14:textId="086D44B9"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5" w:history="1">
        <w:r w:rsidRPr="00F14ACA">
          <w:rPr>
            <w:rStyle w:val="Hipervnculo"/>
            <w:noProof/>
          </w:rPr>
          <w:t>Ilustración 38 Herramienta KiTools</w:t>
        </w:r>
        <w:r>
          <w:rPr>
            <w:noProof/>
            <w:webHidden/>
          </w:rPr>
          <w:tab/>
        </w:r>
        <w:r>
          <w:rPr>
            <w:noProof/>
            <w:webHidden/>
          </w:rPr>
          <w:fldChar w:fldCharType="begin"/>
        </w:r>
        <w:r>
          <w:rPr>
            <w:noProof/>
            <w:webHidden/>
          </w:rPr>
          <w:instrText xml:space="preserve"> PAGEREF _Toc81590645 \h </w:instrText>
        </w:r>
        <w:r>
          <w:rPr>
            <w:noProof/>
            <w:webHidden/>
          </w:rPr>
        </w:r>
        <w:r>
          <w:rPr>
            <w:noProof/>
            <w:webHidden/>
          </w:rPr>
          <w:fldChar w:fldCharType="separate"/>
        </w:r>
        <w:r>
          <w:rPr>
            <w:noProof/>
            <w:webHidden/>
          </w:rPr>
          <w:t>77</w:t>
        </w:r>
        <w:r>
          <w:rPr>
            <w:noProof/>
            <w:webHidden/>
          </w:rPr>
          <w:fldChar w:fldCharType="end"/>
        </w:r>
      </w:hyperlink>
    </w:p>
    <w:p w14:paraId="2A910025" w14:textId="328D8401"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6" w:history="1">
        <w:r w:rsidRPr="00F14ACA">
          <w:rPr>
            <w:rStyle w:val="Hipervnculo"/>
            <w:noProof/>
          </w:rPr>
          <w:t>Ilustración 39 IP como parámetros</w:t>
        </w:r>
        <w:r>
          <w:rPr>
            <w:noProof/>
            <w:webHidden/>
          </w:rPr>
          <w:tab/>
        </w:r>
        <w:r>
          <w:rPr>
            <w:noProof/>
            <w:webHidden/>
          </w:rPr>
          <w:fldChar w:fldCharType="begin"/>
        </w:r>
        <w:r>
          <w:rPr>
            <w:noProof/>
            <w:webHidden/>
          </w:rPr>
          <w:instrText xml:space="preserve"> PAGEREF _Toc81590646 \h </w:instrText>
        </w:r>
        <w:r>
          <w:rPr>
            <w:noProof/>
            <w:webHidden/>
          </w:rPr>
        </w:r>
        <w:r>
          <w:rPr>
            <w:noProof/>
            <w:webHidden/>
          </w:rPr>
          <w:fldChar w:fldCharType="separate"/>
        </w:r>
        <w:r>
          <w:rPr>
            <w:noProof/>
            <w:webHidden/>
          </w:rPr>
          <w:t>78</w:t>
        </w:r>
        <w:r>
          <w:rPr>
            <w:noProof/>
            <w:webHidden/>
          </w:rPr>
          <w:fldChar w:fldCharType="end"/>
        </w:r>
      </w:hyperlink>
    </w:p>
    <w:p w14:paraId="17BF4DFB" w14:textId="5517773A"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9" w:anchor="_Toc81590647" w:history="1">
        <w:r w:rsidRPr="00F14ACA">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590647 \h </w:instrText>
        </w:r>
        <w:r>
          <w:rPr>
            <w:noProof/>
            <w:webHidden/>
          </w:rPr>
        </w:r>
        <w:r>
          <w:rPr>
            <w:noProof/>
            <w:webHidden/>
          </w:rPr>
          <w:fldChar w:fldCharType="separate"/>
        </w:r>
        <w:r>
          <w:rPr>
            <w:noProof/>
            <w:webHidden/>
          </w:rPr>
          <w:t>79</w:t>
        </w:r>
        <w:r>
          <w:rPr>
            <w:noProof/>
            <w:webHidden/>
          </w:rPr>
          <w:fldChar w:fldCharType="end"/>
        </w:r>
      </w:hyperlink>
    </w:p>
    <w:p w14:paraId="211F550D" w14:textId="36BCC8A8"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48" w:history="1">
        <w:r w:rsidRPr="00F14ACA">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590648 \h </w:instrText>
        </w:r>
        <w:r>
          <w:rPr>
            <w:noProof/>
            <w:webHidden/>
          </w:rPr>
        </w:r>
        <w:r>
          <w:rPr>
            <w:noProof/>
            <w:webHidden/>
          </w:rPr>
          <w:fldChar w:fldCharType="separate"/>
        </w:r>
        <w:r>
          <w:rPr>
            <w:noProof/>
            <w:webHidden/>
          </w:rPr>
          <w:t>82</w:t>
        </w:r>
        <w:r>
          <w:rPr>
            <w:noProof/>
            <w:webHidden/>
          </w:rPr>
          <w:fldChar w:fldCharType="end"/>
        </w:r>
      </w:hyperlink>
    </w:p>
    <w:p w14:paraId="4A0E9669" w14:textId="7EACFA01"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10" w:anchor="_Toc81590649" w:history="1">
        <w:r w:rsidRPr="00F14ACA">
          <w:rPr>
            <w:rStyle w:val="Hipervnculo"/>
            <w:noProof/>
          </w:rPr>
          <w:t>Ilustración 42 Jerarquía Circuito</w:t>
        </w:r>
        <w:r>
          <w:rPr>
            <w:noProof/>
            <w:webHidden/>
          </w:rPr>
          <w:tab/>
        </w:r>
        <w:r>
          <w:rPr>
            <w:noProof/>
            <w:webHidden/>
          </w:rPr>
          <w:fldChar w:fldCharType="begin"/>
        </w:r>
        <w:r>
          <w:rPr>
            <w:noProof/>
            <w:webHidden/>
          </w:rPr>
          <w:instrText xml:space="preserve"> PAGEREF _Toc81590649 \h </w:instrText>
        </w:r>
        <w:r>
          <w:rPr>
            <w:noProof/>
            <w:webHidden/>
          </w:rPr>
        </w:r>
        <w:r>
          <w:rPr>
            <w:noProof/>
            <w:webHidden/>
          </w:rPr>
          <w:fldChar w:fldCharType="separate"/>
        </w:r>
        <w:r>
          <w:rPr>
            <w:noProof/>
            <w:webHidden/>
          </w:rPr>
          <w:t>85</w:t>
        </w:r>
        <w:r>
          <w:rPr>
            <w:noProof/>
            <w:webHidden/>
          </w:rPr>
          <w:fldChar w:fldCharType="end"/>
        </w:r>
      </w:hyperlink>
    </w:p>
    <w:p w14:paraId="2CAD06F3" w14:textId="3D9303B3"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0" w:history="1">
        <w:r w:rsidRPr="00F14ACA">
          <w:rPr>
            <w:rStyle w:val="Hipervnculo"/>
            <w:noProof/>
          </w:rPr>
          <w:t>Ilustración 43 Circuito Integración del Módulo</w:t>
        </w:r>
        <w:r>
          <w:rPr>
            <w:noProof/>
            <w:webHidden/>
          </w:rPr>
          <w:tab/>
        </w:r>
        <w:r>
          <w:rPr>
            <w:noProof/>
            <w:webHidden/>
          </w:rPr>
          <w:fldChar w:fldCharType="begin"/>
        </w:r>
        <w:r>
          <w:rPr>
            <w:noProof/>
            <w:webHidden/>
          </w:rPr>
          <w:instrText xml:space="preserve"> PAGEREF _Toc81590650 \h </w:instrText>
        </w:r>
        <w:r>
          <w:rPr>
            <w:noProof/>
            <w:webHidden/>
          </w:rPr>
        </w:r>
        <w:r>
          <w:rPr>
            <w:noProof/>
            <w:webHidden/>
          </w:rPr>
          <w:fldChar w:fldCharType="separate"/>
        </w:r>
        <w:r>
          <w:rPr>
            <w:noProof/>
            <w:webHidden/>
          </w:rPr>
          <w:t>87</w:t>
        </w:r>
        <w:r>
          <w:rPr>
            <w:noProof/>
            <w:webHidden/>
          </w:rPr>
          <w:fldChar w:fldCharType="end"/>
        </w:r>
      </w:hyperlink>
    </w:p>
    <w:p w14:paraId="04F052BA" w14:textId="4E5B84FB"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1" w:history="1">
        <w:r w:rsidRPr="00F14ACA">
          <w:rPr>
            <w:rStyle w:val="Hipervnculo"/>
            <w:noProof/>
          </w:rPr>
          <w:t>Ilustración 44 Dispositivo KTWM102</w:t>
        </w:r>
        <w:r>
          <w:rPr>
            <w:noProof/>
            <w:webHidden/>
          </w:rPr>
          <w:tab/>
        </w:r>
        <w:r>
          <w:rPr>
            <w:noProof/>
            <w:webHidden/>
          </w:rPr>
          <w:fldChar w:fldCharType="begin"/>
        </w:r>
        <w:r>
          <w:rPr>
            <w:noProof/>
            <w:webHidden/>
          </w:rPr>
          <w:instrText xml:space="preserve"> PAGEREF _Toc81590651 \h </w:instrText>
        </w:r>
        <w:r>
          <w:rPr>
            <w:noProof/>
            <w:webHidden/>
          </w:rPr>
        </w:r>
        <w:r>
          <w:rPr>
            <w:noProof/>
            <w:webHidden/>
          </w:rPr>
          <w:fldChar w:fldCharType="separate"/>
        </w:r>
        <w:r>
          <w:rPr>
            <w:noProof/>
            <w:webHidden/>
          </w:rPr>
          <w:t>87</w:t>
        </w:r>
        <w:r>
          <w:rPr>
            <w:noProof/>
            <w:webHidden/>
          </w:rPr>
          <w:fldChar w:fldCharType="end"/>
        </w:r>
      </w:hyperlink>
    </w:p>
    <w:p w14:paraId="12A250C3" w14:textId="434B9EF3"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2" w:history="1">
        <w:r w:rsidRPr="00F14ACA">
          <w:rPr>
            <w:rStyle w:val="Hipervnculo"/>
            <w:noProof/>
          </w:rPr>
          <w:t>Ilustración 45 Conectores Verticales</w:t>
        </w:r>
        <w:r>
          <w:rPr>
            <w:noProof/>
            <w:webHidden/>
          </w:rPr>
          <w:tab/>
        </w:r>
        <w:r>
          <w:rPr>
            <w:noProof/>
            <w:webHidden/>
          </w:rPr>
          <w:fldChar w:fldCharType="begin"/>
        </w:r>
        <w:r>
          <w:rPr>
            <w:noProof/>
            <w:webHidden/>
          </w:rPr>
          <w:instrText xml:space="preserve"> PAGEREF _Toc81590652 \h </w:instrText>
        </w:r>
        <w:r>
          <w:rPr>
            <w:noProof/>
            <w:webHidden/>
          </w:rPr>
        </w:r>
        <w:r>
          <w:rPr>
            <w:noProof/>
            <w:webHidden/>
          </w:rPr>
          <w:fldChar w:fldCharType="separate"/>
        </w:r>
        <w:r>
          <w:rPr>
            <w:noProof/>
            <w:webHidden/>
          </w:rPr>
          <w:t>89</w:t>
        </w:r>
        <w:r>
          <w:rPr>
            <w:noProof/>
            <w:webHidden/>
          </w:rPr>
          <w:fldChar w:fldCharType="end"/>
        </w:r>
      </w:hyperlink>
    </w:p>
    <w:p w14:paraId="7800FC3D" w14:textId="44AFDDF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3" w:history="1">
        <w:r w:rsidRPr="00F14ACA">
          <w:rPr>
            <w:rStyle w:val="Hipervnculo"/>
            <w:noProof/>
          </w:rPr>
          <w:t>Ilustración 46 Conector USB</w:t>
        </w:r>
        <w:r>
          <w:rPr>
            <w:noProof/>
            <w:webHidden/>
          </w:rPr>
          <w:tab/>
        </w:r>
        <w:r>
          <w:rPr>
            <w:noProof/>
            <w:webHidden/>
          </w:rPr>
          <w:fldChar w:fldCharType="begin"/>
        </w:r>
        <w:r>
          <w:rPr>
            <w:noProof/>
            <w:webHidden/>
          </w:rPr>
          <w:instrText xml:space="preserve"> PAGEREF _Toc81590653 \h </w:instrText>
        </w:r>
        <w:r>
          <w:rPr>
            <w:noProof/>
            <w:webHidden/>
          </w:rPr>
        </w:r>
        <w:r>
          <w:rPr>
            <w:noProof/>
            <w:webHidden/>
          </w:rPr>
          <w:fldChar w:fldCharType="separate"/>
        </w:r>
        <w:r>
          <w:rPr>
            <w:noProof/>
            <w:webHidden/>
          </w:rPr>
          <w:t>90</w:t>
        </w:r>
        <w:r>
          <w:rPr>
            <w:noProof/>
            <w:webHidden/>
          </w:rPr>
          <w:fldChar w:fldCharType="end"/>
        </w:r>
      </w:hyperlink>
    </w:p>
    <w:p w14:paraId="58D9A13A" w14:textId="2EAEAF71"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4" w:history="1">
        <w:r w:rsidRPr="00F14ACA">
          <w:rPr>
            <w:rStyle w:val="Hipervnculo"/>
            <w:noProof/>
          </w:rPr>
          <w:t>Ilustración 47 Layout Completo</w:t>
        </w:r>
        <w:r>
          <w:rPr>
            <w:noProof/>
            <w:webHidden/>
          </w:rPr>
          <w:tab/>
        </w:r>
        <w:r>
          <w:rPr>
            <w:noProof/>
            <w:webHidden/>
          </w:rPr>
          <w:fldChar w:fldCharType="begin"/>
        </w:r>
        <w:r>
          <w:rPr>
            <w:noProof/>
            <w:webHidden/>
          </w:rPr>
          <w:instrText xml:space="preserve"> PAGEREF _Toc81590654 \h </w:instrText>
        </w:r>
        <w:r>
          <w:rPr>
            <w:noProof/>
            <w:webHidden/>
          </w:rPr>
        </w:r>
        <w:r>
          <w:rPr>
            <w:noProof/>
            <w:webHidden/>
          </w:rPr>
          <w:fldChar w:fldCharType="separate"/>
        </w:r>
        <w:r>
          <w:rPr>
            <w:noProof/>
            <w:webHidden/>
          </w:rPr>
          <w:t>91</w:t>
        </w:r>
        <w:r>
          <w:rPr>
            <w:noProof/>
            <w:webHidden/>
          </w:rPr>
          <w:fldChar w:fldCharType="end"/>
        </w:r>
      </w:hyperlink>
    </w:p>
    <w:p w14:paraId="300B0BA8" w14:textId="0E5784B6"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5" w:history="1">
        <w:r w:rsidRPr="00F14ACA">
          <w:rPr>
            <w:rStyle w:val="Hipervnculo"/>
            <w:noProof/>
          </w:rPr>
          <w:t>Ilustración 48 Layout Capa TOP</w:t>
        </w:r>
        <w:r>
          <w:rPr>
            <w:noProof/>
            <w:webHidden/>
          </w:rPr>
          <w:tab/>
        </w:r>
        <w:r>
          <w:rPr>
            <w:noProof/>
            <w:webHidden/>
          </w:rPr>
          <w:fldChar w:fldCharType="begin"/>
        </w:r>
        <w:r>
          <w:rPr>
            <w:noProof/>
            <w:webHidden/>
          </w:rPr>
          <w:instrText xml:space="preserve"> PAGEREF _Toc81590655 \h </w:instrText>
        </w:r>
        <w:r>
          <w:rPr>
            <w:noProof/>
            <w:webHidden/>
          </w:rPr>
        </w:r>
        <w:r>
          <w:rPr>
            <w:noProof/>
            <w:webHidden/>
          </w:rPr>
          <w:fldChar w:fldCharType="separate"/>
        </w:r>
        <w:r>
          <w:rPr>
            <w:noProof/>
            <w:webHidden/>
          </w:rPr>
          <w:t>92</w:t>
        </w:r>
        <w:r>
          <w:rPr>
            <w:noProof/>
            <w:webHidden/>
          </w:rPr>
          <w:fldChar w:fldCharType="end"/>
        </w:r>
      </w:hyperlink>
    </w:p>
    <w:p w14:paraId="32CB00DA" w14:textId="0C41711B"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6" w:history="1">
        <w:r w:rsidRPr="00F14ACA">
          <w:rPr>
            <w:rStyle w:val="Hipervnculo"/>
            <w:noProof/>
          </w:rPr>
          <w:t>Ilustración 49 Layout Capa BOTTOM</w:t>
        </w:r>
        <w:r>
          <w:rPr>
            <w:noProof/>
            <w:webHidden/>
          </w:rPr>
          <w:tab/>
        </w:r>
        <w:r>
          <w:rPr>
            <w:noProof/>
            <w:webHidden/>
          </w:rPr>
          <w:fldChar w:fldCharType="begin"/>
        </w:r>
        <w:r>
          <w:rPr>
            <w:noProof/>
            <w:webHidden/>
          </w:rPr>
          <w:instrText xml:space="preserve"> PAGEREF _Toc81590656 \h </w:instrText>
        </w:r>
        <w:r>
          <w:rPr>
            <w:noProof/>
            <w:webHidden/>
          </w:rPr>
        </w:r>
        <w:r>
          <w:rPr>
            <w:noProof/>
            <w:webHidden/>
          </w:rPr>
          <w:fldChar w:fldCharType="separate"/>
        </w:r>
        <w:r>
          <w:rPr>
            <w:noProof/>
            <w:webHidden/>
          </w:rPr>
          <w:t>93</w:t>
        </w:r>
        <w:r>
          <w:rPr>
            <w:noProof/>
            <w:webHidden/>
          </w:rPr>
          <w:fldChar w:fldCharType="end"/>
        </w:r>
      </w:hyperlink>
    </w:p>
    <w:p w14:paraId="30EC765A" w14:textId="330A4BED"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7" w:history="1">
        <w:r w:rsidRPr="00F14ACA">
          <w:rPr>
            <w:rStyle w:val="Hipervnculo"/>
            <w:noProof/>
          </w:rPr>
          <w:t>Ilustración 50 Kit de Desarrollo STM32F407G-DISC1</w:t>
        </w:r>
        <w:r>
          <w:rPr>
            <w:noProof/>
            <w:webHidden/>
          </w:rPr>
          <w:tab/>
        </w:r>
        <w:r>
          <w:rPr>
            <w:noProof/>
            <w:webHidden/>
          </w:rPr>
          <w:fldChar w:fldCharType="begin"/>
        </w:r>
        <w:r>
          <w:rPr>
            <w:noProof/>
            <w:webHidden/>
          </w:rPr>
          <w:instrText xml:space="preserve"> PAGEREF _Toc81590657 \h </w:instrText>
        </w:r>
        <w:r>
          <w:rPr>
            <w:noProof/>
            <w:webHidden/>
          </w:rPr>
        </w:r>
        <w:r>
          <w:rPr>
            <w:noProof/>
            <w:webHidden/>
          </w:rPr>
          <w:fldChar w:fldCharType="separate"/>
        </w:r>
        <w:r>
          <w:rPr>
            <w:noProof/>
            <w:webHidden/>
          </w:rPr>
          <w:t>94</w:t>
        </w:r>
        <w:r>
          <w:rPr>
            <w:noProof/>
            <w:webHidden/>
          </w:rPr>
          <w:fldChar w:fldCharType="end"/>
        </w:r>
      </w:hyperlink>
    </w:p>
    <w:p w14:paraId="7A851549" w14:textId="2E7242F2"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8" w:history="1">
        <w:r w:rsidRPr="00F14ACA">
          <w:rPr>
            <w:rStyle w:val="Hipervnculo"/>
            <w:noProof/>
          </w:rPr>
          <w:t>Ilustración 51 KTDG102 Evaluation Dongle</w:t>
        </w:r>
        <w:r>
          <w:rPr>
            <w:noProof/>
            <w:webHidden/>
          </w:rPr>
          <w:tab/>
        </w:r>
        <w:r>
          <w:rPr>
            <w:noProof/>
            <w:webHidden/>
          </w:rPr>
          <w:fldChar w:fldCharType="begin"/>
        </w:r>
        <w:r>
          <w:rPr>
            <w:noProof/>
            <w:webHidden/>
          </w:rPr>
          <w:instrText xml:space="preserve"> PAGEREF _Toc81590658 \h </w:instrText>
        </w:r>
        <w:r>
          <w:rPr>
            <w:noProof/>
            <w:webHidden/>
          </w:rPr>
        </w:r>
        <w:r>
          <w:rPr>
            <w:noProof/>
            <w:webHidden/>
          </w:rPr>
          <w:fldChar w:fldCharType="separate"/>
        </w:r>
        <w:r>
          <w:rPr>
            <w:noProof/>
            <w:webHidden/>
          </w:rPr>
          <w:t>94</w:t>
        </w:r>
        <w:r>
          <w:rPr>
            <w:noProof/>
            <w:webHidden/>
          </w:rPr>
          <w:fldChar w:fldCharType="end"/>
        </w:r>
      </w:hyperlink>
    </w:p>
    <w:p w14:paraId="5E8E935E" w14:textId="27E69EBB"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59" w:history="1">
        <w:r w:rsidRPr="00F14ACA">
          <w:rPr>
            <w:rStyle w:val="Hipervnculo"/>
            <w:noProof/>
          </w:rPr>
          <w:t>Ilustración 52 Módulo KTWM102</w:t>
        </w:r>
        <w:r>
          <w:rPr>
            <w:noProof/>
            <w:webHidden/>
          </w:rPr>
          <w:tab/>
        </w:r>
        <w:r>
          <w:rPr>
            <w:noProof/>
            <w:webHidden/>
          </w:rPr>
          <w:fldChar w:fldCharType="begin"/>
        </w:r>
        <w:r>
          <w:rPr>
            <w:noProof/>
            <w:webHidden/>
          </w:rPr>
          <w:instrText xml:space="preserve"> PAGEREF _Toc81590659 \h </w:instrText>
        </w:r>
        <w:r>
          <w:rPr>
            <w:noProof/>
            <w:webHidden/>
          </w:rPr>
        </w:r>
        <w:r>
          <w:rPr>
            <w:noProof/>
            <w:webHidden/>
          </w:rPr>
          <w:fldChar w:fldCharType="separate"/>
        </w:r>
        <w:r>
          <w:rPr>
            <w:noProof/>
            <w:webHidden/>
          </w:rPr>
          <w:t>95</w:t>
        </w:r>
        <w:r>
          <w:rPr>
            <w:noProof/>
            <w:webHidden/>
          </w:rPr>
          <w:fldChar w:fldCharType="end"/>
        </w:r>
      </w:hyperlink>
    </w:p>
    <w:p w14:paraId="1EB8751C" w14:textId="3F0FFA63"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60" w:history="1">
        <w:r w:rsidRPr="00F14ACA">
          <w:rPr>
            <w:rStyle w:val="Hipervnculo"/>
            <w:noProof/>
          </w:rPr>
          <w:t>Ilustración 53 Border Router</w:t>
        </w:r>
        <w:r>
          <w:rPr>
            <w:noProof/>
            <w:webHidden/>
          </w:rPr>
          <w:tab/>
        </w:r>
        <w:r>
          <w:rPr>
            <w:noProof/>
            <w:webHidden/>
          </w:rPr>
          <w:fldChar w:fldCharType="begin"/>
        </w:r>
        <w:r>
          <w:rPr>
            <w:noProof/>
            <w:webHidden/>
          </w:rPr>
          <w:instrText xml:space="preserve"> PAGEREF _Toc81590660 \h </w:instrText>
        </w:r>
        <w:r>
          <w:rPr>
            <w:noProof/>
            <w:webHidden/>
          </w:rPr>
        </w:r>
        <w:r>
          <w:rPr>
            <w:noProof/>
            <w:webHidden/>
          </w:rPr>
          <w:fldChar w:fldCharType="separate"/>
        </w:r>
        <w:r>
          <w:rPr>
            <w:noProof/>
            <w:webHidden/>
          </w:rPr>
          <w:t>95</w:t>
        </w:r>
        <w:r>
          <w:rPr>
            <w:noProof/>
            <w:webHidden/>
          </w:rPr>
          <w:fldChar w:fldCharType="end"/>
        </w:r>
      </w:hyperlink>
    </w:p>
    <w:p w14:paraId="25718598" w14:textId="128B7B25"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61" w:history="1">
        <w:r w:rsidRPr="00F14ACA">
          <w:rPr>
            <w:rStyle w:val="Hipervnculo"/>
            <w:noProof/>
          </w:rPr>
          <w:t>Ilustración 54 Módulos de Procesamiento y de Alimentación de la Coockie</w:t>
        </w:r>
        <w:r>
          <w:rPr>
            <w:noProof/>
            <w:webHidden/>
          </w:rPr>
          <w:tab/>
        </w:r>
        <w:r>
          <w:rPr>
            <w:noProof/>
            <w:webHidden/>
          </w:rPr>
          <w:fldChar w:fldCharType="begin"/>
        </w:r>
        <w:r>
          <w:rPr>
            <w:noProof/>
            <w:webHidden/>
          </w:rPr>
          <w:instrText xml:space="preserve"> PAGEREF _Toc81590661 \h </w:instrText>
        </w:r>
        <w:r>
          <w:rPr>
            <w:noProof/>
            <w:webHidden/>
          </w:rPr>
        </w:r>
        <w:r>
          <w:rPr>
            <w:noProof/>
            <w:webHidden/>
          </w:rPr>
          <w:fldChar w:fldCharType="separate"/>
        </w:r>
        <w:r>
          <w:rPr>
            <w:noProof/>
            <w:webHidden/>
          </w:rPr>
          <w:t>96</w:t>
        </w:r>
        <w:r>
          <w:rPr>
            <w:noProof/>
            <w:webHidden/>
          </w:rPr>
          <w:fldChar w:fldCharType="end"/>
        </w:r>
      </w:hyperlink>
    </w:p>
    <w:p w14:paraId="0F1EEA91" w14:textId="51892D20"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11" w:anchor="_Toc81590662" w:history="1">
        <w:r w:rsidRPr="00F14ACA">
          <w:rPr>
            <w:rStyle w:val="Hipervnculo"/>
            <w:noProof/>
          </w:rPr>
          <w:t>Ilustración 55 Diagrama de conexión PC - Dongle - uC</w:t>
        </w:r>
        <w:r>
          <w:rPr>
            <w:noProof/>
            <w:webHidden/>
          </w:rPr>
          <w:tab/>
        </w:r>
        <w:r>
          <w:rPr>
            <w:noProof/>
            <w:webHidden/>
          </w:rPr>
          <w:fldChar w:fldCharType="begin"/>
        </w:r>
        <w:r>
          <w:rPr>
            <w:noProof/>
            <w:webHidden/>
          </w:rPr>
          <w:instrText xml:space="preserve"> PAGEREF _Toc81590662 \h </w:instrText>
        </w:r>
        <w:r>
          <w:rPr>
            <w:noProof/>
            <w:webHidden/>
          </w:rPr>
        </w:r>
        <w:r>
          <w:rPr>
            <w:noProof/>
            <w:webHidden/>
          </w:rPr>
          <w:fldChar w:fldCharType="separate"/>
        </w:r>
        <w:r>
          <w:rPr>
            <w:noProof/>
            <w:webHidden/>
          </w:rPr>
          <w:t>97</w:t>
        </w:r>
        <w:r>
          <w:rPr>
            <w:noProof/>
            <w:webHidden/>
          </w:rPr>
          <w:fldChar w:fldCharType="end"/>
        </w:r>
      </w:hyperlink>
    </w:p>
    <w:p w14:paraId="3019880E" w14:textId="230B61C1"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12" w:anchor="_Toc81590663" w:history="1">
        <w:r w:rsidRPr="00F14ACA">
          <w:rPr>
            <w:rStyle w:val="Hipervnculo"/>
            <w:noProof/>
          </w:rPr>
          <w:t>Ilustración 56 Esquema montaje Red de Dos Nodos</w:t>
        </w:r>
        <w:r>
          <w:rPr>
            <w:noProof/>
            <w:webHidden/>
          </w:rPr>
          <w:tab/>
        </w:r>
        <w:r>
          <w:rPr>
            <w:noProof/>
            <w:webHidden/>
          </w:rPr>
          <w:fldChar w:fldCharType="begin"/>
        </w:r>
        <w:r>
          <w:rPr>
            <w:noProof/>
            <w:webHidden/>
          </w:rPr>
          <w:instrText xml:space="preserve"> PAGEREF _Toc81590663 \h </w:instrText>
        </w:r>
        <w:r>
          <w:rPr>
            <w:noProof/>
            <w:webHidden/>
          </w:rPr>
        </w:r>
        <w:r>
          <w:rPr>
            <w:noProof/>
            <w:webHidden/>
          </w:rPr>
          <w:fldChar w:fldCharType="separate"/>
        </w:r>
        <w:r>
          <w:rPr>
            <w:noProof/>
            <w:webHidden/>
          </w:rPr>
          <w:t>98</w:t>
        </w:r>
        <w:r>
          <w:rPr>
            <w:noProof/>
            <w:webHidden/>
          </w:rPr>
          <w:fldChar w:fldCharType="end"/>
        </w:r>
      </w:hyperlink>
    </w:p>
    <w:p w14:paraId="5E855095" w14:textId="26BF5919"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64" w:history="1">
        <w:r w:rsidRPr="00F14ACA">
          <w:rPr>
            <w:rStyle w:val="Hipervnculo"/>
            <w:noProof/>
          </w:rPr>
          <w:t>Ilustración 57 Logs KiTools al REALIZAR un Ping</w:t>
        </w:r>
        <w:r>
          <w:rPr>
            <w:noProof/>
            <w:webHidden/>
          </w:rPr>
          <w:tab/>
        </w:r>
        <w:r>
          <w:rPr>
            <w:noProof/>
            <w:webHidden/>
          </w:rPr>
          <w:fldChar w:fldCharType="begin"/>
        </w:r>
        <w:r>
          <w:rPr>
            <w:noProof/>
            <w:webHidden/>
          </w:rPr>
          <w:instrText xml:space="preserve"> PAGEREF _Toc81590664 \h </w:instrText>
        </w:r>
        <w:r>
          <w:rPr>
            <w:noProof/>
            <w:webHidden/>
          </w:rPr>
        </w:r>
        <w:r>
          <w:rPr>
            <w:noProof/>
            <w:webHidden/>
          </w:rPr>
          <w:fldChar w:fldCharType="separate"/>
        </w:r>
        <w:r>
          <w:rPr>
            <w:noProof/>
            <w:webHidden/>
          </w:rPr>
          <w:t>99</w:t>
        </w:r>
        <w:r>
          <w:rPr>
            <w:noProof/>
            <w:webHidden/>
          </w:rPr>
          <w:fldChar w:fldCharType="end"/>
        </w:r>
      </w:hyperlink>
    </w:p>
    <w:p w14:paraId="3B71599E" w14:textId="186B0149"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65" w:history="1">
        <w:r w:rsidRPr="00F14ACA">
          <w:rPr>
            <w:rStyle w:val="Hipervnculo"/>
            <w:noProof/>
          </w:rPr>
          <w:t>Ilustración 58 Logs KiTools al RECIBIRun Ping</w:t>
        </w:r>
        <w:r>
          <w:rPr>
            <w:noProof/>
            <w:webHidden/>
          </w:rPr>
          <w:tab/>
        </w:r>
        <w:r>
          <w:rPr>
            <w:noProof/>
            <w:webHidden/>
          </w:rPr>
          <w:fldChar w:fldCharType="begin"/>
        </w:r>
        <w:r>
          <w:rPr>
            <w:noProof/>
            <w:webHidden/>
          </w:rPr>
          <w:instrText xml:space="preserve"> PAGEREF _Toc81590665 \h </w:instrText>
        </w:r>
        <w:r>
          <w:rPr>
            <w:noProof/>
            <w:webHidden/>
          </w:rPr>
        </w:r>
        <w:r>
          <w:rPr>
            <w:noProof/>
            <w:webHidden/>
          </w:rPr>
          <w:fldChar w:fldCharType="separate"/>
        </w:r>
        <w:r>
          <w:rPr>
            <w:noProof/>
            <w:webHidden/>
          </w:rPr>
          <w:t>99</w:t>
        </w:r>
        <w:r>
          <w:rPr>
            <w:noProof/>
            <w:webHidden/>
          </w:rPr>
          <w:fldChar w:fldCharType="end"/>
        </w:r>
      </w:hyperlink>
    </w:p>
    <w:p w14:paraId="0687D50C" w14:textId="66394375" w:rsidR="00F21168" w:rsidRDefault="00F21168">
      <w:pPr>
        <w:pStyle w:val="Tabladeilustraciones"/>
        <w:tabs>
          <w:tab w:val="right" w:leader="dot" w:pos="8494"/>
        </w:tabs>
        <w:rPr>
          <w:rFonts w:asciiTheme="minorHAnsi" w:eastAsiaTheme="minorEastAsia" w:hAnsiTheme="minorHAnsi" w:cstheme="minorBidi"/>
          <w:noProof/>
          <w:lang w:eastAsia="es-ES"/>
        </w:rPr>
      </w:pPr>
      <w:hyperlink r:id="rId13" w:anchor="_Toc81590666" w:history="1">
        <w:r w:rsidRPr="00F14ACA">
          <w:rPr>
            <w:rStyle w:val="Hipervnculo"/>
            <w:noProof/>
          </w:rPr>
          <w:t>Ilustración 59 Montaje Border Router</w:t>
        </w:r>
        <w:r>
          <w:rPr>
            <w:noProof/>
            <w:webHidden/>
          </w:rPr>
          <w:tab/>
        </w:r>
        <w:r>
          <w:rPr>
            <w:noProof/>
            <w:webHidden/>
          </w:rPr>
          <w:fldChar w:fldCharType="begin"/>
        </w:r>
        <w:r>
          <w:rPr>
            <w:noProof/>
            <w:webHidden/>
          </w:rPr>
          <w:instrText xml:space="preserve"> PAGEREF _Toc81590666 \h </w:instrText>
        </w:r>
        <w:r>
          <w:rPr>
            <w:noProof/>
            <w:webHidden/>
          </w:rPr>
        </w:r>
        <w:r>
          <w:rPr>
            <w:noProof/>
            <w:webHidden/>
          </w:rPr>
          <w:fldChar w:fldCharType="separate"/>
        </w:r>
        <w:r>
          <w:rPr>
            <w:noProof/>
            <w:webHidden/>
          </w:rPr>
          <w:t>100</w:t>
        </w:r>
        <w:r>
          <w:rPr>
            <w:noProof/>
            <w:webHidden/>
          </w:rPr>
          <w:fldChar w:fldCharType="end"/>
        </w:r>
      </w:hyperlink>
    </w:p>
    <w:p w14:paraId="2404EE40" w14:textId="26E91D08"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67" w:history="1">
        <w:r w:rsidRPr="00F14ACA">
          <w:rPr>
            <w:rStyle w:val="Hipervnculo"/>
            <w:noProof/>
          </w:rPr>
          <w:t>Ilustración 60 Topología de Red 1 nodo con BR</w:t>
        </w:r>
        <w:r>
          <w:rPr>
            <w:noProof/>
            <w:webHidden/>
          </w:rPr>
          <w:tab/>
        </w:r>
        <w:r>
          <w:rPr>
            <w:noProof/>
            <w:webHidden/>
          </w:rPr>
          <w:fldChar w:fldCharType="begin"/>
        </w:r>
        <w:r>
          <w:rPr>
            <w:noProof/>
            <w:webHidden/>
          </w:rPr>
          <w:instrText xml:space="preserve"> PAGEREF _Toc81590667 \h </w:instrText>
        </w:r>
        <w:r>
          <w:rPr>
            <w:noProof/>
            <w:webHidden/>
          </w:rPr>
        </w:r>
        <w:r>
          <w:rPr>
            <w:noProof/>
            <w:webHidden/>
          </w:rPr>
          <w:fldChar w:fldCharType="separate"/>
        </w:r>
        <w:r>
          <w:rPr>
            <w:noProof/>
            <w:webHidden/>
          </w:rPr>
          <w:t>101</w:t>
        </w:r>
        <w:r>
          <w:rPr>
            <w:noProof/>
            <w:webHidden/>
          </w:rPr>
          <w:fldChar w:fldCharType="end"/>
        </w:r>
      </w:hyperlink>
    </w:p>
    <w:p w14:paraId="6C34CC43" w14:textId="3A0AA132"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68" w:history="1">
        <w:r w:rsidRPr="00F14ACA">
          <w:rPr>
            <w:rStyle w:val="Hipervnculo"/>
            <w:noProof/>
          </w:rPr>
          <w:t>Ilustración 61 Topología 1 de BR con 2 nodos Dongle</w:t>
        </w:r>
        <w:r>
          <w:rPr>
            <w:noProof/>
            <w:webHidden/>
          </w:rPr>
          <w:tab/>
        </w:r>
        <w:r>
          <w:rPr>
            <w:noProof/>
            <w:webHidden/>
          </w:rPr>
          <w:fldChar w:fldCharType="begin"/>
        </w:r>
        <w:r>
          <w:rPr>
            <w:noProof/>
            <w:webHidden/>
          </w:rPr>
          <w:instrText xml:space="preserve"> PAGEREF _Toc81590668 \h </w:instrText>
        </w:r>
        <w:r>
          <w:rPr>
            <w:noProof/>
            <w:webHidden/>
          </w:rPr>
        </w:r>
        <w:r>
          <w:rPr>
            <w:noProof/>
            <w:webHidden/>
          </w:rPr>
          <w:fldChar w:fldCharType="separate"/>
        </w:r>
        <w:r>
          <w:rPr>
            <w:noProof/>
            <w:webHidden/>
          </w:rPr>
          <w:t>102</w:t>
        </w:r>
        <w:r>
          <w:rPr>
            <w:noProof/>
            <w:webHidden/>
          </w:rPr>
          <w:fldChar w:fldCharType="end"/>
        </w:r>
      </w:hyperlink>
    </w:p>
    <w:p w14:paraId="408D1D54" w14:textId="105EF887"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69" w:history="1">
        <w:r w:rsidRPr="00F14ACA">
          <w:rPr>
            <w:rStyle w:val="Hipervnculo"/>
            <w:noProof/>
          </w:rPr>
          <w:t>Ilustración 62 Topología 2 de BR con dos nodos Dongle</w:t>
        </w:r>
        <w:r>
          <w:rPr>
            <w:noProof/>
            <w:webHidden/>
          </w:rPr>
          <w:tab/>
        </w:r>
        <w:r>
          <w:rPr>
            <w:noProof/>
            <w:webHidden/>
          </w:rPr>
          <w:fldChar w:fldCharType="begin"/>
        </w:r>
        <w:r>
          <w:rPr>
            <w:noProof/>
            <w:webHidden/>
          </w:rPr>
          <w:instrText xml:space="preserve"> PAGEREF _Toc81590669 \h </w:instrText>
        </w:r>
        <w:r>
          <w:rPr>
            <w:noProof/>
            <w:webHidden/>
          </w:rPr>
        </w:r>
        <w:r>
          <w:rPr>
            <w:noProof/>
            <w:webHidden/>
          </w:rPr>
          <w:fldChar w:fldCharType="separate"/>
        </w:r>
        <w:r>
          <w:rPr>
            <w:noProof/>
            <w:webHidden/>
          </w:rPr>
          <w:t>103</w:t>
        </w:r>
        <w:r>
          <w:rPr>
            <w:noProof/>
            <w:webHidden/>
          </w:rPr>
          <w:fldChar w:fldCharType="end"/>
        </w:r>
      </w:hyperlink>
    </w:p>
    <w:p w14:paraId="00AAE414" w14:textId="6BA8599E"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0" w:history="1">
        <w:r w:rsidRPr="00F14ACA">
          <w:rPr>
            <w:rStyle w:val="Hipervnculo"/>
            <w:noProof/>
          </w:rPr>
          <w:t>Ilustración 63 Ping desde PC a BR</w:t>
        </w:r>
        <w:r>
          <w:rPr>
            <w:noProof/>
            <w:webHidden/>
          </w:rPr>
          <w:tab/>
        </w:r>
        <w:r>
          <w:rPr>
            <w:noProof/>
            <w:webHidden/>
          </w:rPr>
          <w:fldChar w:fldCharType="begin"/>
        </w:r>
        <w:r>
          <w:rPr>
            <w:noProof/>
            <w:webHidden/>
          </w:rPr>
          <w:instrText xml:space="preserve"> PAGEREF _Toc81590670 \h </w:instrText>
        </w:r>
        <w:r>
          <w:rPr>
            <w:noProof/>
            <w:webHidden/>
          </w:rPr>
        </w:r>
        <w:r>
          <w:rPr>
            <w:noProof/>
            <w:webHidden/>
          </w:rPr>
          <w:fldChar w:fldCharType="separate"/>
        </w:r>
        <w:r>
          <w:rPr>
            <w:noProof/>
            <w:webHidden/>
          </w:rPr>
          <w:t>103</w:t>
        </w:r>
        <w:r>
          <w:rPr>
            <w:noProof/>
            <w:webHidden/>
          </w:rPr>
          <w:fldChar w:fldCharType="end"/>
        </w:r>
      </w:hyperlink>
    </w:p>
    <w:p w14:paraId="36FC8E76" w14:textId="346A6E1A"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1" w:history="1">
        <w:r w:rsidRPr="00F14ACA">
          <w:rPr>
            <w:rStyle w:val="Hipervnculo"/>
            <w:noProof/>
          </w:rPr>
          <w:t>Ilustración 64 Ping desde PC a nodo LEADER</w:t>
        </w:r>
        <w:r>
          <w:rPr>
            <w:noProof/>
            <w:webHidden/>
          </w:rPr>
          <w:tab/>
        </w:r>
        <w:r>
          <w:rPr>
            <w:noProof/>
            <w:webHidden/>
          </w:rPr>
          <w:fldChar w:fldCharType="begin"/>
        </w:r>
        <w:r>
          <w:rPr>
            <w:noProof/>
            <w:webHidden/>
          </w:rPr>
          <w:instrText xml:space="preserve"> PAGEREF _Toc81590671 \h </w:instrText>
        </w:r>
        <w:r>
          <w:rPr>
            <w:noProof/>
            <w:webHidden/>
          </w:rPr>
        </w:r>
        <w:r>
          <w:rPr>
            <w:noProof/>
            <w:webHidden/>
          </w:rPr>
          <w:fldChar w:fldCharType="separate"/>
        </w:r>
        <w:r>
          <w:rPr>
            <w:noProof/>
            <w:webHidden/>
          </w:rPr>
          <w:t>104</w:t>
        </w:r>
        <w:r>
          <w:rPr>
            <w:noProof/>
            <w:webHidden/>
          </w:rPr>
          <w:fldChar w:fldCharType="end"/>
        </w:r>
      </w:hyperlink>
    </w:p>
    <w:p w14:paraId="11F20B61" w14:textId="3A6F67C5"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2" w:history="1">
        <w:r w:rsidRPr="00F14ACA">
          <w:rPr>
            <w:rStyle w:val="Hipervnculo"/>
            <w:noProof/>
          </w:rPr>
          <w:t>Ilustración 65 Ping desde PC a nodo MED</w:t>
        </w:r>
        <w:r>
          <w:rPr>
            <w:noProof/>
            <w:webHidden/>
          </w:rPr>
          <w:tab/>
        </w:r>
        <w:r>
          <w:rPr>
            <w:noProof/>
            <w:webHidden/>
          </w:rPr>
          <w:fldChar w:fldCharType="begin"/>
        </w:r>
        <w:r>
          <w:rPr>
            <w:noProof/>
            <w:webHidden/>
          </w:rPr>
          <w:instrText xml:space="preserve"> PAGEREF _Toc81590672 \h </w:instrText>
        </w:r>
        <w:r>
          <w:rPr>
            <w:noProof/>
            <w:webHidden/>
          </w:rPr>
        </w:r>
        <w:r>
          <w:rPr>
            <w:noProof/>
            <w:webHidden/>
          </w:rPr>
          <w:fldChar w:fldCharType="separate"/>
        </w:r>
        <w:r>
          <w:rPr>
            <w:noProof/>
            <w:webHidden/>
          </w:rPr>
          <w:t>104</w:t>
        </w:r>
        <w:r>
          <w:rPr>
            <w:noProof/>
            <w:webHidden/>
          </w:rPr>
          <w:fldChar w:fldCharType="end"/>
        </w:r>
      </w:hyperlink>
    </w:p>
    <w:p w14:paraId="0DAB4442" w14:textId="4925A96B"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3" w:history="1">
        <w:r w:rsidRPr="00F14ACA">
          <w:rPr>
            <w:rStyle w:val="Hipervnculo"/>
            <w:noProof/>
          </w:rPr>
          <w:t>Ilustración 66 Topología para envío de mensajes UDP vía Sockets</w:t>
        </w:r>
        <w:r>
          <w:rPr>
            <w:noProof/>
            <w:webHidden/>
          </w:rPr>
          <w:tab/>
        </w:r>
        <w:r>
          <w:rPr>
            <w:noProof/>
            <w:webHidden/>
          </w:rPr>
          <w:fldChar w:fldCharType="begin"/>
        </w:r>
        <w:r>
          <w:rPr>
            <w:noProof/>
            <w:webHidden/>
          </w:rPr>
          <w:instrText xml:space="preserve"> PAGEREF _Toc81590673 \h </w:instrText>
        </w:r>
        <w:r>
          <w:rPr>
            <w:noProof/>
            <w:webHidden/>
          </w:rPr>
        </w:r>
        <w:r>
          <w:rPr>
            <w:noProof/>
            <w:webHidden/>
          </w:rPr>
          <w:fldChar w:fldCharType="separate"/>
        </w:r>
        <w:r>
          <w:rPr>
            <w:noProof/>
            <w:webHidden/>
          </w:rPr>
          <w:t>105</w:t>
        </w:r>
        <w:r>
          <w:rPr>
            <w:noProof/>
            <w:webHidden/>
          </w:rPr>
          <w:fldChar w:fldCharType="end"/>
        </w:r>
      </w:hyperlink>
    </w:p>
    <w:p w14:paraId="7E665E68" w14:textId="0A0FEBE7"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4" w:history="1">
        <w:r w:rsidRPr="00F14ACA">
          <w:rPr>
            <w:rStyle w:val="Hipervnculo"/>
            <w:noProof/>
          </w:rPr>
          <w:t>Ilustración 67 Topología 4 nodos con un Dongle como LEADER</w:t>
        </w:r>
        <w:r>
          <w:rPr>
            <w:noProof/>
            <w:webHidden/>
          </w:rPr>
          <w:tab/>
        </w:r>
        <w:r>
          <w:rPr>
            <w:noProof/>
            <w:webHidden/>
          </w:rPr>
          <w:fldChar w:fldCharType="begin"/>
        </w:r>
        <w:r>
          <w:rPr>
            <w:noProof/>
            <w:webHidden/>
          </w:rPr>
          <w:instrText xml:space="preserve"> PAGEREF _Toc81590674 \h </w:instrText>
        </w:r>
        <w:r>
          <w:rPr>
            <w:noProof/>
            <w:webHidden/>
          </w:rPr>
        </w:r>
        <w:r>
          <w:rPr>
            <w:noProof/>
            <w:webHidden/>
          </w:rPr>
          <w:fldChar w:fldCharType="separate"/>
        </w:r>
        <w:r>
          <w:rPr>
            <w:noProof/>
            <w:webHidden/>
          </w:rPr>
          <w:t>106</w:t>
        </w:r>
        <w:r>
          <w:rPr>
            <w:noProof/>
            <w:webHidden/>
          </w:rPr>
          <w:fldChar w:fldCharType="end"/>
        </w:r>
      </w:hyperlink>
    </w:p>
    <w:p w14:paraId="3840B218" w14:textId="6CF786F8"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5" w:history="1">
        <w:r w:rsidRPr="00F14ACA">
          <w:rPr>
            <w:rStyle w:val="Hipervnculo"/>
            <w:noProof/>
          </w:rPr>
          <w:t>Ilustración 68 Topología 4 nodos con BR como Leader</w:t>
        </w:r>
        <w:r>
          <w:rPr>
            <w:noProof/>
            <w:webHidden/>
          </w:rPr>
          <w:tab/>
        </w:r>
        <w:r>
          <w:rPr>
            <w:noProof/>
            <w:webHidden/>
          </w:rPr>
          <w:fldChar w:fldCharType="begin"/>
        </w:r>
        <w:r>
          <w:rPr>
            <w:noProof/>
            <w:webHidden/>
          </w:rPr>
          <w:instrText xml:space="preserve"> PAGEREF _Toc81590675 \h </w:instrText>
        </w:r>
        <w:r>
          <w:rPr>
            <w:noProof/>
            <w:webHidden/>
          </w:rPr>
        </w:r>
        <w:r>
          <w:rPr>
            <w:noProof/>
            <w:webHidden/>
          </w:rPr>
          <w:fldChar w:fldCharType="separate"/>
        </w:r>
        <w:r>
          <w:rPr>
            <w:noProof/>
            <w:webHidden/>
          </w:rPr>
          <w:t>107</w:t>
        </w:r>
        <w:r>
          <w:rPr>
            <w:noProof/>
            <w:webHidden/>
          </w:rPr>
          <w:fldChar w:fldCharType="end"/>
        </w:r>
      </w:hyperlink>
    </w:p>
    <w:p w14:paraId="24FD155E" w14:textId="33B7FC44"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6" w:history="1">
        <w:r w:rsidRPr="00F14ACA">
          <w:rPr>
            <w:rStyle w:val="Hipervnculo"/>
            <w:noProof/>
          </w:rPr>
          <w:t>Ilustración 69 Ping desde PC a nuevo nodo MED.</w:t>
        </w:r>
        <w:r>
          <w:rPr>
            <w:noProof/>
            <w:webHidden/>
          </w:rPr>
          <w:tab/>
        </w:r>
        <w:r>
          <w:rPr>
            <w:noProof/>
            <w:webHidden/>
          </w:rPr>
          <w:fldChar w:fldCharType="begin"/>
        </w:r>
        <w:r>
          <w:rPr>
            <w:noProof/>
            <w:webHidden/>
          </w:rPr>
          <w:instrText xml:space="preserve"> PAGEREF _Toc81590676 \h </w:instrText>
        </w:r>
        <w:r>
          <w:rPr>
            <w:noProof/>
            <w:webHidden/>
          </w:rPr>
        </w:r>
        <w:r>
          <w:rPr>
            <w:noProof/>
            <w:webHidden/>
          </w:rPr>
          <w:fldChar w:fldCharType="separate"/>
        </w:r>
        <w:r>
          <w:rPr>
            <w:noProof/>
            <w:webHidden/>
          </w:rPr>
          <w:t>107</w:t>
        </w:r>
        <w:r>
          <w:rPr>
            <w:noProof/>
            <w:webHidden/>
          </w:rPr>
          <w:fldChar w:fldCharType="end"/>
        </w:r>
      </w:hyperlink>
    </w:p>
    <w:p w14:paraId="1C29780A" w14:textId="5BD53FD7"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7" w:history="1">
        <w:r w:rsidRPr="00F14ACA">
          <w:rPr>
            <w:rStyle w:val="Hipervnculo"/>
            <w:noProof/>
          </w:rPr>
          <w:t>Ilustración 70 Topología A de 5 nodos</w:t>
        </w:r>
        <w:r>
          <w:rPr>
            <w:noProof/>
            <w:webHidden/>
          </w:rPr>
          <w:tab/>
        </w:r>
        <w:r>
          <w:rPr>
            <w:noProof/>
            <w:webHidden/>
          </w:rPr>
          <w:fldChar w:fldCharType="begin"/>
        </w:r>
        <w:r>
          <w:rPr>
            <w:noProof/>
            <w:webHidden/>
          </w:rPr>
          <w:instrText xml:space="preserve"> PAGEREF _Toc81590677 \h </w:instrText>
        </w:r>
        <w:r>
          <w:rPr>
            <w:noProof/>
            <w:webHidden/>
          </w:rPr>
        </w:r>
        <w:r>
          <w:rPr>
            <w:noProof/>
            <w:webHidden/>
          </w:rPr>
          <w:fldChar w:fldCharType="separate"/>
        </w:r>
        <w:r>
          <w:rPr>
            <w:noProof/>
            <w:webHidden/>
          </w:rPr>
          <w:t>109</w:t>
        </w:r>
        <w:r>
          <w:rPr>
            <w:noProof/>
            <w:webHidden/>
          </w:rPr>
          <w:fldChar w:fldCharType="end"/>
        </w:r>
      </w:hyperlink>
    </w:p>
    <w:p w14:paraId="7DEED6A5" w14:textId="3899192C"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8" w:history="1">
        <w:r w:rsidRPr="00F14ACA">
          <w:rPr>
            <w:rStyle w:val="Hipervnculo"/>
            <w:noProof/>
          </w:rPr>
          <w:t>Ilustración 71 Topología B con 5 nodos</w:t>
        </w:r>
        <w:r>
          <w:rPr>
            <w:noProof/>
            <w:webHidden/>
          </w:rPr>
          <w:tab/>
        </w:r>
        <w:r>
          <w:rPr>
            <w:noProof/>
            <w:webHidden/>
          </w:rPr>
          <w:fldChar w:fldCharType="begin"/>
        </w:r>
        <w:r>
          <w:rPr>
            <w:noProof/>
            <w:webHidden/>
          </w:rPr>
          <w:instrText xml:space="preserve"> PAGEREF _Toc81590678 \h </w:instrText>
        </w:r>
        <w:r>
          <w:rPr>
            <w:noProof/>
            <w:webHidden/>
          </w:rPr>
        </w:r>
        <w:r>
          <w:rPr>
            <w:noProof/>
            <w:webHidden/>
          </w:rPr>
          <w:fldChar w:fldCharType="separate"/>
        </w:r>
        <w:r>
          <w:rPr>
            <w:noProof/>
            <w:webHidden/>
          </w:rPr>
          <w:t>110</w:t>
        </w:r>
        <w:r>
          <w:rPr>
            <w:noProof/>
            <w:webHidden/>
          </w:rPr>
          <w:fldChar w:fldCharType="end"/>
        </w:r>
      </w:hyperlink>
    </w:p>
    <w:p w14:paraId="4EAD6EED" w14:textId="7643E14D" w:rsidR="00F21168" w:rsidRDefault="00F21168">
      <w:pPr>
        <w:pStyle w:val="Tabladeilustraciones"/>
        <w:tabs>
          <w:tab w:val="right" w:leader="dot" w:pos="8494"/>
        </w:tabs>
        <w:rPr>
          <w:rFonts w:asciiTheme="minorHAnsi" w:eastAsiaTheme="minorEastAsia" w:hAnsiTheme="minorHAnsi" w:cstheme="minorBidi"/>
          <w:noProof/>
          <w:lang w:eastAsia="es-ES"/>
        </w:rPr>
      </w:pPr>
      <w:hyperlink w:anchor="_Toc81590679" w:history="1">
        <w:r w:rsidRPr="00F14ACA">
          <w:rPr>
            <w:rStyle w:val="Hipervnculo"/>
            <w:noProof/>
          </w:rPr>
          <w:t>Ilustración 72 Topología con 6 nodos</w:t>
        </w:r>
        <w:r>
          <w:rPr>
            <w:noProof/>
            <w:webHidden/>
          </w:rPr>
          <w:tab/>
        </w:r>
        <w:r>
          <w:rPr>
            <w:noProof/>
            <w:webHidden/>
          </w:rPr>
          <w:fldChar w:fldCharType="begin"/>
        </w:r>
        <w:r>
          <w:rPr>
            <w:noProof/>
            <w:webHidden/>
          </w:rPr>
          <w:instrText xml:space="preserve"> PAGEREF _Toc81590679 \h </w:instrText>
        </w:r>
        <w:r>
          <w:rPr>
            <w:noProof/>
            <w:webHidden/>
          </w:rPr>
        </w:r>
        <w:r>
          <w:rPr>
            <w:noProof/>
            <w:webHidden/>
          </w:rPr>
          <w:fldChar w:fldCharType="separate"/>
        </w:r>
        <w:r>
          <w:rPr>
            <w:noProof/>
            <w:webHidden/>
          </w:rPr>
          <w:t>112</w:t>
        </w:r>
        <w:r>
          <w:rPr>
            <w:noProof/>
            <w:webHidden/>
          </w:rPr>
          <w:fldChar w:fldCharType="end"/>
        </w:r>
      </w:hyperlink>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1" w:name="_Toc81590686"/>
      <w:r w:rsidRPr="00791D37">
        <w:lastRenderedPageBreak/>
        <w:t>ECUACIONES</w:t>
      </w:r>
      <w:bookmarkEnd w:id="11"/>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2" w:name="_Toc81499326"/>
      <w:bookmarkStart w:id="13" w:name="_Toc81590687"/>
      <w:r w:rsidRPr="00791D37">
        <w:lastRenderedPageBreak/>
        <w:t>TABLAS</w:t>
      </w:r>
      <w:bookmarkEnd w:id="12"/>
      <w:bookmarkEnd w:id="13"/>
    </w:p>
    <w:p w14:paraId="20DC1F2D" w14:textId="77777777" w:rsidR="00B62082" w:rsidRPr="00791D37" w:rsidRDefault="00B62082" w:rsidP="00791D37"/>
    <w:p w14:paraId="4FF5BD02" w14:textId="2546AE19" w:rsidR="0098005E" w:rsidRPr="00791D37" w:rsidRDefault="00B62082" w:rsidP="00791D37">
      <w:pPr>
        <w:pStyle w:val="Tabladeilustraciones"/>
        <w:rPr>
          <w:rFonts w:eastAsiaTheme="minorEastAsia"/>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hyperlink w:anchor="_Toc81581032" w:history="1">
        <w:r w:rsidR="0098005E" w:rsidRPr="00791D37">
          <w:rPr>
            <w:rStyle w:val="Hipervnculo"/>
            <w:noProof/>
          </w:rPr>
          <w:t>Tabla 1 Abreviaturas y Acrónimos</w:t>
        </w:r>
        <w:r w:rsidR="0098005E" w:rsidRPr="00791D37">
          <w:rPr>
            <w:noProof/>
            <w:webHidden/>
          </w:rPr>
          <w:tab/>
        </w:r>
        <w:r w:rsidR="0098005E" w:rsidRPr="00791D37">
          <w:rPr>
            <w:noProof/>
            <w:webHidden/>
          </w:rPr>
          <w:fldChar w:fldCharType="begin"/>
        </w:r>
        <w:r w:rsidR="0098005E" w:rsidRPr="00791D37">
          <w:rPr>
            <w:noProof/>
            <w:webHidden/>
          </w:rPr>
          <w:instrText xml:space="preserve"> PAGEREF _Toc81581032 \h </w:instrText>
        </w:r>
        <w:r w:rsidR="0098005E" w:rsidRPr="00791D37">
          <w:rPr>
            <w:noProof/>
            <w:webHidden/>
          </w:rPr>
        </w:r>
        <w:r w:rsidR="0098005E" w:rsidRPr="00791D37">
          <w:rPr>
            <w:noProof/>
            <w:webHidden/>
          </w:rPr>
          <w:fldChar w:fldCharType="separate"/>
        </w:r>
        <w:r w:rsidR="0098005E" w:rsidRPr="00791D37">
          <w:rPr>
            <w:noProof/>
            <w:webHidden/>
          </w:rPr>
          <w:t>10</w:t>
        </w:r>
        <w:r w:rsidR="0098005E" w:rsidRPr="00791D37">
          <w:rPr>
            <w:noProof/>
            <w:webHidden/>
          </w:rPr>
          <w:fldChar w:fldCharType="end"/>
        </w:r>
      </w:hyperlink>
    </w:p>
    <w:p w14:paraId="2160C647" w14:textId="364CAF67" w:rsidR="0098005E" w:rsidRPr="00791D37" w:rsidRDefault="0098005E" w:rsidP="00791D37">
      <w:pPr>
        <w:pStyle w:val="Tabladeilustraciones"/>
        <w:rPr>
          <w:rFonts w:eastAsiaTheme="minorEastAsia"/>
          <w:noProof/>
          <w:lang w:eastAsia="es-ES"/>
        </w:rPr>
      </w:pPr>
      <w:hyperlink w:anchor="_Toc81581033" w:history="1">
        <w:r w:rsidRPr="00791D37">
          <w:rPr>
            <w:rStyle w:val="Hipervnculo"/>
            <w:i/>
            <w:iCs/>
            <w:noProof/>
          </w:rPr>
          <w:t xml:space="preserve">Tabla 2 Diferencias M2M – IoT </w:t>
        </w:r>
        <w:r w:rsidRPr="00791D37">
          <w:rPr>
            <w:rStyle w:val="Hipervnculo"/>
            <w:iCs/>
            <w:noProof/>
          </w:rPr>
          <w:t>[2]</w:t>
        </w:r>
        <w:r w:rsidRPr="00791D37">
          <w:rPr>
            <w:noProof/>
            <w:webHidden/>
          </w:rPr>
          <w:tab/>
        </w:r>
        <w:r w:rsidRPr="00791D37">
          <w:rPr>
            <w:noProof/>
            <w:webHidden/>
          </w:rPr>
          <w:fldChar w:fldCharType="begin"/>
        </w:r>
        <w:r w:rsidRPr="00791D37">
          <w:rPr>
            <w:noProof/>
            <w:webHidden/>
          </w:rPr>
          <w:instrText xml:space="preserve"> PAGEREF _Toc81581033 \h </w:instrText>
        </w:r>
        <w:r w:rsidRPr="00791D37">
          <w:rPr>
            <w:noProof/>
            <w:webHidden/>
          </w:rPr>
        </w:r>
        <w:r w:rsidRPr="00791D37">
          <w:rPr>
            <w:noProof/>
            <w:webHidden/>
          </w:rPr>
          <w:fldChar w:fldCharType="separate"/>
        </w:r>
        <w:r w:rsidRPr="00791D37">
          <w:rPr>
            <w:noProof/>
            <w:webHidden/>
          </w:rPr>
          <w:t>19</w:t>
        </w:r>
        <w:r w:rsidRPr="00791D37">
          <w:rPr>
            <w:noProof/>
            <w:webHidden/>
          </w:rPr>
          <w:fldChar w:fldCharType="end"/>
        </w:r>
      </w:hyperlink>
    </w:p>
    <w:p w14:paraId="18A34F63" w14:textId="3C397144" w:rsidR="0098005E" w:rsidRPr="00791D37" w:rsidRDefault="0098005E" w:rsidP="00791D37">
      <w:pPr>
        <w:pStyle w:val="Tabladeilustraciones"/>
        <w:rPr>
          <w:rFonts w:eastAsiaTheme="minorEastAsia"/>
          <w:noProof/>
          <w:lang w:eastAsia="es-ES"/>
        </w:rPr>
      </w:pPr>
      <w:hyperlink w:anchor="_Toc81581034" w:history="1">
        <w:r w:rsidRPr="00791D37">
          <w:rPr>
            <w:rStyle w:val="Hipervnculo"/>
            <w:i/>
            <w:iCs/>
            <w:noProof/>
          </w:rPr>
          <w:t>Tabla 3 MAC Layer Frame</w:t>
        </w:r>
        <w:r w:rsidRPr="00791D37">
          <w:rPr>
            <w:noProof/>
            <w:webHidden/>
          </w:rPr>
          <w:tab/>
        </w:r>
        <w:r w:rsidRPr="00791D37">
          <w:rPr>
            <w:noProof/>
            <w:webHidden/>
          </w:rPr>
          <w:fldChar w:fldCharType="begin"/>
        </w:r>
        <w:r w:rsidRPr="00791D37">
          <w:rPr>
            <w:noProof/>
            <w:webHidden/>
          </w:rPr>
          <w:instrText xml:space="preserve"> PAGEREF _Toc81581034 \h </w:instrText>
        </w:r>
        <w:r w:rsidRPr="00791D37">
          <w:rPr>
            <w:noProof/>
            <w:webHidden/>
          </w:rPr>
        </w:r>
        <w:r w:rsidRPr="00791D37">
          <w:rPr>
            <w:noProof/>
            <w:webHidden/>
          </w:rPr>
          <w:fldChar w:fldCharType="separate"/>
        </w:r>
        <w:r w:rsidRPr="00791D37">
          <w:rPr>
            <w:noProof/>
            <w:webHidden/>
          </w:rPr>
          <w:t>37</w:t>
        </w:r>
        <w:r w:rsidRPr="00791D37">
          <w:rPr>
            <w:noProof/>
            <w:webHidden/>
          </w:rPr>
          <w:fldChar w:fldCharType="end"/>
        </w:r>
      </w:hyperlink>
    </w:p>
    <w:p w14:paraId="4C294847" w14:textId="73ED410F" w:rsidR="0098005E" w:rsidRPr="00791D37" w:rsidRDefault="0098005E" w:rsidP="00791D37">
      <w:pPr>
        <w:pStyle w:val="Tabladeilustraciones"/>
        <w:rPr>
          <w:rFonts w:eastAsiaTheme="minorEastAsia"/>
          <w:noProof/>
          <w:lang w:eastAsia="es-ES"/>
        </w:rPr>
      </w:pPr>
      <w:hyperlink w:anchor="_Toc81581035" w:history="1">
        <w:r w:rsidRPr="00791D37">
          <w:rPr>
            <w:rStyle w:val="Hipervnculo"/>
            <w:i/>
            <w:iCs/>
            <w:noProof/>
          </w:rPr>
          <w:t>Tabla 4 Servicios KBRNT1</w:t>
        </w:r>
        <w:r w:rsidRPr="00791D37">
          <w:rPr>
            <w:noProof/>
            <w:webHidden/>
          </w:rPr>
          <w:tab/>
        </w:r>
        <w:r w:rsidRPr="00791D37">
          <w:rPr>
            <w:noProof/>
            <w:webHidden/>
          </w:rPr>
          <w:fldChar w:fldCharType="begin"/>
        </w:r>
        <w:r w:rsidRPr="00791D37">
          <w:rPr>
            <w:noProof/>
            <w:webHidden/>
          </w:rPr>
          <w:instrText xml:space="preserve"> PAGEREF _Toc81581035 \h </w:instrText>
        </w:r>
        <w:r w:rsidRPr="00791D37">
          <w:rPr>
            <w:noProof/>
            <w:webHidden/>
          </w:rPr>
        </w:r>
        <w:r w:rsidRPr="00791D37">
          <w:rPr>
            <w:noProof/>
            <w:webHidden/>
          </w:rPr>
          <w:fldChar w:fldCharType="separate"/>
        </w:r>
        <w:r w:rsidRPr="00791D37">
          <w:rPr>
            <w:noProof/>
            <w:webHidden/>
          </w:rPr>
          <w:t>61</w:t>
        </w:r>
        <w:r w:rsidRPr="00791D37">
          <w:rPr>
            <w:noProof/>
            <w:webHidden/>
          </w:rPr>
          <w:fldChar w:fldCharType="end"/>
        </w:r>
      </w:hyperlink>
    </w:p>
    <w:p w14:paraId="66C6B849" w14:textId="1DEDBBEE" w:rsidR="0098005E" w:rsidRPr="00791D37" w:rsidRDefault="0098005E" w:rsidP="00791D37">
      <w:pPr>
        <w:pStyle w:val="Tabladeilustraciones"/>
        <w:rPr>
          <w:rFonts w:eastAsiaTheme="minorEastAsia"/>
          <w:noProof/>
          <w:lang w:eastAsia="es-ES"/>
        </w:rPr>
      </w:pPr>
      <w:hyperlink w:anchor="_Toc81581036" w:history="1">
        <w:r w:rsidRPr="00791D37">
          <w:rPr>
            <w:rStyle w:val="Hipervnculo"/>
            <w:i/>
            <w:iCs/>
            <w:noProof/>
          </w:rPr>
          <w:t>Tabla 5 Comandos Servicio KiBRA</w:t>
        </w:r>
        <w:r w:rsidRPr="00791D37">
          <w:rPr>
            <w:noProof/>
            <w:webHidden/>
          </w:rPr>
          <w:tab/>
        </w:r>
        <w:r w:rsidRPr="00791D37">
          <w:rPr>
            <w:noProof/>
            <w:webHidden/>
          </w:rPr>
          <w:fldChar w:fldCharType="begin"/>
        </w:r>
        <w:r w:rsidRPr="00791D37">
          <w:rPr>
            <w:noProof/>
            <w:webHidden/>
          </w:rPr>
          <w:instrText xml:space="preserve"> PAGEREF _Toc81581036 \h </w:instrText>
        </w:r>
        <w:r w:rsidRPr="00791D37">
          <w:rPr>
            <w:noProof/>
            <w:webHidden/>
          </w:rPr>
        </w:r>
        <w:r w:rsidRPr="00791D37">
          <w:rPr>
            <w:noProof/>
            <w:webHidden/>
          </w:rPr>
          <w:fldChar w:fldCharType="separate"/>
        </w:r>
        <w:r w:rsidRPr="00791D37">
          <w:rPr>
            <w:noProof/>
            <w:webHidden/>
          </w:rPr>
          <w:t>62</w:t>
        </w:r>
        <w:r w:rsidRPr="00791D37">
          <w:rPr>
            <w:noProof/>
            <w:webHidden/>
          </w:rPr>
          <w:fldChar w:fldCharType="end"/>
        </w:r>
      </w:hyperlink>
    </w:p>
    <w:p w14:paraId="7098C952" w14:textId="0D4C8A52" w:rsidR="0098005E" w:rsidRPr="00791D37" w:rsidRDefault="0098005E" w:rsidP="00791D37">
      <w:pPr>
        <w:pStyle w:val="Tabladeilustraciones"/>
        <w:rPr>
          <w:rFonts w:eastAsiaTheme="minorEastAsia"/>
          <w:noProof/>
          <w:lang w:eastAsia="es-ES"/>
        </w:rPr>
      </w:pPr>
      <w:hyperlink w:anchor="_Toc81581037" w:history="1">
        <w:r w:rsidRPr="00791D37">
          <w:rPr>
            <w:rStyle w:val="Hipervnculo"/>
            <w:i/>
            <w:iCs/>
            <w:noProof/>
          </w:rPr>
          <w:t>Tabla 6 Servicio Ajenti</w:t>
        </w:r>
        <w:r w:rsidRPr="00791D37">
          <w:rPr>
            <w:noProof/>
            <w:webHidden/>
          </w:rPr>
          <w:tab/>
        </w:r>
        <w:r w:rsidRPr="00791D37">
          <w:rPr>
            <w:noProof/>
            <w:webHidden/>
          </w:rPr>
          <w:fldChar w:fldCharType="begin"/>
        </w:r>
        <w:r w:rsidRPr="00791D37">
          <w:rPr>
            <w:noProof/>
            <w:webHidden/>
          </w:rPr>
          <w:instrText xml:space="preserve"> PAGEREF _Toc81581037 \h </w:instrText>
        </w:r>
        <w:r w:rsidRPr="00791D37">
          <w:rPr>
            <w:noProof/>
            <w:webHidden/>
          </w:rPr>
        </w:r>
        <w:r w:rsidRPr="00791D37">
          <w:rPr>
            <w:noProof/>
            <w:webHidden/>
          </w:rPr>
          <w:fldChar w:fldCharType="separate"/>
        </w:r>
        <w:r w:rsidRPr="00791D37">
          <w:rPr>
            <w:noProof/>
            <w:webHidden/>
          </w:rPr>
          <w:t>62</w:t>
        </w:r>
        <w:r w:rsidRPr="00791D37">
          <w:rPr>
            <w:noProof/>
            <w:webHidden/>
          </w:rPr>
          <w:fldChar w:fldCharType="end"/>
        </w:r>
      </w:hyperlink>
    </w:p>
    <w:p w14:paraId="307031D8" w14:textId="26DE9A2A" w:rsidR="0098005E" w:rsidRPr="00791D37" w:rsidRDefault="0098005E" w:rsidP="00791D37">
      <w:pPr>
        <w:pStyle w:val="Tabladeilustraciones"/>
        <w:rPr>
          <w:rFonts w:eastAsiaTheme="minorEastAsia"/>
          <w:noProof/>
          <w:lang w:eastAsia="es-ES"/>
        </w:rPr>
      </w:pPr>
      <w:hyperlink w:anchor="_Toc81581038" w:history="1">
        <w:r w:rsidRPr="00791D37">
          <w:rPr>
            <w:rStyle w:val="Hipervnculo"/>
            <w:i/>
            <w:iCs/>
            <w:noProof/>
          </w:rPr>
          <w:t>Tabla 7 Listar dispositivos con dfu-util</w:t>
        </w:r>
        <w:r w:rsidRPr="00791D37">
          <w:rPr>
            <w:noProof/>
            <w:webHidden/>
          </w:rPr>
          <w:tab/>
        </w:r>
        <w:r w:rsidRPr="00791D37">
          <w:rPr>
            <w:noProof/>
            <w:webHidden/>
          </w:rPr>
          <w:fldChar w:fldCharType="begin"/>
        </w:r>
        <w:r w:rsidRPr="00791D37">
          <w:rPr>
            <w:noProof/>
            <w:webHidden/>
          </w:rPr>
          <w:instrText xml:space="preserve"> PAGEREF _Toc81581038 \h </w:instrText>
        </w:r>
        <w:r w:rsidRPr="00791D37">
          <w:rPr>
            <w:noProof/>
            <w:webHidden/>
          </w:rPr>
        </w:r>
        <w:r w:rsidRPr="00791D37">
          <w:rPr>
            <w:noProof/>
            <w:webHidden/>
          </w:rPr>
          <w:fldChar w:fldCharType="separate"/>
        </w:r>
        <w:r w:rsidRPr="00791D37">
          <w:rPr>
            <w:noProof/>
            <w:webHidden/>
          </w:rPr>
          <w:t>67</w:t>
        </w:r>
        <w:r w:rsidRPr="00791D37">
          <w:rPr>
            <w:noProof/>
            <w:webHidden/>
          </w:rPr>
          <w:fldChar w:fldCharType="end"/>
        </w:r>
      </w:hyperlink>
    </w:p>
    <w:p w14:paraId="5B350A67" w14:textId="3150FFC8" w:rsidR="0098005E" w:rsidRPr="00791D37" w:rsidRDefault="0098005E" w:rsidP="00791D37">
      <w:pPr>
        <w:pStyle w:val="Tabladeilustraciones"/>
        <w:rPr>
          <w:rFonts w:eastAsiaTheme="minorEastAsia"/>
          <w:noProof/>
          <w:lang w:eastAsia="es-ES"/>
        </w:rPr>
      </w:pPr>
      <w:hyperlink w:anchor="_Toc81581039" w:history="1">
        <w:r w:rsidRPr="00791D37">
          <w:rPr>
            <w:rStyle w:val="Hipervnculo"/>
            <w:i/>
            <w:iCs/>
            <w:noProof/>
          </w:rPr>
          <w:t>Tabla 8 Actualizar Firmware en dispositivos KTWM102</w:t>
        </w:r>
        <w:r w:rsidRPr="00791D37">
          <w:rPr>
            <w:noProof/>
            <w:webHidden/>
          </w:rPr>
          <w:tab/>
        </w:r>
        <w:r w:rsidRPr="00791D37">
          <w:rPr>
            <w:noProof/>
            <w:webHidden/>
          </w:rPr>
          <w:fldChar w:fldCharType="begin"/>
        </w:r>
        <w:r w:rsidRPr="00791D37">
          <w:rPr>
            <w:noProof/>
            <w:webHidden/>
          </w:rPr>
          <w:instrText xml:space="preserve"> PAGEREF _Toc81581039 \h </w:instrText>
        </w:r>
        <w:r w:rsidRPr="00791D37">
          <w:rPr>
            <w:noProof/>
            <w:webHidden/>
          </w:rPr>
        </w:r>
        <w:r w:rsidRPr="00791D37">
          <w:rPr>
            <w:noProof/>
            <w:webHidden/>
          </w:rPr>
          <w:fldChar w:fldCharType="separate"/>
        </w:r>
        <w:r w:rsidRPr="00791D37">
          <w:rPr>
            <w:noProof/>
            <w:webHidden/>
          </w:rPr>
          <w:t>68</w:t>
        </w:r>
        <w:r w:rsidRPr="00791D37">
          <w:rPr>
            <w:noProof/>
            <w:webHidden/>
          </w:rPr>
          <w:fldChar w:fldCharType="end"/>
        </w:r>
      </w:hyperlink>
    </w:p>
    <w:p w14:paraId="1CDCF094" w14:textId="3DA2FEB6" w:rsidR="0098005E" w:rsidRPr="00791D37" w:rsidRDefault="0098005E" w:rsidP="00791D37">
      <w:pPr>
        <w:pStyle w:val="Tabladeilustraciones"/>
        <w:rPr>
          <w:rFonts w:eastAsiaTheme="minorEastAsia"/>
          <w:noProof/>
          <w:lang w:eastAsia="es-ES"/>
        </w:rPr>
      </w:pPr>
      <w:hyperlink w:anchor="_Toc81581040" w:history="1">
        <w:r w:rsidRPr="00791D37">
          <w:rPr>
            <w:rStyle w:val="Hipervnculo"/>
            <w:i/>
            <w:iCs/>
            <w:noProof/>
          </w:rPr>
          <w:t>Tabla 9 Comando para listar Puertos Serie en Sistemas Linux</w:t>
        </w:r>
        <w:r w:rsidRPr="00791D37">
          <w:rPr>
            <w:noProof/>
            <w:webHidden/>
          </w:rPr>
          <w:tab/>
        </w:r>
        <w:r w:rsidRPr="00791D37">
          <w:rPr>
            <w:noProof/>
            <w:webHidden/>
          </w:rPr>
          <w:fldChar w:fldCharType="begin"/>
        </w:r>
        <w:r w:rsidRPr="00791D37">
          <w:rPr>
            <w:noProof/>
            <w:webHidden/>
          </w:rPr>
          <w:instrText xml:space="preserve"> PAGEREF _Toc81581040 \h </w:instrText>
        </w:r>
        <w:r w:rsidRPr="00791D37">
          <w:rPr>
            <w:noProof/>
            <w:webHidden/>
          </w:rPr>
        </w:r>
        <w:r w:rsidRPr="00791D37">
          <w:rPr>
            <w:noProof/>
            <w:webHidden/>
          </w:rPr>
          <w:fldChar w:fldCharType="separate"/>
        </w:r>
        <w:r w:rsidRPr="00791D37">
          <w:rPr>
            <w:noProof/>
            <w:webHidden/>
          </w:rPr>
          <w:t>72</w:t>
        </w:r>
        <w:r w:rsidRPr="00791D37">
          <w:rPr>
            <w:noProof/>
            <w:webHidden/>
          </w:rPr>
          <w:fldChar w:fldCharType="end"/>
        </w:r>
      </w:hyperlink>
    </w:p>
    <w:p w14:paraId="63062B77" w14:textId="283C80AD" w:rsidR="0098005E" w:rsidRPr="00791D37" w:rsidRDefault="0098005E" w:rsidP="00791D37">
      <w:pPr>
        <w:pStyle w:val="Tabladeilustraciones"/>
        <w:rPr>
          <w:rFonts w:eastAsiaTheme="minorEastAsia"/>
          <w:noProof/>
          <w:lang w:eastAsia="es-ES"/>
        </w:rPr>
      </w:pPr>
      <w:hyperlink w:anchor="_Toc81581041" w:history="1">
        <w:r w:rsidRPr="00791D37">
          <w:rPr>
            <w:rStyle w:val="Hipervnculo"/>
            <w:i/>
            <w:iCs/>
            <w:noProof/>
          </w:rPr>
          <w:t>Tabla 10 Comando para listar Puertos Serie en Sistemas en MAC OS</w:t>
        </w:r>
        <w:r w:rsidRPr="00791D37">
          <w:rPr>
            <w:noProof/>
            <w:webHidden/>
          </w:rPr>
          <w:tab/>
        </w:r>
        <w:r w:rsidRPr="00791D37">
          <w:rPr>
            <w:noProof/>
            <w:webHidden/>
          </w:rPr>
          <w:fldChar w:fldCharType="begin"/>
        </w:r>
        <w:r w:rsidRPr="00791D37">
          <w:rPr>
            <w:noProof/>
            <w:webHidden/>
          </w:rPr>
          <w:instrText xml:space="preserve"> PAGEREF _Toc81581041 \h </w:instrText>
        </w:r>
        <w:r w:rsidRPr="00791D37">
          <w:rPr>
            <w:noProof/>
            <w:webHidden/>
          </w:rPr>
        </w:r>
        <w:r w:rsidRPr="00791D37">
          <w:rPr>
            <w:noProof/>
            <w:webHidden/>
          </w:rPr>
          <w:fldChar w:fldCharType="separate"/>
        </w:r>
        <w:r w:rsidRPr="00791D37">
          <w:rPr>
            <w:noProof/>
            <w:webHidden/>
          </w:rPr>
          <w:t>72</w:t>
        </w:r>
        <w:r w:rsidRPr="00791D37">
          <w:rPr>
            <w:noProof/>
            <w:webHidden/>
          </w:rPr>
          <w:fldChar w:fldCharType="end"/>
        </w:r>
      </w:hyperlink>
    </w:p>
    <w:p w14:paraId="7EBE5BED" w14:textId="033B1DF3" w:rsidR="0098005E" w:rsidRPr="00791D37" w:rsidRDefault="0098005E" w:rsidP="00791D37">
      <w:pPr>
        <w:pStyle w:val="Tabladeilustraciones"/>
        <w:rPr>
          <w:rFonts w:eastAsiaTheme="minorEastAsia"/>
          <w:noProof/>
          <w:lang w:eastAsia="es-ES"/>
        </w:rPr>
      </w:pPr>
      <w:hyperlink w:anchor="_Toc81581042" w:history="1">
        <w:r w:rsidRPr="00791D37">
          <w:rPr>
            <w:rStyle w:val="Hipervnculo"/>
            <w:noProof/>
          </w:rPr>
          <w:t>Tabla 11 Abrir terminal Picocom en Linux / MAC Os</w:t>
        </w:r>
        <w:r w:rsidRPr="00791D37">
          <w:rPr>
            <w:noProof/>
            <w:webHidden/>
          </w:rPr>
          <w:tab/>
        </w:r>
        <w:r w:rsidRPr="00791D37">
          <w:rPr>
            <w:noProof/>
            <w:webHidden/>
          </w:rPr>
          <w:fldChar w:fldCharType="begin"/>
        </w:r>
        <w:r w:rsidRPr="00791D37">
          <w:rPr>
            <w:noProof/>
            <w:webHidden/>
          </w:rPr>
          <w:instrText xml:space="preserve"> PAGEREF _Toc81581042 \h </w:instrText>
        </w:r>
        <w:r w:rsidRPr="00791D37">
          <w:rPr>
            <w:noProof/>
            <w:webHidden/>
          </w:rPr>
        </w:r>
        <w:r w:rsidRPr="00791D37">
          <w:rPr>
            <w:noProof/>
            <w:webHidden/>
          </w:rPr>
          <w:fldChar w:fldCharType="separate"/>
        </w:r>
        <w:r w:rsidRPr="00791D37">
          <w:rPr>
            <w:noProof/>
            <w:webHidden/>
          </w:rPr>
          <w:t>73</w:t>
        </w:r>
        <w:r w:rsidRPr="00791D37">
          <w:rPr>
            <w:noProof/>
            <w:webHidden/>
          </w:rPr>
          <w:fldChar w:fldCharType="end"/>
        </w:r>
      </w:hyperlink>
    </w:p>
    <w:p w14:paraId="67D9A249" w14:textId="4F43C0B1" w:rsidR="0098005E" w:rsidRPr="00791D37" w:rsidRDefault="0098005E" w:rsidP="00791D37">
      <w:pPr>
        <w:pStyle w:val="Tabladeilustraciones"/>
        <w:rPr>
          <w:rFonts w:eastAsiaTheme="minorEastAsia"/>
          <w:noProof/>
          <w:lang w:eastAsia="es-ES"/>
        </w:rPr>
      </w:pPr>
      <w:hyperlink w:anchor="_Toc81581043" w:history="1">
        <w:r w:rsidRPr="00791D37">
          <w:rPr>
            <w:rStyle w:val="Hipervnculo"/>
            <w:noProof/>
          </w:rPr>
          <w:t>Tabla 12 Sintaxis comandos KSH</w:t>
        </w:r>
        <w:r w:rsidRPr="00791D37">
          <w:rPr>
            <w:noProof/>
            <w:webHidden/>
          </w:rPr>
          <w:tab/>
        </w:r>
        <w:r w:rsidRPr="00791D37">
          <w:rPr>
            <w:noProof/>
            <w:webHidden/>
          </w:rPr>
          <w:fldChar w:fldCharType="begin"/>
        </w:r>
        <w:r w:rsidRPr="00791D37">
          <w:rPr>
            <w:noProof/>
            <w:webHidden/>
          </w:rPr>
          <w:instrText xml:space="preserve"> PAGEREF _Toc81581043 \h </w:instrText>
        </w:r>
        <w:r w:rsidRPr="00791D37">
          <w:rPr>
            <w:noProof/>
            <w:webHidden/>
          </w:rPr>
        </w:r>
        <w:r w:rsidRPr="00791D37">
          <w:rPr>
            <w:noProof/>
            <w:webHidden/>
          </w:rPr>
          <w:fldChar w:fldCharType="separate"/>
        </w:r>
        <w:r w:rsidRPr="00791D37">
          <w:rPr>
            <w:noProof/>
            <w:webHidden/>
          </w:rPr>
          <w:t>74</w:t>
        </w:r>
        <w:r w:rsidRPr="00791D37">
          <w:rPr>
            <w:noProof/>
            <w:webHidden/>
          </w:rPr>
          <w:fldChar w:fldCharType="end"/>
        </w:r>
      </w:hyperlink>
    </w:p>
    <w:p w14:paraId="2333A8DB" w14:textId="094F52C4" w:rsidR="0098005E" w:rsidRPr="00791D37" w:rsidRDefault="0098005E" w:rsidP="00791D37">
      <w:pPr>
        <w:pStyle w:val="Tabladeilustraciones"/>
        <w:rPr>
          <w:rFonts w:eastAsiaTheme="minorEastAsia"/>
          <w:noProof/>
          <w:lang w:eastAsia="es-ES"/>
        </w:rPr>
      </w:pPr>
      <w:hyperlink w:anchor="_Toc81581044" w:history="1">
        <w:r w:rsidRPr="00791D37">
          <w:rPr>
            <w:rStyle w:val="Hipervnculo"/>
            <w:noProof/>
          </w:rPr>
          <w:t>Tabla 13 Formato del Paquete</w:t>
        </w:r>
        <w:r w:rsidRPr="00791D37">
          <w:rPr>
            <w:noProof/>
            <w:webHidden/>
          </w:rPr>
          <w:tab/>
        </w:r>
        <w:r w:rsidRPr="00791D37">
          <w:rPr>
            <w:noProof/>
            <w:webHidden/>
          </w:rPr>
          <w:fldChar w:fldCharType="begin"/>
        </w:r>
        <w:r w:rsidRPr="00791D37">
          <w:rPr>
            <w:noProof/>
            <w:webHidden/>
          </w:rPr>
          <w:instrText xml:space="preserve"> PAGEREF _Toc81581044 \h </w:instrText>
        </w:r>
        <w:r w:rsidRPr="00791D37">
          <w:rPr>
            <w:noProof/>
            <w:webHidden/>
          </w:rPr>
        </w:r>
        <w:r w:rsidRPr="00791D37">
          <w:rPr>
            <w:noProof/>
            <w:webHidden/>
          </w:rPr>
          <w:fldChar w:fldCharType="separate"/>
        </w:r>
        <w:r w:rsidRPr="00791D37">
          <w:rPr>
            <w:noProof/>
            <w:webHidden/>
          </w:rPr>
          <w:t>78</w:t>
        </w:r>
        <w:r w:rsidRPr="00791D37">
          <w:rPr>
            <w:noProof/>
            <w:webHidden/>
          </w:rPr>
          <w:fldChar w:fldCharType="end"/>
        </w:r>
      </w:hyperlink>
    </w:p>
    <w:p w14:paraId="0FE1A756" w14:textId="0ADDA6E2" w:rsidR="0098005E" w:rsidRPr="00791D37" w:rsidRDefault="0098005E" w:rsidP="00791D37">
      <w:pPr>
        <w:pStyle w:val="Tabladeilustraciones"/>
        <w:rPr>
          <w:rFonts w:eastAsiaTheme="minorEastAsia"/>
          <w:noProof/>
          <w:lang w:eastAsia="es-ES"/>
        </w:rPr>
      </w:pPr>
      <w:hyperlink w:anchor="_Toc81581045" w:history="1">
        <w:r w:rsidRPr="00791D37">
          <w:rPr>
            <w:rStyle w:val="Hipervnculo"/>
            <w:noProof/>
          </w:rPr>
          <w:t>Tabla 14 Bits Byte Type</w:t>
        </w:r>
        <w:r w:rsidRPr="00791D37">
          <w:rPr>
            <w:noProof/>
            <w:webHidden/>
          </w:rPr>
          <w:tab/>
        </w:r>
        <w:r w:rsidRPr="00791D37">
          <w:rPr>
            <w:noProof/>
            <w:webHidden/>
          </w:rPr>
          <w:fldChar w:fldCharType="begin"/>
        </w:r>
        <w:r w:rsidRPr="00791D37">
          <w:rPr>
            <w:noProof/>
            <w:webHidden/>
          </w:rPr>
          <w:instrText xml:space="preserve"> PAGEREF _Toc81581045 \h </w:instrText>
        </w:r>
        <w:r w:rsidRPr="00791D37">
          <w:rPr>
            <w:noProof/>
            <w:webHidden/>
          </w:rPr>
        </w:r>
        <w:r w:rsidRPr="00791D37">
          <w:rPr>
            <w:noProof/>
            <w:webHidden/>
          </w:rPr>
          <w:fldChar w:fldCharType="separate"/>
        </w:r>
        <w:r w:rsidRPr="00791D37">
          <w:rPr>
            <w:noProof/>
            <w:webHidden/>
          </w:rPr>
          <w:t>78</w:t>
        </w:r>
        <w:r w:rsidRPr="00791D37">
          <w:rPr>
            <w:noProof/>
            <w:webHidden/>
          </w:rPr>
          <w:fldChar w:fldCharType="end"/>
        </w:r>
      </w:hyperlink>
    </w:p>
    <w:p w14:paraId="5EDD568C" w14:textId="4205321E" w:rsidR="0098005E" w:rsidRPr="00791D37" w:rsidRDefault="0098005E" w:rsidP="00791D37">
      <w:pPr>
        <w:pStyle w:val="Tabladeilustraciones"/>
        <w:rPr>
          <w:rFonts w:eastAsiaTheme="minorEastAsia"/>
          <w:noProof/>
          <w:lang w:eastAsia="es-ES"/>
        </w:rPr>
      </w:pPr>
      <w:hyperlink w:anchor="_Toc81581046" w:history="1">
        <w:r w:rsidRPr="00791D37">
          <w:rPr>
            <w:rStyle w:val="Hipervnculo"/>
            <w:noProof/>
          </w:rPr>
          <w:t>Tabla 15 Significado Bits Byte Type</w:t>
        </w:r>
        <w:r w:rsidRPr="00791D37">
          <w:rPr>
            <w:noProof/>
            <w:webHidden/>
          </w:rPr>
          <w:tab/>
        </w:r>
        <w:r w:rsidRPr="00791D37">
          <w:rPr>
            <w:noProof/>
            <w:webHidden/>
          </w:rPr>
          <w:fldChar w:fldCharType="begin"/>
        </w:r>
        <w:r w:rsidRPr="00791D37">
          <w:rPr>
            <w:noProof/>
            <w:webHidden/>
          </w:rPr>
          <w:instrText xml:space="preserve"> PAGEREF _Toc81581046 \h </w:instrText>
        </w:r>
        <w:r w:rsidRPr="00791D37">
          <w:rPr>
            <w:noProof/>
            <w:webHidden/>
          </w:rPr>
        </w:r>
        <w:r w:rsidRPr="00791D37">
          <w:rPr>
            <w:noProof/>
            <w:webHidden/>
          </w:rPr>
          <w:fldChar w:fldCharType="separate"/>
        </w:r>
        <w:r w:rsidRPr="00791D37">
          <w:rPr>
            <w:noProof/>
            <w:webHidden/>
          </w:rPr>
          <w:t>79</w:t>
        </w:r>
        <w:r w:rsidRPr="00791D37">
          <w:rPr>
            <w:noProof/>
            <w:webHidden/>
          </w:rPr>
          <w:fldChar w:fldCharType="end"/>
        </w:r>
      </w:hyperlink>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4" w:name="_Toc81499327"/>
      <w:bookmarkStart w:id="15" w:name="_Toc81590688"/>
      <w:r w:rsidRPr="00791D37">
        <w:lastRenderedPageBreak/>
        <w:t>CÓDIGOS</w:t>
      </w:r>
      <w:bookmarkEnd w:id="14"/>
      <w:bookmarkEnd w:id="15"/>
    </w:p>
    <w:p w14:paraId="3693D31F" w14:textId="77777777"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6" w:name="_Toc81499328"/>
      <w:bookmarkStart w:id="17" w:name="_Toc81590689"/>
      <w:commentRangeStart w:id="18"/>
      <w:r w:rsidRPr="00791D37">
        <w:lastRenderedPageBreak/>
        <w:t>INTRODUCCIÓN</w:t>
      </w:r>
      <w:commentRangeEnd w:id="18"/>
      <w:r w:rsidRPr="00791D37">
        <w:rPr>
          <w:rStyle w:val="Refdecomentario"/>
          <w:rFonts w:eastAsiaTheme="minorHAnsi"/>
          <w:color w:val="auto"/>
        </w:rPr>
        <w:commentReference w:id="18"/>
      </w:r>
      <w:r w:rsidRPr="00791D37">
        <w:t xml:space="preserve"> Y OBJETIVOS DEL TRABAJO</w:t>
      </w:r>
      <w:bookmarkEnd w:id="16"/>
      <w:bookmarkEnd w:id="17"/>
    </w:p>
    <w:p w14:paraId="04A80030" w14:textId="77777777" w:rsidR="00DA3B27" w:rsidRPr="00791D37" w:rsidRDefault="00DA3B27" w:rsidP="00791D37"/>
    <w:p w14:paraId="77F86C72" w14:textId="1D52F275" w:rsidR="00DA3B27" w:rsidRPr="00791D37" w:rsidRDefault="0098005E" w:rsidP="00791D37">
      <w:r w:rsidRPr="00791D37">
        <w: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t>
      </w:r>
      <w:r w:rsidR="00D6148E" w:rsidRPr="00791D37">
        <w: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t>
      </w:r>
    </w:p>
    <w:p w14:paraId="1065500C" w14:textId="4C439E04" w:rsidR="00DA3B27" w:rsidRPr="00791D37" w:rsidRDefault="00DA3B27" w:rsidP="00791D37">
      <w:r w:rsidRPr="00791D37">
        <w:t>Los objetivos</w:t>
      </w:r>
      <w:r w:rsidR="00D6148E" w:rsidRPr="00791D37">
        <w:t xml:space="preserve"> más en específico</w:t>
      </w:r>
      <w:r w:rsidRPr="00791D37">
        <w:t xml:space="preserve"> </w:t>
      </w:r>
      <w:commentRangeStart w:id="19"/>
      <w:r w:rsidRPr="00791D37">
        <w:t>de este proyecto han sido:</w:t>
      </w:r>
      <w:commentRangeEnd w:id="19"/>
      <w:r w:rsidRPr="00791D37">
        <w:rPr>
          <w:rStyle w:val="Refdecomentario"/>
        </w:rPr>
        <w:commentReference w:id="19"/>
      </w:r>
    </w:p>
    <w:p w14:paraId="19BC8EF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Manejo de los Evaluation Dongles USB (dispositivos KTDG102) de KIRALE, como primera interacción con el protocolo de comandos utilizado, tanto comandos KSH, a través de la herramienta KiTools, como comandos KBI, a través de puerto UART con un microcontrolador.</w:t>
      </w:r>
    </w:p>
    <w:p w14:paraId="71C457F7"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46F8336"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Diseño de PCB para integrar el dispositivo KTWM102 a la plataforma de la Cookie.</w:t>
      </w:r>
    </w:p>
    <w:p w14:paraId="1509786D"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onfiguración y conectividad del nodo Border Router a la red externa.</w:t>
      </w:r>
    </w:p>
    <w:p w14:paraId="275D9DDA"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THREAD integrando los nodos Dongle USB junto con el BR.</w:t>
      </w:r>
    </w:p>
    <w:p w14:paraId="4D7D8D22"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onectividad entre un nodo de la red THREAD y un punto de la red externa, como un PC, a través del Border Router.</w:t>
      </w:r>
    </w:p>
    <w:p w14:paraId="649C427E"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Envío de mensajes UDP vía Sockets entre un PC externo y los nodos dentro de la red.</w:t>
      </w:r>
    </w:p>
    <w:p w14:paraId="59AFC04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Validación de la PCB diseñada e integración en la red creada anteriormente.</w:t>
      </w:r>
    </w:p>
    <w:p w14:paraId="466F4758"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br w:type="page"/>
      </w:r>
    </w:p>
    <w:p w14:paraId="3610CA9E" w14:textId="77777777" w:rsidR="00DA3B27" w:rsidRPr="00791D37" w:rsidRDefault="00DA3B27" w:rsidP="00791D37">
      <w:pPr>
        <w:rPr>
          <w:rFonts w:eastAsiaTheme="majorEastAsia"/>
          <w:color w:val="2F5496" w:themeColor="accent1" w:themeShade="BF"/>
          <w:sz w:val="32"/>
          <w:szCs w:val="32"/>
        </w:rPr>
      </w:pPr>
      <w:r w:rsidRPr="00791D37">
        <w:lastRenderedPageBreak/>
        <w:br w:type="page"/>
      </w:r>
    </w:p>
    <w:p w14:paraId="3D39EC76" w14:textId="77777777" w:rsidR="00DA3B27" w:rsidRPr="00791D37" w:rsidRDefault="00DA3B27" w:rsidP="00791D37">
      <w:pPr>
        <w:pStyle w:val="Ttulo1"/>
        <w:numPr>
          <w:ilvl w:val="0"/>
          <w:numId w:val="1"/>
        </w:numPr>
      </w:pPr>
      <w:bookmarkStart w:id="20" w:name="_Toc81499329"/>
      <w:bookmarkStart w:id="21" w:name="_Toc81590690"/>
      <w:r w:rsidRPr="00791D37">
        <w:lastRenderedPageBreak/>
        <w:t>ESTADO DEL ARTE</w:t>
      </w:r>
      <w:bookmarkEnd w:id="20"/>
      <w:bookmarkEnd w:id="21"/>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22" w:name="_Toc81499330"/>
      <w:bookmarkStart w:id="23" w:name="_Toc81590691"/>
      <w:r w:rsidRPr="00791D37">
        <w:t>INTERNET OF THINGS (IoT)</w:t>
      </w:r>
      <w:bookmarkEnd w:id="22"/>
      <w:bookmarkEnd w:id="23"/>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574E7EBD" w:rsidR="00DA3B27" w:rsidRPr="00791D37" w:rsidRDefault="00DA3B27" w:rsidP="00791D37">
      <w:pPr>
        <w:pStyle w:val="Ttulo3"/>
      </w:pPr>
      <w:bookmarkStart w:id="24" w:name="_Toc81499331"/>
      <w:bookmarkStart w:id="25" w:name="_Toc81590692"/>
      <w:r w:rsidRPr="00791D37">
        <w:t xml:space="preserve">Introducción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24"/>
      <w:r w:rsidR="00AD1498" w:rsidRPr="00791D37">
        <w:rPr>
          <w:noProof/>
        </w:rPr>
        <w:t>[2]</w:t>
      </w:r>
      <w:bookmarkEnd w:id="25"/>
      <w:r w:rsidRPr="00791D37">
        <w:fldChar w:fldCharType="end"/>
      </w:r>
    </w:p>
    <w:p w14:paraId="2F6D54EF" w14:textId="77777777" w:rsidR="00DA3B27" w:rsidRPr="00791D37" w:rsidRDefault="00DA3B27" w:rsidP="00791D37"/>
    <w:p w14:paraId="1060291F" w14:textId="77777777" w:rsidR="00DA3B27" w:rsidRPr="00791D37" w:rsidRDefault="00DA3B27" w:rsidP="00791D37">
      <w:commentRangeStart w:id="26"/>
      <w:r w:rsidRPr="00791D37">
        <w:t>Mientras que IoT ofrece muy buenas oportunidades, sigue siendo un reto pendiente el manejo de todo lo que lleva integración continua del mundo físico. Actualmente hay dos APIs para las comunicaciones IoT:</w:t>
      </w:r>
    </w:p>
    <w:p w14:paraId="54164B00" w14:textId="77777777" w:rsidR="00DA3B27" w:rsidRPr="00791D37" w:rsidRDefault="00DA3B27" w:rsidP="00791D37">
      <w:pPr>
        <w:pStyle w:val="Prrafodelista"/>
        <w:numPr>
          <w:ilvl w:val="0"/>
          <w:numId w:val="2"/>
        </w:numPr>
      </w:pPr>
      <w:r w:rsidRPr="00791D37">
        <w:t>REST basado en API.</w:t>
      </w:r>
    </w:p>
    <w:p w14:paraId="76481670" w14:textId="77777777" w:rsidR="00DA3B27" w:rsidRPr="00791D37" w:rsidRDefault="00DA3B27" w:rsidP="00791D37">
      <w:pPr>
        <w:pStyle w:val="Prrafodelista"/>
        <w:numPr>
          <w:ilvl w:val="0"/>
          <w:numId w:val="2"/>
        </w:numPr>
      </w:pPr>
      <w:r w:rsidRPr="00791D37">
        <w:t>WebSocket basado en API.</w:t>
      </w:r>
    </w:p>
    <w:p w14:paraId="4691C5EA" w14:textId="77777777" w:rsidR="00DA3B27" w:rsidRPr="00791D37" w:rsidRDefault="00DA3B27" w:rsidP="00791D37"/>
    <w:p w14:paraId="61628C54" w14:textId="77777777" w:rsidR="00DA3B27" w:rsidRPr="00791D37" w:rsidRDefault="00DA3B27" w:rsidP="00791D37">
      <w:r w:rsidRPr="00791D37">
        <w:t>IoT es un término paraguas, que acoge a muchas tecnologías dentro de sí. Las siguientes tecnologías son ejemplos de las que dan paso al desarrollo de IoT:</w:t>
      </w:r>
    </w:p>
    <w:p w14:paraId="1CAE690E" w14:textId="77777777" w:rsidR="00DA3B27" w:rsidRPr="00791D37" w:rsidRDefault="00DA3B27" w:rsidP="00791D37">
      <w:pPr>
        <w:pStyle w:val="Prrafodelista"/>
        <w:numPr>
          <w:ilvl w:val="0"/>
          <w:numId w:val="2"/>
        </w:numPr>
      </w:pPr>
      <w:r w:rsidRPr="00791D37">
        <w:t>Wireless Sensor Networks (WSN).</w:t>
      </w:r>
    </w:p>
    <w:p w14:paraId="6A00FF32" w14:textId="77777777" w:rsidR="00DA3B27" w:rsidRPr="00791D37" w:rsidRDefault="00DA3B27" w:rsidP="00791D37">
      <w:pPr>
        <w:pStyle w:val="Prrafodelista"/>
        <w:numPr>
          <w:ilvl w:val="0"/>
          <w:numId w:val="2"/>
        </w:numPr>
      </w:pPr>
      <w:r w:rsidRPr="00791D37">
        <w:t>Cloud Computing.</w:t>
      </w:r>
    </w:p>
    <w:p w14:paraId="434B1B72" w14:textId="77777777" w:rsidR="00DA3B27" w:rsidRPr="00791D37" w:rsidRDefault="00DA3B27" w:rsidP="00791D37">
      <w:pPr>
        <w:pStyle w:val="Prrafodelista"/>
        <w:numPr>
          <w:ilvl w:val="0"/>
          <w:numId w:val="2"/>
        </w:numPr>
      </w:pPr>
      <w:r w:rsidRPr="00791D37">
        <w:t>Big Data Analytics.</w:t>
      </w:r>
    </w:p>
    <w:p w14:paraId="3368CF0A" w14:textId="77777777" w:rsidR="00DA3B27" w:rsidRPr="00791D37" w:rsidRDefault="00DA3B27" w:rsidP="00791D37">
      <w:pPr>
        <w:pStyle w:val="Prrafodelista"/>
        <w:numPr>
          <w:ilvl w:val="0"/>
          <w:numId w:val="2"/>
        </w:numPr>
      </w:pPr>
      <w:r w:rsidRPr="00791D37">
        <w:t>Sistemas Embebidos</w:t>
      </w:r>
    </w:p>
    <w:p w14:paraId="56DB7851" w14:textId="77777777" w:rsidR="00DA3B27" w:rsidRPr="00791D37" w:rsidRDefault="00DA3B27" w:rsidP="00791D37">
      <w:pPr>
        <w:pStyle w:val="Prrafodelista"/>
        <w:numPr>
          <w:ilvl w:val="0"/>
          <w:numId w:val="2"/>
        </w:numPr>
      </w:pPr>
      <w:r w:rsidRPr="00791D37">
        <w:t>Arquitectura y Protocolos de Seguridad</w:t>
      </w:r>
    </w:p>
    <w:p w14:paraId="3CA3926B" w14:textId="77777777" w:rsidR="00DA3B27" w:rsidRPr="00791D37" w:rsidRDefault="00DA3B27" w:rsidP="00791D37">
      <w:pPr>
        <w:pStyle w:val="Prrafodelista"/>
        <w:numPr>
          <w:ilvl w:val="0"/>
          <w:numId w:val="2"/>
        </w:numPr>
      </w:pPr>
      <w:r w:rsidRPr="00791D37">
        <w:t>Protocolos de Comunicación</w:t>
      </w:r>
    </w:p>
    <w:p w14:paraId="6A34E849" w14:textId="77777777" w:rsidR="00DA3B27" w:rsidRPr="00791D37" w:rsidRDefault="00DA3B27" w:rsidP="00791D37">
      <w:pPr>
        <w:pStyle w:val="Prrafodelista"/>
        <w:numPr>
          <w:ilvl w:val="0"/>
          <w:numId w:val="2"/>
        </w:numPr>
      </w:pPr>
      <w:r w:rsidRPr="00791D37">
        <w:t>Servicios Web.</w:t>
      </w:r>
    </w:p>
    <w:p w14:paraId="0AC03B6C" w14:textId="77777777" w:rsidR="00DA3B27" w:rsidRPr="00791D37" w:rsidRDefault="00DA3B27" w:rsidP="00791D37">
      <w:pPr>
        <w:pStyle w:val="Prrafodelista"/>
        <w:numPr>
          <w:ilvl w:val="0"/>
          <w:numId w:val="2"/>
        </w:numPr>
      </w:pPr>
      <w:r w:rsidRPr="00791D37">
        <w:t>Internet Móvil</w:t>
      </w:r>
    </w:p>
    <w:p w14:paraId="0BB45E3A" w14:textId="77777777" w:rsidR="00DA3B27" w:rsidRPr="00791D37" w:rsidRDefault="00DA3B27" w:rsidP="00791D37">
      <w:pPr>
        <w:pStyle w:val="Prrafodelista"/>
        <w:numPr>
          <w:ilvl w:val="0"/>
          <w:numId w:val="2"/>
        </w:numPr>
      </w:pPr>
      <w:r w:rsidRPr="00791D37">
        <w:t>Motor de búsqueda semántico.</w:t>
      </w:r>
    </w:p>
    <w:p w14:paraId="218F8F32" w14:textId="77777777" w:rsidR="00DA3B27" w:rsidRPr="00791D37" w:rsidRDefault="00DA3B27" w:rsidP="00791D37"/>
    <w:p w14:paraId="1B752684" w14:textId="77777777" w:rsidR="00DA3B27" w:rsidRPr="00791D37" w:rsidRDefault="00DA3B27" w:rsidP="00791D37">
      <w:r w:rsidRPr="00791D37">
        <w:lastRenderedPageBreak/>
        <w:t xml:space="preserve">Dentro de todas estas tecnologías, las WSN son el corazón de IoT. </w:t>
      </w:r>
      <w:commentRangeStart w:id="27"/>
      <w:commentRangeEnd w:id="27"/>
      <w:r w:rsidRPr="00791D37">
        <w:rPr>
          <w:rStyle w:val="Refdecomentario"/>
        </w:rPr>
        <w:commentReference w:id="27"/>
      </w:r>
    </w:p>
    <w:p w14:paraId="78535604" w14:textId="77777777" w:rsidR="00DA3B27" w:rsidRPr="00791D37" w:rsidRDefault="00DA3B27" w:rsidP="00791D37"/>
    <w:p w14:paraId="3017BCE8" w14:textId="77777777" w:rsidR="00DA3B27" w:rsidRPr="00791D37" w:rsidRDefault="00DA3B27" w:rsidP="00791D37">
      <w:r w:rsidRPr="00791D37">
        <w:t>También existe otra tecnología 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rsidP="00791D37">
            <w:r w:rsidRPr="00791D37">
              <w:t>M2M</w:t>
            </w:r>
          </w:p>
        </w:tc>
        <w:tc>
          <w:tcPr>
            <w:tcW w:w="4530" w:type="dxa"/>
            <w:shd w:val="clear" w:color="auto" w:fill="D9D9D9" w:themeFill="background1" w:themeFillShade="D9"/>
            <w:vAlign w:val="center"/>
          </w:tcPr>
          <w:p w14:paraId="18EFFC8F" w14:textId="77777777" w:rsidR="00DA3B27" w:rsidRPr="00791D37" w:rsidRDefault="00DA3B27" w:rsidP="00791D37">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rsidP="00791D37">
            <w:r w:rsidRPr="00791D37">
              <w:t>Centrada en la capa por debajo de la capa de red.</w:t>
            </w:r>
          </w:p>
        </w:tc>
        <w:tc>
          <w:tcPr>
            <w:tcW w:w="4530" w:type="dxa"/>
            <w:vAlign w:val="center"/>
          </w:tcPr>
          <w:p w14:paraId="38A45CAD" w14:textId="77777777" w:rsidR="00DA3B27" w:rsidRPr="00791D37" w:rsidRDefault="00DA3B27" w:rsidP="00791D37">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rsidP="00791D37">
            <w:r w:rsidRPr="00791D37">
              <w:t>Sensado y actuación pueden no estar involucrados.</w:t>
            </w:r>
          </w:p>
        </w:tc>
        <w:tc>
          <w:tcPr>
            <w:tcW w:w="4530" w:type="dxa"/>
            <w:vAlign w:val="center"/>
          </w:tcPr>
          <w:p w14:paraId="38FA091A" w14:textId="77777777" w:rsidR="00DA3B27" w:rsidRPr="00791D37" w:rsidRDefault="00DA3B27" w:rsidP="00791D37">
            <w:r w:rsidRPr="00791D37">
              <w:t>Sensado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rsidP="00791D37">
            <w:r w:rsidRPr="00791D37">
              <w:t>Énfasis en hardware.</w:t>
            </w:r>
          </w:p>
        </w:tc>
        <w:tc>
          <w:tcPr>
            <w:tcW w:w="4530" w:type="dxa"/>
            <w:vAlign w:val="center"/>
          </w:tcPr>
          <w:p w14:paraId="6AAF0287" w14:textId="77777777" w:rsidR="00DA3B27" w:rsidRPr="00791D37" w:rsidRDefault="00DA3B27" w:rsidP="00791D37">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rsidP="00791D37">
            <w:r w:rsidRPr="00791D37">
              <w:t>La nube no está involucrada.</w:t>
            </w:r>
          </w:p>
        </w:tc>
        <w:tc>
          <w:tcPr>
            <w:tcW w:w="4530" w:type="dxa"/>
            <w:vAlign w:val="center"/>
          </w:tcPr>
          <w:p w14:paraId="102212C5" w14:textId="77777777" w:rsidR="00DA3B27" w:rsidRPr="00791D37" w:rsidRDefault="00DA3B27" w:rsidP="00791D37">
            <w:r w:rsidRPr="00791D37">
              <w:t>La nube esta involucrada.</w:t>
            </w:r>
          </w:p>
        </w:tc>
      </w:tr>
    </w:tbl>
    <w:p w14:paraId="7ECE2430" w14:textId="11B46AFF" w:rsidR="00DA3B27" w:rsidRPr="00791D37" w:rsidRDefault="00DA3B27" w:rsidP="006242EF">
      <w:pPr>
        <w:pStyle w:val="TDC3"/>
        <w:rPr>
          <w:rFonts w:eastAsiaTheme="minorHAnsi"/>
        </w:rPr>
      </w:pPr>
      <w:bookmarkStart w:id="28" w:name="_Toc81499562"/>
      <w:bookmarkStart w:id="29" w:name="_Toc81581033"/>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6242EF">
        <w:rPr>
          <w:rFonts w:eastAsiaTheme="minorHAnsi"/>
          <w:noProof/>
        </w:rPr>
        <w:t>2</w:t>
      </w:r>
      <w:r w:rsidR="006242EF">
        <w:rPr>
          <w:rFonts w:eastAsiaTheme="minorHAnsi"/>
        </w:rPr>
        <w:fldChar w:fldCharType="end"/>
      </w:r>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28"/>
      <w:r w:rsidR="00AD1498" w:rsidRPr="00791D37">
        <w:rPr>
          <w:rFonts w:eastAsiaTheme="minorHAnsi"/>
          <w:noProof/>
        </w:rPr>
        <w:t>[2]</w:t>
      </w:r>
      <w:bookmarkEnd w:id="29"/>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26"/>
      <w:r w:rsidRPr="00791D37">
        <w:rPr>
          <w:rStyle w:val="Refdecomentario"/>
        </w:rPr>
        <w:commentReference w:id="26"/>
      </w:r>
    </w:p>
    <w:p w14:paraId="26184BDE" w14:textId="77777777" w:rsidR="00DA3B27" w:rsidRPr="00791D37" w:rsidRDefault="00DA3B27" w:rsidP="00791D37"/>
    <w:p w14:paraId="0D233EC5" w14:textId="28E85B74" w:rsidR="00DA3B27" w:rsidRPr="00791D37" w:rsidRDefault="00DA3B27" w:rsidP="00791D37">
      <w:pPr>
        <w:pStyle w:val="Ttulo3"/>
      </w:pPr>
      <w:bookmarkStart w:id="30" w:name="_Toc81499332"/>
      <w:bookmarkStart w:id="31" w:name="_Toc81590693"/>
      <w:r w:rsidRPr="00791D37">
        <w:t xml:space="preserve">Componentes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30"/>
      <w:r w:rsidR="00AD1498" w:rsidRPr="00791D37">
        <w:rPr>
          <w:noProof/>
        </w:rPr>
        <w:t>[2]</w:t>
      </w:r>
      <w:bookmarkEnd w:id="31"/>
      <w:r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77777777" w:rsidR="00DA3B27" w:rsidRPr="00791D37" w:rsidRDefault="00DA3B27" w:rsidP="00791D37">
      <w:pPr>
        <w:pStyle w:val="Ttulo4"/>
      </w:pPr>
      <w:bookmarkStart w:id="32" w:name="_Toc81499333"/>
      <w:bookmarkStart w:id="33" w:name="_Toc81590694"/>
      <w:r w:rsidRPr="00791D37">
        <w:t>Dispositivo</w:t>
      </w:r>
      <w:bookmarkEnd w:id="32"/>
      <w:bookmarkEnd w:id="33"/>
    </w:p>
    <w:p w14:paraId="63BF1156" w14:textId="77777777" w:rsidR="00DA3B27" w:rsidRPr="00791D37" w:rsidRDefault="00DA3B27" w:rsidP="00791D37"/>
    <w:p w14:paraId="3408F506" w14:textId="77777777" w:rsidR="00DA3B27" w:rsidRPr="00791D37" w:rsidRDefault="00DA3B27" w:rsidP="00791D37">
      <w:commentRangeStart w:id="34"/>
      <w:r w:rsidRPr="00791D37">
        <w:t xml:space="preserve">Los dispositivos IoT tienen identidades únicas. Es un dispositivo físico que está embebido con sensores, actuadores, electrónica, software, una red de conectividad con otros objetos con los que intercambiar datos. Se realizan tareas como sensorizado, actuación y monitorización de manera remota. Hay mucha variedad de dispositivos, pero todos se pueden reducir a dos tipos: dispositivos estándar o dispositivos restringido. Los datos son intercambiados con otros dispositivos y aplicaciones, incluso enviando esos </w:t>
      </w:r>
      <w:r w:rsidRPr="00791D37">
        <w:lastRenderedPageBreak/>
        <w:t>datos a servidores centralizados o aplicaciones basadas en procesamiento de datos en la nube.</w:t>
      </w:r>
    </w:p>
    <w:p w14:paraId="56ACA66B" w14:textId="77777777" w:rsidR="00DA3B27" w:rsidRPr="00791D37" w:rsidRDefault="00DA3B27" w:rsidP="00791D37">
      <w:r w:rsidRPr="00791D37">
        <w:t>Los dispositivos restringidos son pequeños, al igual que sus capacidades de cómputo, memoria y otras características. Estos pequeños dispositivos restringidos necesitan de un dispositivo que haga de Gateaway para poder conectarse a la plataforma de la nube.</w:t>
      </w:r>
    </w:p>
    <w:p w14:paraId="38793C66" w14:textId="77777777" w:rsidR="00DA3B27" w:rsidRPr="00791D37" w:rsidRDefault="00DA3B27" w:rsidP="00791D37">
      <w:r w:rsidRPr="00791D37">
        <w:t>L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77777777" w:rsidR="00DA3B27" w:rsidRPr="00791D37" w:rsidRDefault="00DA3B27" w:rsidP="00791D37">
      <w:pPr>
        <w:pStyle w:val="Ttulo4"/>
      </w:pPr>
      <w:bookmarkStart w:id="35" w:name="_Toc81499334"/>
      <w:bookmarkStart w:id="36" w:name="_Toc81590695"/>
      <w:r w:rsidRPr="00791D37">
        <w:t>Red Local</w:t>
      </w:r>
      <w:bookmarkEnd w:id="35"/>
      <w:bookmarkEnd w:id="36"/>
    </w:p>
    <w:p w14:paraId="4F1C3EC9" w14:textId="77777777" w:rsidR="00DA3B27" w:rsidRPr="00791D37" w:rsidRDefault="00DA3B27" w:rsidP="00791D37"/>
    <w:p w14:paraId="09A18ADA" w14:textId="77777777" w:rsidR="00DA3B27" w:rsidRPr="00791D37" w:rsidRDefault="00DA3B27" w:rsidP="00791D37">
      <w:r w:rsidRPr="00791D37">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77777777" w:rsidR="00DA3B27" w:rsidRPr="00791D37" w:rsidRDefault="00DA3B27" w:rsidP="00791D37"/>
    <w:p w14:paraId="3679C7B5" w14:textId="77777777" w:rsidR="00DA3B27" w:rsidRPr="00791D37" w:rsidRDefault="00DA3B27" w:rsidP="00791D37">
      <w:pPr>
        <w:pStyle w:val="Ttulo4"/>
      </w:pPr>
      <w:bookmarkStart w:id="37" w:name="_Toc81499335"/>
      <w:bookmarkStart w:id="38" w:name="_Toc81590696"/>
      <w:r w:rsidRPr="00791D37">
        <w:t>Internet</w:t>
      </w:r>
      <w:bookmarkEnd w:id="37"/>
      <w:bookmarkEnd w:id="38"/>
    </w:p>
    <w:p w14:paraId="78EF4471" w14:textId="77777777" w:rsidR="00DA3B27" w:rsidRPr="00791D37" w:rsidRDefault="00DA3B27" w:rsidP="00791D37"/>
    <w:p w14:paraId="0E218D27" w14:textId="77777777" w:rsidR="00DA3B27" w:rsidRPr="00791D37" w:rsidRDefault="00DA3B27" w:rsidP="00791D37">
      <w:r w:rsidRPr="00791D37">
        <w:t>El Internet es el sistema de redes de ordenadores interconectados globalmente usando el protocolo de internet para unir los diferentes dispositivos. Internet da la posibilidad de nuevos servicios, acelerando y permitiendo nuevas zonas de interacción con mensajes instantáneos y social networking, entre otros.</w:t>
      </w:r>
      <w:commentRangeEnd w:id="34"/>
      <w:r w:rsidRPr="00791D37">
        <w:rPr>
          <w:rStyle w:val="Refdecomentario"/>
        </w:rPr>
        <w:commentReference w:id="34"/>
      </w:r>
    </w:p>
    <w:p w14:paraId="3830CC70" w14:textId="77777777" w:rsidR="00DA3B27" w:rsidRPr="00791D37" w:rsidRDefault="00DA3B27" w:rsidP="00791D37"/>
    <w:p w14:paraId="431FB22A" w14:textId="77777777" w:rsidR="00DA3B27" w:rsidRPr="00791D37" w:rsidRDefault="00DA3B27" w:rsidP="00791D37"/>
    <w:p w14:paraId="3202C80E" w14:textId="77777777" w:rsidR="00DA3B27" w:rsidRPr="00791D37" w:rsidRDefault="00DA3B27" w:rsidP="00791D37"/>
    <w:p w14:paraId="2FC18FE9" w14:textId="77777777" w:rsidR="00DA3B27" w:rsidRPr="00791D37" w:rsidRDefault="00DA3B27" w:rsidP="00791D37">
      <w:pPr>
        <w:pStyle w:val="Ttulo4"/>
      </w:pPr>
      <w:bookmarkStart w:id="39" w:name="_Toc81499336"/>
      <w:bookmarkStart w:id="40" w:name="_Toc81590697"/>
      <w:r w:rsidRPr="00791D37">
        <w:t>Servicios Backend</w:t>
      </w:r>
      <w:bookmarkEnd w:id="39"/>
      <w:bookmarkEnd w:id="40"/>
    </w:p>
    <w:p w14:paraId="2FBABAC8" w14:textId="77777777" w:rsidR="00DA3B27" w:rsidRPr="00791D37" w:rsidRDefault="00DA3B27" w:rsidP="00791D37"/>
    <w:p w14:paraId="299C5C08" w14:textId="77777777" w:rsidR="00DA3B27" w:rsidRPr="00791D37" w:rsidRDefault="00DA3B27" w:rsidP="00791D37">
      <w:r w:rsidRPr="00791D37">
        <w:t>Los servicios principales que se ofrecen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77777777" w:rsidR="00DA3B27" w:rsidRPr="00791D37" w:rsidRDefault="00DA3B27" w:rsidP="00791D37">
      <w:pPr>
        <w:pStyle w:val="Prrafodelista"/>
        <w:numPr>
          <w:ilvl w:val="0"/>
          <w:numId w:val="2"/>
        </w:numPr>
      </w:pPr>
      <w:r w:rsidRPr="00791D37">
        <w:t>Servicios de búsqueda de datos.</w:t>
      </w:r>
    </w:p>
    <w:p w14:paraId="5520BA26" w14:textId="77777777" w:rsidR="00DA3B27" w:rsidRPr="00791D37" w:rsidRDefault="00DA3B27" w:rsidP="00791D37">
      <w:r w:rsidRPr="00791D37">
        <w: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t>
      </w:r>
    </w:p>
    <w:p w14:paraId="63923731" w14:textId="77777777" w:rsidR="00DA3B27" w:rsidRPr="00791D37" w:rsidRDefault="00DA3B27" w:rsidP="00791D37">
      <w:r w:rsidRPr="00791D37">
        <w:lastRenderedPageBreak/>
        <w:t>Una vez se recolectan los datos con el producto, se envían a la nube, donde se guardarán en servidores que permitirán al usuario computarlos.</w:t>
      </w:r>
    </w:p>
    <w:p w14:paraId="7B5C4883" w14:textId="77777777" w:rsidR="00DA3B27" w:rsidRPr="00791D37" w:rsidRDefault="00DA3B27" w:rsidP="00791D37"/>
    <w:p w14:paraId="1E56B125" w14:textId="77777777" w:rsidR="00DA3B27" w:rsidRPr="00791D37" w:rsidRDefault="00DA3B27" w:rsidP="00791D37"/>
    <w:p w14:paraId="7ED68D1D" w14:textId="77777777" w:rsidR="00DA3B27" w:rsidRPr="00791D37" w:rsidRDefault="00DA3B27" w:rsidP="00791D37">
      <w:pPr>
        <w:pStyle w:val="Ttulo4"/>
      </w:pPr>
      <w:bookmarkStart w:id="41" w:name="_Toc81499337"/>
      <w:bookmarkStart w:id="42" w:name="_Toc81590698"/>
      <w:r w:rsidRPr="00791D37">
        <w:t>Aplicaciones</w:t>
      </w:r>
      <w:bookmarkEnd w:id="41"/>
      <w:bookmarkEnd w:id="42"/>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77777777" w:rsidR="00DA3B27" w:rsidRPr="00791D37" w:rsidRDefault="00DA3B27" w:rsidP="00791D37">
      <w:pPr>
        <w:pStyle w:val="Ttulo3"/>
      </w:pPr>
      <w:bookmarkStart w:id="43" w:name="_Toc81499338"/>
      <w:bookmarkStart w:id="44" w:name="_Toc81590699"/>
      <w:r w:rsidRPr="00791D37">
        <w:t>Sensores</w:t>
      </w:r>
      <w:bookmarkEnd w:id="43"/>
      <w:bookmarkEnd w:id="44"/>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77777777" w:rsidR="00DA3B27" w:rsidRPr="00791D37" w:rsidRDefault="00DA3B27" w:rsidP="00791D37">
      <w:pPr>
        <w:pStyle w:val="Prrafodelista"/>
        <w:numPr>
          <w:ilvl w:val="0"/>
          <w:numId w:val="4"/>
        </w:numPr>
        <w:rPr>
          <w:b/>
          <w:bCs/>
        </w:rPr>
      </w:pPr>
      <w:r w:rsidRPr="00791D37">
        <w:rPr>
          <w:b/>
          <w:bCs/>
        </w:rPr>
        <w:t xml:space="preserve">Sensores Analógicos: </w:t>
      </w:r>
      <w:r w:rsidRPr="00791D37">
        <w:t>Estos sensores generan una señal continua de salida. Sensores de este tipo son como los acelerómetros, sensor de presión, de sonido, de temperatura, etc. Sensores que captan cantidades analógicas y que son continuas en la naturaleza.</w:t>
      </w:r>
    </w:p>
    <w:p w14:paraId="6935E2D6" w14:textId="77777777" w:rsidR="00DA3B27" w:rsidRPr="00791D37" w:rsidRDefault="00DA3B27" w:rsidP="00791D37"/>
    <w:p w14:paraId="534C2B0B" w14:textId="77777777" w:rsidR="00DA3B27" w:rsidRPr="00791D37" w:rsidRDefault="00DA3B27" w:rsidP="00791D37">
      <w:pPr>
        <w:pStyle w:val="Prrafodelista"/>
        <w:numPr>
          <w:ilvl w:val="0"/>
          <w:numId w:val="4"/>
        </w:numPr>
        <w:rPr>
          <w:b/>
          <w:bCs/>
        </w:rPr>
      </w:pPr>
      <w:r w:rsidRPr="00791D37">
        <w:rPr>
          <w:b/>
          <w:bCs/>
        </w:rPr>
        <w:t xml:space="preserve">Sensores Digitales: </w:t>
      </w:r>
      <w:r w:rsidRPr="00791D37">
        <w:t>Son usados para medidas analíticas generalmente. Producen una salida binaria, un “1” lógico o un “0” lógico, son valores discretos que pueden ser un solo “bit” (transmisión serie) o un conjunto de bits formando un único “byte” de salida (transmisión paralela).</w:t>
      </w:r>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77777777" w:rsidR="00DA3B27" w:rsidRPr="00791D37" w:rsidRDefault="00DA3B27" w:rsidP="00791D37">
      <w:pPr>
        <w:pStyle w:val="Prrafodelista"/>
        <w:numPr>
          <w:ilvl w:val="0"/>
          <w:numId w:val="5"/>
        </w:numPr>
        <w:rPr>
          <w:b/>
          <w:bCs/>
        </w:rPr>
      </w:pPr>
      <w:r w:rsidRPr="00791D37">
        <w:rPr>
          <w:b/>
          <w:bCs/>
        </w:rPr>
        <w:t xml:space="preserve">Sensores escalares: </w:t>
      </w:r>
      <w:r w:rsidRPr="00791D37">
        <w:t>La señal de salida generada por el sensor, o el voltaje, es proporcional a la magnitud que se está midiendo. Mediciones físicas como temperatura, presión, etc., son magnitudes escalares cuyo valor es suficiente información. Dichas mediciones también variarán respondiendo proporcionalmente a los cambios en la medida realizada.</w:t>
      </w:r>
    </w:p>
    <w:p w14:paraId="61E164E4" w14:textId="77777777" w:rsidR="00DA3B27" w:rsidRPr="00791D37" w:rsidRDefault="00DA3B27" w:rsidP="00791D37"/>
    <w:p w14:paraId="1EE874D8" w14:textId="77777777" w:rsidR="00DA3B27" w:rsidRPr="00791D37" w:rsidRDefault="00DA3B27" w:rsidP="00791D37">
      <w:pPr>
        <w:pStyle w:val="Prrafodelista"/>
        <w:numPr>
          <w:ilvl w:val="0"/>
          <w:numId w:val="5"/>
        </w:numPr>
      </w:pPr>
      <w:r w:rsidRPr="00791D37">
        <w:rPr>
          <w:b/>
          <w:bCs/>
        </w:rPr>
        <w:t xml:space="preserve">Sensores vectoriales: </w:t>
      </w:r>
      <w:r w:rsidRPr="00791D37">
        <w:t xml:space="preserve">Se produce una señal de salida, o voltaje, proporcionales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w:t>
      </w:r>
      <w:r w:rsidRPr="00791D37">
        <w:lastRenderedPageBreak/>
        <w:t>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524D9EF4" w:rsidR="00DA3B27" w:rsidRPr="00791D37" w:rsidRDefault="00DA3B27" w:rsidP="00791D37">
      <w:pPr>
        <w:pStyle w:val="Ttulo3"/>
      </w:pPr>
      <w:bookmarkStart w:id="45" w:name="_Toc81499339"/>
      <w:bookmarkStart w:id="46" w:name="_Toc81590700"/>
      <w:r w:rsidRPr="00791D37">
        <w:t xml:space="preserve">Arquitectura </w:t>
      </w:r>
      <w:r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Pr="00791D37">
        <w:fldChar w:fldCharType="separate"/>
      </w:r>
      <w:bookmarkEnd w:id="45"/>
      <w:r w:rsidR="00AD1498" w:rsidRPr="00791D37">
        <w:rPr>
          <w:noProof/>
        </w:rPr>
        <w:t>[3]</w:t>
      </w:r>
      <w:bookmarkEnd w:id="46"/>
      <w:r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t>La arquitectura de las tecnologías IoT es una arquitectura orientada al servicio (SOA por sus siglas en inglés). A continuación, se explicará una arquitectura SOA de cuatro capas, la cuál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77777777" w:rsidR="00DA3B27" w:rsidRPr="00791D37" w:rsidRDefault="00DA3B27" w:rsidP="00791D37">
      <w:pPr>
        <w:pStyle w:val="Ttulo4"/>
      </w:pPr>
      <w:bookmarkStart w:id="47" w:name="_Toc81499340"/>
      <w:bookmarkStart w:id="48" w:name="_Toc81590701"/>
      <w:r w:rsidRPr="00791D37">
        <w:t>Capa de Sensorizado</w:t>
      </w:r>
      <w:bookmarkEnd w:id="47"/>
      <w:bookmarkEnd w:id="48"/>
    </w:p>
    <w:p w14:paraId="47A47AED" w14:textId="77777777" w:rsidR="00DA3B27" w:rsidRPr="00791D37" w:rsidRDefault="00DA3B27" w:rsidP="00791D37"/>
    <w:p w14:paraId="0C0CB449" w14:textId="77777777" w:rsidR="00DA3B27" w:rsidRPr="00791D37" w:rsidRDefault="00DA3B27" w:rsidP="00791D37">
      <w:r w:rsidRPr="00791D37">
        <w:t>IoT puede considerarse una red física globalmente interconectada, en la cual, las cosas pueden ser conectadas o ser controladas remotamente. 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7777777" w:rsidR="00DA3B27" w:rsidRPr="00791D37" w:rsidRDefault="00DA3B27" w:rsidP="00791D37">
      <w:pPr>
        <w:pStyle w:val="Ttulo4"/>
      </w:pPr>
      <w:bookmarkStart w:id="49" w:name="_Toc81499341"/>
      <w:bookmarkStart w:id="50" w:name="_Toc81590702"/>
      <w:r w:rsidRPr="00791D37">
        <w:t>Capa de Red</w:t>
      </w:r>
      <w:bookmarkEnd w:id="49"/>
      <w:bookmarkEnd w:id="50"/>
    </w:p>
    <w:p w14:paraId="7DFA570B" w14:textId="77777777" w:rsidR="00DA3B27" w:rsidRPr="00791D37" w:rsidRDefault="00DA3B27" w:rsidP="00791D37"/>
    <w:p w14:paraId="07EA4D0A" w14:textId="77777777" w:rsidR="00DA3B27" w:rsidRPr="00791D37" w:rsidRDefault="00DA3B27" w:rsidP="00791D37">
      <w:r w:rsidRPr="00791D37">
        <w:t>La función de esta capa es la de conectar todo entre sí y permitir el envío de información entre dispositivos. Además, es capaz de añadir información sobre las infraestructuras IT existentes. En la arquitectura SOA de IoT, los servicios, aportados por los dispositivos, son desplegados en redes heterogéneas y los dispositivos relacionados se introducen en el servicio de Internet.</w:t>
      </w:r>
    </w:p>
    <w:p w14:paraId="429A3ED7" w14:textId="77777777" w:rsidR="00DA3B27" w:rsidRPr="00791D37" w:rsidRDefault="00DA3B27" w:rsidP="00791D37">
      <w:r w:rsidRPr="00791D37">
        <w:t>Este proceso puede involucrar el manejo y control de QoS (Quality of Service) para así cumplir con los requerimientos de los usuarios y/o aplicaciones. Por otro lado, es importante que se automatice el encontrar y mapear los dispositivos o “cosas” para una dinámica red cambiante. Estos dispositivos necesitan que se les asigne un rol automáticamente, para desplegar, manejar y organizar (scheduling) comportamientos de los dispositivos y ser capaces de cambiar de rol en cualquier momento según necesite. Esto habilita a los dispositivos para colaborar en la realización de las distintas tareas. 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77777777" w:rsidR="00DA3B27" w:rsidRPr="00791D37" w:rsidRDefault="00DA3B27" w:rsidP="00791D37">
      <w:pPr>
        <w:pStyle w:val="Ttulo4"/>
      </w:pPr>
      <w:bookmarkStart w:id="51" w:name="_Toc81499342"/>
      <w:bookmarkStart w:id="52" w:name="_Toc81590703"/>
      <w:r w:rsidRPr="00791D37">
        <w:lastRenderedPageBreak/>
        <w:t>Capa de Servicio</w:t>
      </w:r>
      <w:bookmarkEnd w:id="51"/>
      <w:bookmarkEnd w:id="52"/>
    </w:p>
    <w:p w14:paraId="7F110491" w14:textId="77777777" w:rsidR="00DA3B27" w:rsidRPr="00791D37" w:rsidRDefault="00DA3B27" w:rsidP="00791D37"/>
    <w:p w14:paraId="4AE924D6" w14:textId="77777777" w:rsidR="00DA3B27" w:rsidRPr="00791D37" w:rsidRDefault="00DA3B27" w:rsidP="00791D37">
      <w:r w:rsidRPr="00791D37">
        <w:t>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7777777" w:rsidR="00DA3B27" w:rsidRPr="00791D37" w:rsidRDefault="00DA3B27" w:rsidP="00791D37">
      <w:pPr>
        <w:pStyle w:val="Prrafodelista"/>
        <w:numPr>
          <w:ilvl w:val="0"/>
          <w:numId w:val="2"/>
        </w:numPr>
      </w:pPr>
      <w:r w:rsidRPr="00791D37">
        <w:t>Descubrimiento de Servicio: Encontrar objetos que puedan aportar los servicios requeridos y la información deseada de manera eficiente.</w:t>
      </w:r>
    </w:p>
    <w:p w14:paraId="748CEB0E" w14:textId="77777777" w:rsidR="00DA3B27" w:rsidRPr="00791D37" w:rsidRDefault="00DA3B27" w:rsidP="00791D37"/>
    <w:p w14:paraId="5D225CB7" w14:textId="77777777" w:rsidR="00DA3B27" w:rsidRPr="00791D37" w:rsidRDefault="00DA3B27" w:rsidP="00791D37">
      <w:pPr>
        <w:pStyle w:val="Prrafodelista"/>
        <w:numPr>
          <w:ilvl w:val="0"/>
          <w:numId w:val="2"/>
        </w:numPr>
      </w:pPr>
      <w:r w:rsidRPr="00791D37">
        <w:t>Composición de Servicio: Habilita la interacción entre los dispositivos conectados. Esta fase es para hacer el scheduling, u organización, o recrear servicios más ajustados de cara a conseguir la manera más fiable de lograr los requerimientos.</w:t>
      </w:r>
    </w:p>
    <w:p w14:paraId="0A4BB03A" w14:textId="77777777" w:rsidR="00DA3B27" w:rsidRPr="00791D37" w:rsidRDefault="00DA3B27" w:rsidP="00791D37"/>
    <w:p w14:paraId="14B44916" w14:textId="77777777" w:rsidR="00DA3B27" w:rsidRPr="00791D37" w:rsidRDefault="00DA3B27" w:rsidP="00791D37">
      <w:pPr>
        <w:pStyle w:val="Prrafodelista"/>
        <w:numPr>
          <w:ilvl w:val="0"/>
          <w:numId w:val="2"/>
        </w:numPr>
      </w:pPr>
      <w:r w:rsidRPr="00791D37">
        <w:t>Gestión de la confianza: Buscando un mecanismo de confianza que pueda evaluar y usar la información aportada por los otros servicios para crear un sistema de confianza.</w:t>
      </w:r>
    </w:p>
    <w:p w14:paraId="63648451" w14:textId="77777777" w:rsidR="00DA3B27" w:rsidRPr="00791D37" w:rsidRDefault="00DA3B27" w:rsidP="00791D37"/>
    <w:p w14:paraId="22350187" w14:textId="77777777" w:rsidR="00DA3B27" w:rsidRPr="00791D37" w:rsidRDefault="00DA3B27" w:rsidP="00791D37">
      <w:pPr>
        <w:pStyle w:val="Prrafodelista"/>
        <w:numPr>
          <w:ilvl w:val="0"/>
          <w:numId w:val="2"/>
        </w:numPr>
      </w:pPr>
      <w:r w:rsidRPr="00791D37">
        <w:t>Servicio APIs: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77777777" w:rsidR="00DA3B27" w:rsidRPr="00791D37" w:rsidRDefault="00DA3B27" w:rsidP="00791D37">
      <w:pPr>
        <w:pStyle w:val="Ttulo4"/>
      </w:pPr>
      <w:bookmarkStart w:id="53" w:name="_Toc81499343"/>
      <w:bookmarkStart w:id="54" w:name="_Toc81590704"/>
      <w:r w:rsidRPr="00791D37">
        <w:t>Capa de Interfaz</w:t>
      </w:r>
      <w:bookmarkEnd w:id="53"/>
      <w:bookmarkEnd w:id="54"/>
    </w:p>
    <w:p w14:paraId="2376324A" w14:textId="77777777" w:rsidR="00DA3B27" w:rsidRPr="00791D37" w:rsidRDefault="00DA3B27" w:rsidP="00791D37"/>
    <w:p w14:paraId="0873F7A9" w14:textId="77777777" w:rsidR="00DA3B27" w:rsidRPr="00791D37" w:rsidRDefault="00DA3B27" w:rsidP="00791D37">
      <w:r w:rsidRPr="00791D37">
        <w:t>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 xml:space="preserve">Tradicionalmente, la capa de servicio daba una API universal a las aplicaciones. Sin embargo, con los nuevos resultados de investigaciones sobre SOA-IoT, se ha visto que </w:t>
      </w:r>
      <w:r w:rsidRPr="00791D37">
        <w:lastRenderedPageBreak/>
        <w:t>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55" w:name="_Toc81499344"/>
      <w:bookmarkStart w:id="56" w:name="_Toc81590705"/>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55"/>
      <w:r w:rsidR="00AD1498" w:rsidRPr="00791D37">
        <w:rPr>
          <w:noProof/>
        </w:rPr>
        <w:t>[4]</w:t>
      </w:r>
      <w:bookmarkEnd w:id="56"/>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0848451B" w:rsidR="00DA3B27" w:rsidRPr="00791D37" w:rsidRDefault="00DA3B27" w:rsidP="00791D37">
      <w:pPr>
        <w:pStyle w:val="Ttulo3"/>
      </w:pPr>
      <w:bookmarkStart w:id="57" w:name="_Toc81499345"/>
      <w:bookmarkStart w:id="58" w:name="_Toc81590706"/>
      <w:r w:rsidRPr="00791D37">
        <w:t xml:space="preserve">Significado 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57"/>
      <w:r w:rsidR="00AD1498" w:rsidRPr="00791D37">
        <w:rPr>
          <w:noProof/>
        </w:rPr>
        <w:t>[4]</w:t>
      </w:r>
      <w:bookmarkEnd w:id="58"/>
      <w:r w:rsidRPr="00791D37">
        <w:fldChar w:fldCharType="end"/>
      </w:r>
    </w:p>
    <w:p w14:paraId="128E6A85" w14:textId="77777777" w:rsidR="00DA3B27" w:rsidRPr="00791D37" w:rsidRDefault="00DA3B27" w:rsidP="00791D37"/>
    <w:p w14:paraId="7C9924D6" w14:textId="77777777" w:rsidR="00DA3B27" w:rsidRPr="00791D37" w:rsidRDefault="00DA3B27" w:rsidP="00791D37">
      <w:r w:rsidRPr="00791D37">
        <w:t>6LoWPAN es la abreviación de IPv6 over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correspond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lastRenderedPageBreak/>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1FE4B5C8" w:rsidR="00DA3B27" w:rsidRPr="00791D37" w:rsidRDefault="00DA3B27" w:rsidP="00791D37">
      <w:pPr>
        <w:pStyle w:val="Ttulo3"/>
      </w:pPr>
      <w:bookmarkStart w:id="59" w:name="_Toc81499346"/>
      <w:bookmarkStart w:id="60" w:name="_Toc81590707"/>
      <w:r w:rsidRPr="00791D37">
        <w:t xml:space="preserve">Pila de Protocolos de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Pr="00791D37">
        <w:fldChar w:fldCharType="separate"/>
      </w:r>
      <w:bookmarkEnd w:id="59"/>
      <w:r w:rsidR="00AD1498" w:rsidRPr="00791D37">
        <w:rPr>
          <w:noProof/>
        </w:rPr>
        <w:t>[4]–[6]</w:t>
      </w:r>
      <w:bookmarkEnd w:id="60"/>
      <w:r w:rsidRPr="00791D37">
        <w:fldChar w:fldCharType="end"/>
      </w:r>
    </w:p>
    <w:p w14:paraId="7CBA25D2" w14:textId="77777777" w:rsidR="00DA3B27" w:rsidRPr="00791D37" w:rsidRDefault="00DA3B27" w:rsidP="00791D37"/>
    <w:p w14:paraId="0C49DCC2" w14:textId="77777777" w:rsidR="00DA3B27" w:rsidRPr="00791D37" w:rsidRDefault="00DA3B27" w:rsidP="00791D37">
      <w:r w:rsidRPr="00791D37">
        <w:t>El concepto básico de la pila del 6LoWPAN, lo ilustramos en la siguiente imagen:</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E544B33">
            <wp:extent cx="4105275" cy="3371850"/>
            <wp:effectExtent l="0" t="0" r="9525"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A7C627B" w14:textId="1DCB8535" w:rsidR="00DA3B27" w:rsidRPr="00F21168" w:rsidRDefault="00DA3B27" w:rsidP="00F21168">
      <w:pPr>
        <w:pStyle w:val="Descripcin"/>
        <w:jc w:val="center"/>
      </w:pPr>
      <w:bookmarkStart w:id="61" w:name="_Toc81499811"/>
      <w:bookmarkStart w:id="62" w:name="_Toc81499576"/>
      <w:bookmarkStart w:id="63" w:name="_Toc81590608"/>
      <w:r w:rsidRPr="00791D37">
        <w:t xml:space="preserve">Ilustración </w:t>
      </w:r>
      <w:r w:rsidRPr="00F21168">
        <w:fldChar w:fldCharType="begin"/>
      </w:r>
      <w:r w:rsidRPr="00791D37">
        <w:instrText xml:space="preserve"> SEQ Ilustración \* ARABIC </w:instrText>
      </w:r>
      <w:r w:rsidRPr="00F21168">
        <w:fldChar w:fldCharType="separate"/>
      </w:r>
      <w:r w:rsidR="00CA0339">
        <w:rPr>
          <w:noProof/>
        </w:rPr>
        <w:t>1</w:t>
      </w:r>
      <w:r w:rsidRPr="00F21168">
        <w:fldChar w:fldCharType="end"/>
      </w:r>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61"/>
      <w:bookmarkEnd w:id="62"/>
      <w:r w:rsidR="00AD1498" w:rsidRPr="00791D37">
        <w:rPr>
          <w:noProof/>
        </w:rPr>
        <w:t>[6]</w:t>
      </w:r>
      <w:bookmarkEnd w:id="63"/>
      <w:r w:rsidRPr="00F21168">
        <w:fldChar w:fldCharType="end"/>
      </w:r>
    </w:p>
    <w:p w14:paraId="40DAEC1D" w14:textId="77777777"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77777777" w:rsidR="00DA3B27" w:rsidRPr="00791D37" w:rsidRDefault="00DA3B27" w:rsidP="00791D37">
      <w:r w:rsidRPr="00791D37">
        <w:t>Gracias a los esfuerzos de los diferentes equipos de trabajo en la investigación de la suite con el protocolo IPv6 basada en el estándar IEEE 802.15.4, se consigue crear una red 6LoWPAN autoorganizada con protocolo de enrutamiento.</w:t>
      </w:r>
    </w:p>
    <w:p w14:paraId="1E1C4818" w14:textId="77777777" w:rsidR="00DA3B27" w:rsidRPr="00791D37" w:rsidRDefault="00DA3B27" w:rsidP="00791D37">
      <w:r w:rsidRPr="00791D37">
        <w:t>La tecnología de las capas bajas de 6LoWPAN apoyan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618A0D9" w:rsidR="00DA3B27" w:rsidRPr="00791D37" w:rsidRDefault="00DA3B27" w:rsidP="00791D37">
      <w:pPr>
        <w:pStyle w:val="Ttulo3"/>
      </w:pPr>
      <w:bookmarkStart w:id="64" w:name="_Toc81499347"/>
      <w:bookmarkStart w:id="65" w:name="_Toc81590708"/>
      <w:r w:rsidRPr="00791D37">
        <w:t xml:space="preserve">Principales características de 6LoWPAN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bookmarkEnd w:id="64"/>
      <w:r w:rsidR="00AD1498" w:rsidRPr="00791D37">
        <w:rPr>
          <w:noProof/>
        </w:rPr>
        <w:t>[7]</w:t>
      </w:r>
      <w:bookmarkEnd w:id="65"/>
      <w:r w:rsidRPr="00791D37">
        <w:fldChar w:fldCharType="end"/>
      </w:r>
    </w:p>
    <w:p w14:paraId="568F8715" w14:textId="77777777" w:rsidR="00DA3B27" w:rsidRPr="00791D37" w:rsidRDefault="00DA3B27" w:rsidP="00791D37"/>
    <w:p w14:paraId="5B3E1B1A" w14:textId="77777777" w:rsidR="00DA3B27" w:rsidRPr="00791D37" w:rsidRDefault="00DA3B27" w:rsidP="00791D37">
      <w:r w:rsidRPr="00791D37">
        <w:lastRenderedPageBreak/>
        <w:t xml:space="preserve">Como se ha indicado tanto en el apartado anterior como en </w:t>
      </w:r>
      <w:r w:rsidRPr="00791D37">
        <w:rPr>
          <w:i/>
          <w:iCs/>
        </w:rPr>
        <w:t>Ilustración 1,</w:t>
      </w:r>
      <w:r w:rsidRPr="00791D37">
        <w:t xml:space="preserve"> 6LoWPAN es una capa de adaptación IoT IPv6, la cuál está sobre el estándar IEEE 802.15.4. </w:t>
      </w:r>
    </w:p>
    <w:p w14:paraId="78A2928D" w14:textId="77777777" w:rsidR="00DA3B27" w:rsidRPr="00791D37" w:rsidRDefault="00DA3B27" w:rsidP="00791D37">
      <w:r w:rsidRPr="00791D37">
        <w:t>Este estándar es un estándar de WPAN de baja potencia y baja velocidad que usa CSMA/CA y con una configuración típica con un rango de 10 a 100 m y una tasa de rango de datos sin procesar de 2 a 250 KBits/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77777777" w:rsidR="00DA3B27" w:rsidRPr="00791D37" w:rsidRDefault="00DA3B27" w:rsidP="00791D37">
      <w:pPr>
        <w:pStyle w:val="Ttulo4"/>
      </w:pPr>
      <w:bookmarkStart w:id="66" w:name="_Toc81499348"/>
      <w:bookmarkStart w:id="67" w:name="_Toc81590709"/>
      <w:r w:rsidRPr="00791D37">
        <w:t>Compresión de cabecera</w:t>
      </w:r>
      <w:bookmarkEnd w:id="66"/>
      <w:bookmarkEnd w:id="67"/>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77777777" w:rsidR="00DA3B27" w:rsidRPr="00791D37" w:rsidRDefault="00DA3B27" w:rsidP="00791D37">
      <w:pPr>
        <w:pStyle w:val="Ttulo4"/>
      </w:pPr>
      <w:bookmarkStart w:id="68" w:name="_Toc81499349"/>
      <w:bookmarkStart w:id="69" w:name="_Toc81590710"/>
      <w:r w:rsidRPr="00791D37">
        <w:t>Enrutamiento</w:t>
      </w:r>
      <w:bookmarkEnd w:id="68"/>
      <w:bookmarkEnd w:id="69"/>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77777777" w:rsidR="00DA3B27" w:rsidRPr="00791D37" w:rsidRDefault="00DA3B27" w:rsidP="00791D37">
      <w:r w:rsidRPr="00791D37">
        <w:t>Debido a que las redes con perdidas (Lossy Networks) no tienen topologías predefinidas, RPL organiza una topología como un Gráfico Acíclico Directo (DAG) particionado en uno o más DAGs Orientados a Destino (DODAGs).</w:t>
      </w:r>
    </w:p>
    <w:p w14:paraId="2182A8EE" w14:textId="77777777" w:rsidR="00DA3B27" w:rsidRPr="00791D37" w:rsidRDefault="00DA3B27" w:rsidP="00791D37">
      <w:r w:rsidRPr="00791D37">
        <w:t xml:space="preserve">También, </w:t>
      </w:r>
      <w:commentRangeStart w:id="70"/>
      <w:r w:rsidRPr="00791D37">
        <w:t>RPL está pensado para ser usado en redes con bastantes nodos</w:t>
      </w:r>
      <w:commentRangeEnd w:id="70"/>
      <w:r w:rsidRPr="00791D37">
        <w:rPr>
          <w:rStyle w:val="Refdecomentario"/>
        </w:rPr>
        <w:commentReference w:id="70"/>
      </w:r>
      <w:r w:rsidRPr="00791D37">
        <w:t>, los cuales tendrán recursos limitados y las redes estarán “manejadas” por uno o pocos “supernodos” o border routers en el caso de 6LoWPAN.</w:t>
      </w:r>
    </w:p>
    <w:p w14:paraId="2C97668A" w14:textId="77777777" w:rsidR="00DA3B27" w:rsidRPr="00791D37" w:rsidRDefault="00DA3B27" w:rsidP="00791D37"/>
    <w:p w14:paraId="474578D3" w14:textId="77777777" w:rsidR="00DA3B27" w:rsidRPr="00791D37" w:rsidRDefault="00DA3B27" w:rsidP="00791D37"/>
    <w:p w14:paraId="4F391570" w14:textId="77777777" w:rsidR="00DA3B27" w:rsidRPr="00791D37" w:rsidRDefault="00DA3B27" w:rsidP="00791D37">
      <w:pPr>
        <w:pStyle w:val="Ttulo4"/>
      </w:pPr>
      <w:bookmarkStart w:id="71" w:name="_Toc81499350"/>
      <w:bookmarkStart w:id="72" w:name="_Toc81590711"/>
      <w:r w:rsidRPr="00791D37">
        <w:t>Seguridad</w:t>
      </w:r>
      <w:bookmarkEnd w:id="71"/>
      <w:bookmarkEnd w:id="72"/>
    </w:p>
    <w:p w14:paraId="5BF83AE9" w14:textId="77777777" w:rsidR="00DA3B27" w:rsidRPr="00791D37" w:rsidRDefault="00DA3B27" w:rsidP="00791D37"/>
    <w:p w14:paraId="5CF8D296" w14:textId="77777777" w:rsidR="00DA3B27" w:rsidRPr="00791D37" w:rsidRDefault="00DA3B27" w:rsidP="00791D37">
      <w:r w:rsidRPr="00791D37">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77777777" w:rsidR="00DA3B27" w:rsidRPr="00791D37" w:rsidRDefault="00DA3B27" w:rsidP="00791D37">
      <w:r w:rsidRPr="00791D37">
        <w:lastRenderedPageBreak/>
        <w:t xml:space="preserve">En la capa de aplicación, el protocolo principal como candidato es el DTLS o </w:t>
      </w:r>
      <w:r w:rsidRPr="00791D37">
        <w:rPr>
          <w:i/>
          <w:iCs/>
        </w:rPr>
        <w:t>Datagram Transport Layer Security</w:t>
      </w:r>
      <w:r w:rsidRPr="00791D37">
        <w:t>. Al contrario de TLS, que trabaja en TCP, DTLS trabaja en UDP, el cuál es adecuado para redes limitadas como es el caso de 6LoWPAN.</w:t>
      </w:r>
    </w:p>
    <w:p w14:paraId="7B4E017A" w14:textId="77777777" w:rsidR="00DA3B27" w:rsidRPr="00791D37" w:rsidRDefault="00DA3B27" w:rsidP="00791D37"/>
    <w:p w14:paraId="7A9B8EBE" w14:textId="77777777" w:rsidR="00DA3B27" w:rsidRPr="00791D37" w:rsidRDefault="00DA3B27" w:rsidP="00791D37">
      <w:pPr>
        <w:pStyle w:val="Ttulo4"/>
      </w:pPr>
      <w:bookmarkStart w:id="73" w:name="_Toc81499351"/>
      <w:bookmarkStart w:id="74" w:name="_Toc81590712"/>
      <w:r w:rsidRPr="00791D37">
        <w:t>Protocolos de aplicación</w:t>
      </w:r>
      <w:bookmarkEnd w:id="73"/>
      <w:bookmarkEnd w:id="74"/>
    </w:p>
    <w:p w14:paraId="3CBFFEBE" w14:textId="77777777" w:rsidR="00DA3B27" w:rsidRPr="00791D37" w:rsidRDefault="00DA3B27" w:rsidP="00791D37"/>
    <w:p w14:paraId="2C9C9245" w14:textId="77777777" w:rsidR="00DA3B27" w:rsidRPr="00791D37" w:rsidRDefault="00DA3B27" w:rsidP="00791D37">
      <w:r w:rsidRPr="00791D37">
        <w:t>Actualmente hay muchos protocolos de aplicación disponibles para 6LoWPAN, pero los dos más populares son Constrained Applicacion Protocol (CoAP) y Message Queuing Telemetry Transport-Sensor Network MQTT-SN.</w:t>
      </w:r>
    </w:p>
    <w:p w14:paraId="0DA43357" w14:textId="77777777" w:rsidR="00DA3B27" w:rsidRPr="00791D37" w:rsidRDefault="00DA3B27" w:rsidP="00791D37">
      <w:r w:rsidRPr="00791D37">
        <w:t>Debido a la popularidad de los servicios web, se desarrolló CoAP como un HTTP ligero para 6LoWPAN. Al ser dispositivos con limitaciones, se usa UDP con un sistema propio de retransmisión basado en mensajes.  Se usa UDP en vez de TCP debido al menos uso de recursos. 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7777777" w:rsidR="00DA3B27" w:rsidRPr="00791D37" w:rsidRDefault="00DA3B27" w:rsidP="00791D37">
      <w:pPr>
        <w:pStyle w:val="Ttulo3"/>
      </w:pPr>
      <w:bookmarkStart w:id="75" w:name="_Toc81499352"/>
      <w:bookmarkStart w:id="76" w:name="_Toc81590713"/>
      <w:r w:rsidRPr="00791D37">
        <w:t>Retos de 6LoWPAN</w:t>
      </w:r>
      <w:bookmarkEnd w:id="75"/>
      <w:bookmarkEnd w:id="76"/>
    </w:p>
    <w:p w14:paraId="4AA6C5D6" w14:textId="77777777" w:rsidR="00DA3B27" w:rsidRPr="00791D37" w:rsidRDefault="00DA3B27" w:rsidP="00791D37"/>
    <w:p w14:paraId="7B00783B" w14:textId="77777777" w:rsidR="00DA3B27" w:rsidRPr="00791D37" w:rsidRDefault="00DA3B27" w:rsidP="00791D37">
      <w:r w:rsidRPr="00791D37">
        <w:t>Debido a las limitaciones de recursos que tienen los nodos, como de energía, memoria y potencia de procesamiento, hay varios retos a la hora del diseño e implementación de 6LoWPAN, puesto que este implementa IPv6. Algunos de los principales retos son:</w:t>
      </w:r>
    </w:p>
    <w:p w14:paraId="5C11794D" w14:textId="77777777" w:rsidR="00DA3B27" w:rsidRPr="00791D37" w:rsidRDefault="00DA3B27" w:rsidP="00791D37">
      <w:pPr>
        <w:pStyle w:val="Prrafodelista"/>
        <w:numPr>
          <w:ilvl w:val="0"/>
          <w:numId w:val="7"/>
        </w:numPr>
        <w:rPr>
          <w:b/>
          <w:bCs/>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5676135" w14:textId="77777777" w:rsidR="00DA3B27" w:rsidRPr="00791D37" w:rsidRDefault="00DA3B27" w:rsidP="00791D37">
      <w:pPr>
        <w:pStyle w:val="Prrafodelista"/>
        <w:numPr>
          <w:ilvl w:val="0"/>
          <w:numId w:val="7"/>
        </w:numPr>
        <w:rPr>
          <w:b/>
          <w:bCs/>
        </w:rPr>
      </w:pPr>
      <w:r w:rsidRPr="00791D37">
        <w:rPr>
          <w:b/>
          <w:bCs/>
        </w:rPr>
        <w:t xml:space="preserve">Neighbor Discovery Protocol: </w:t>
      </w:r>
      <w:r w:rsidRPr="00791D37">
        <w:t>IPv6 usa este protocolo NDP, e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0A08E6C1" w14:textId="77777777" w:rsidR="00DA3B27" w:rsidRPr="00791D37" w:rsidRDefault="00DA3B27" w:rsidP="00791D37">
      <w:pPr>
        <w:pStyle w:val="Prrafodelista"/>
        <w:numPr>
          <w:ilvl w:val="0"/>
          <w:numId w:val="7"/>
        </w:numPr>
        <w:rPr>
          <w:b/>
          <w:bCs/>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end-to-end, como es el caso de </w:t>
      </w:r>
      <w:r w:rsidRPr="00791D37">
        <w:lastRenderedPageBreak/>
        <w:t>IPSec en la capa de red o en Transport Layer Security (TLS) en la capa de aplicación.</w:t>
      </w:r>
    </w:p>
    <w:p w14:paraId="33678E60" w14:textId="77777777" w:rsidR="00DA3B27" w:rsidRPr="00791D37" w:rsidRDefault="00DA3B27" w:rsidP="00791D37"/>
    <w:p w14:paraId="26CDB9D7" w14:textId="07EB8ED1" w:rsidR="00DA3B27" w:rsidRPr="00791D37" w:rsidRDefault="00DA3B27" w:rsidP="00791D37">
      <w:pPr>
        <w:pStyle w:val="Ttulo3"/>
      </w:pPr>
      <w:bookmarkStart w:id="77" w:name="_Toc81499353"/>
      <w:bookmarkStart w:id="78" w:name="_Toc81590714"/>
      <w:r w:rsidRPr="00791D37">
        <w:t xml:space="preserve">Implementaciones y aplicaciones para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Pr="00791D37">
        <w:fldChar w:fldCharType="separate"/>
      </w:r>
      <w:bookmarkEnd w:id="77"/>
      <w:r w:rsidR="00AD1498" w:rsidRPr="00791D37">
        <w:rPr>
          <w:noProof/>
        </w:rPr>
        <w:t>[5], [7]</w:t>
      </w:r>
      <w:bookmarkEnd w:id="78"/>
      <w:r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7777777" w:rsidR="00DA3B27" w:rsidRPr="00791D37" w:rsidRDefault="00DA3B27" w:rsidP="00791D37">
      <w:pPr>
        <w:pStyle w:val="Ttulo4"/>
      </w:pPr>
      <w:bookmarkStart w:id="79" w:name="_Toc81499354"/>
      <w:bookmarkStart w:id="80" w:name="_Toc81590715"/>
      <w:r w:rsidRPr="00791D37">
        <w:t>Contiki</w:t>
      </w:r>
      <w:bookmarkEnd w:id="79"/>
      <w:bookmarkEnd w:id="80"/>
    </w:p>
    <w:p w14:paraId="3B69A77C" w14:textId="77777777" w:rsidR="00DA3B27" w:rsidRPr="00791D37" w:rsidRDefault="00DA3B27" w:rsidP="00791D37"/>
    <w:p w14:paraId="5F4B18D6" w14:textId="77777777" w:rsidR="00DA3B27" w:rsidRPr="00791D37" w:rsidRDefault="00DA3B27" w:rsidP="00791D37">
      <w:r w:rsidRPr="00791D37">
        <w:t>Contiki es un sistema operativo hibrido basado en Unix. Contiki es de código abierto, muy portable y con capacidad de multitarea y control de eventos, el cuál fue pensado para una eficiencia en memoria en sistemas de redes embebidos y redes de sensores inalámbricos. Puede estar en nodos con capacidades de memoria tan baja como 20 KB en RAM y 100 KB en ROM. Contiki permite comunicaciones IP, pudiendo tanto IPv4 e IPv6.</w:t>
      </w:r>
    </w:p>
    <w:p w14:paraId="5F04ACF2" w14:textId="77777777"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en la siguiente imagen: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9"/>
                    <a:stretch>
                      <a:fillRect/>
                    </a:stretch>
                  </pic:blipFill>
                  <pic:spPr>
                    <a:xfrm>
                      <a:off x="0" y="0"/>
                      <a:ext cx="2790854" cy="2963262"/>
                    </a:xfrm>
                    <a:prstGeom prst="rect">
                      <a:avLst/>
                    </a:prstGeom>
                  </pic:spPr>
                </pic:pic>
              </a:graphicData>
            </a:graphic>
          </wp:inline>
        </w:drawing>
      </w:r>
    </w:p>
    <w:p w14:paraId="516BACA2" w14:textId="75C88994" w:rsidR="00DA3B27" w:rsidRPr="00791D37" w:rsidRDefault="00F21168" w:rsidP="00F21168">
      <w:pPr>
        <w:pStyle w:val="Descripcin"/>
        <w:jc w:val="center"/>
      </w:pPr>
      <w:r>
        <w:t xml:space="preserve">Ilustración </w:t>
      </w:r>
      <w:r>
        <w:fldChar w:fldCharType="begin"/>
      </w:r>
      <w:r>
        <w:instrText xml:space="preserve"> SEQ Ilustración \* ARABIC </w:instrText>
      </w:r>
      <w:r>
        <w:fldChar w:fldCharType="separate"/>
      </w:r>
      <w:r w:rsidR="00CA0339">
        <w:rPr>
          <w:noProof/>
        </w:rPr>
        <w:t>2</w:t>
      </w:r>
      <w:r>
        <w:fldChar w:fldCharType="end"/>
      </w:r>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r>
        <w:fldChar w:fldCharType="end"/>
      </w:r>
    </w:p>
    <w:p w14:paraId="2ACAB232" w14:textId="57AB8FCF" w:rsidR="00DA3B27" w:rsidRPr="00791D37" w:rsidRDefault="00DA3B27" w:rsidP="006242EF">
      <w:pPr>
        <w:pStyle w:val="TDC3"/>
        <w:rPr>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7777777" w:rsidR="00DA3B27" w:rsidRPr="00791D37" w:rsidRDefault="00DA3B27" w:rsidP="00791D37">
      <w:pPr>
        <w:pStyle w:val="Ttulo4"/>
      </w:pPr>
      <w:bookmarkStart w:id="81" w:name="_Toc81499355"/>
      <w:bookmarkStart w:id="82" w:name="_Toc81590716"/>
      <w:r w:rsidRPr="00791D37">
        <w:t>TinyOS</w:t>
      </w:r>
      <w:bookmarkEnd w:id="81"/>
      <w:bookmarkEnd w:id="82"/>
    </w:p>
    <w:p w14:paraId="09BAE51C" w14:textId="77777777" w:rsidR="00DA3B27" w:rsidRPr="00791D37" w:rsidRDefault="00DA3B27" w:rsidP="00791D37"/>
    <w:p w14:paraId="61F41A05" w14:textId="77777777" w:rsidR="00DA3B27" w:rsidRPr="00791D37" w:rsidRDefault="00DA3B27" w:rsidP="00791D37">
      <w:r w:rsidRPr="00791D37">
        <w:lastRenderedPageBreak/>
        <w:t xml:space="preserve">Otro sistema basado en Unix, pensado para dispositivos limitados y de baja potencia. </w:t>
      </w:r>
      <w:r w:rsidRPr="006242EF">
        <w:rPr>
          <w:lang w:val="en-US"/>
        </w:rPr>
        <w:t>TinyOs 2.X soporta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Descubrimiento de vecinos o Neighbor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77777777" w:rsidR="00DA3B27" w:rsidRPr="00791D37" w:rsidRDefault="00DA3B27" w:rsidP="00791D37"/>
    <w:p w14:paraId="1D1EF8CE" w14:textId="40883D0A" w:rsidR="007E2B99" w:rsidRPr="00791D37" w:rsidRDefault="00DA3B27" w:rsidP="00791D37">
      <w:pPr>
        <w:pStyle w:val="Ttulo4"/>
      </w:pPr>
      <w:bookmarkStart w:id="83" w:name="_Toc81499356"/>
      <w:bookmarkStart w:id="84" w:name="_Toc81590717"/>
      <w:r w:rsidRPr="00791D37">
        <w:t>Thread</w:t>
      </w:r>
      <w:bookmarkEnd w:id="83"/>
      <w:bookmarkEnd w:id="84"/>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r w:rsidR="00D46385" w:rsidRPr="00791D37">
        <w:t>.</w:t>
      </w:r>
    </w:p>
    <w:p w14:paraId="7E6D4B3E" w14:textId="4DF0B492" w:rsidR="00B62082" w:rsidRPr="00791D37" w:rsidRDefault="00D46385" w:rsidP="00791D37">
      <w:pPr>
        <w:rPr>
          <w:rFonts w:eastAsiaTheme="majorEastAsia"/>
          <w:color w:val="2F5496" w:themeColor="accent1" w:themeShade="BF"/>
          <w:sz w:val="28"/>
          <w:szCs w:val="26"/>
        </w:rPr>
      </w:pPr>
      <w:r w:rsidRPr="00791D37">
        <w:t xml:space="preserve">Al ser el protocolo elegido lo comentaremos más en profundidad en </w:t>
      </w:r>
      <w:r w:rsidR="00B62082" w:rsidRPr="00791D37">
        <w:t xml:space="preserve"> </w:t>
      </w:r>
      <w:r w:rsidR="00B62082" w:rsidRPr="00791D37">
        <w:rPr>
          <w:rFonts w:eastAsiaTheme="majorEastAsia"/>
          <w:color w:val="2F5496" w:themeColor="accent1" w:themeShade="BF"/>
          <w:sz w:val="28"/>
          <w:szCs w:val="26"/>
        </w:rPr>
        <w:fldChar w:fldCharType="begin"/>
      </w:r>
      <w:r w:rsidR="00B62082" w:rsidRPr="00791D37">
        <w:rPr>
          <w:rFonts w:eastAsiaTheme="majorEastAsia"/>
          <w:color w:val="2F5496" w:themeColor="accent1" w:themeShade="BF"/>
          <w:sz w:val="28"/>
          <w:szCs w:val="26"/>
        </w:rPr>
        <w:instrText xml:space="preserve"> HYPERLINK  \l "_THREAD" </w:instrText>
      </w:r>
      <w:r w:rsidR="00B62082" w:rsidRPr="00791D37">
        <w:rPr>
          <w:rFonts w:eastAsiaTheme="majorEastAsia"/>
          <w:color w:val="2F5496" w:themeColor="accent1" w:themeShade="BF"/>
          <w:sz w:val="28"/>
          <w:szCs w:val="26"/>
        </w:rPr>
        <w:fldChar w:fldCharType="separate"/>
      </w:r>
      <w:r w:rsidR="00B62082" w:rsidRPr="00791D37">
        <w:rPr>
          <w:rFonts w:eastAsiaTheme="majorEastAsia"/>
          <w:color w:val="2F5496" w:themeColor="accent1" w:themeShade="BF"/>
        </w:rPr>
        <w:t>apartado 2.3.</w:t>
      </w:r>
    </w:p>
    <w:p w14:paraId="41EC82E8" w14:textId="77777777" w:rsidR="00B62082" w:rsidRPr="00791D37" w:rsidRDefault="00B62082" w:rsidP="00791D37">
      <w:r w:rsidRPr="00791D37">
        <w:br w:type="page"/>
      </w:r>
    </w:p>
    <w:p w14:paraId="2966E203" w14:textId="77777777" w:rsidR="00B62082" w:rsidRPr="00791D37" w:rsidRDefault="00B62082" w:rsidP="00791D37">
      <w:pPr>
        <w:pStyle w:val="Ttulo2"/>
      </w:pPr>
      <w:bookmarkStart w:id="85" w:name="_THREAD"/>
      <w:bookmarkStart w:id="86" w:name="_Toc81499357"/>
      <w:bookmarkStart w:id="87" w:name="_Toc81590718"/>
      <w:bookmarkEnd w:id="85"/>
      <w:r w:rsidRPr="00791D37">
        <w:lastRenderedPageBreak/>
        <w:t>TH</w:t>
      </w:r>
      <w:r w:rsidRPr="00791D37">
        <w:fldChar w:fldCharType="end"/>
      </w:r>
      <w:commentRangeStart w:id="88"/>
      <w:commentRangeEnd w:id="88"/>
      <w:r w:rsidRPr="00791D37">
        <w:rPr>
          <w:rStyle w:val="Refdecomentario"/>
          <w:rFonts w:eastAsiaTheme="minorHAnsi"/>
          <w:color w:val="auto"/>
        </w:rPr>
        <w:commentReference w:id="88"/>
      </w:r>
      <w:r w:rsidRPr="00791D37">
        <w:t>READ</w:t>
      </w:r>
      <w:bookmarkEnd w:id="86"/>
      <w:bookmarkEnd w:id="87"/>
      <w:r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23359A02" w:rsidR="00B62082" w:rsidRPr="00791D37" w:rsidRDefault="00B62082" w:rsidP="00791D37">
      <w:pPr>
        <w:pStyle w:val="Ttulo3"/>
      </w:pPr>
      <w:bookmarkStart w:id="89" w:name="_Toc81499358"/>
      <w:bookmarkStart w:id="90" w:name="_Toc81590719"/>
      <w:r w:rsidRPr="00791D37">
        <w:t xml:space="preserve">Introducción a Redes THREAD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Pr="00791D37">
        <w:fldChar w:fldCharType="separate"/>
      </w:r>
      <w:bookmarkEnd w:id="89"/>
      <w:r w:rsidR="00AD1498" w:rsidRPr="00791D37">
        <w:rPr>
          <w:noProof/>
        </w:rPr>
        <w:t>[8], [10]–[12]</w:t>
      </w:r>
      <w:bookmarkEnd w:id="90"/>
      <w:r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77777777" w:rsidR="00B62082" w:rsidRPr="00791D37" w:rsidRDefault="00B62082" w:rsidP="00791D37">
      <w:pPr>
        <w:pStyle w:val="Prrafodelista"/>
        <w:numPr>
          <w:ilvl w:val="0"/>
          <w:numId w:val="9"/>
        </w:numPr>
      </w:pPr>
      <w:r w:rsidRPr="00791D37">
        <w:rPr>
          <w:b/>
          <w:bCs/>
        </w:rPr>
        <w:t xml:space="preserve">Simplicidad. </w:t>
      </w:r>
      <w:r w:rsidRPr="00791D37">
        <w:t>La instalación de la red, la puesta en marcha y la operativa son muy simples. Esto se debe a que los protocolos fluidos para formar, unir y mantener una red Thread permiten una autoconfiguración y arreglar problemas de enrutado a la vez que ocurren.</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77777777" w:rsidR="00B62082" w:rsidRPr="00791D37" w:rsidRDefault="00B62082" w:rsidP="00791D37">
      <w:pPr>
        <w:pStyle w:val="Prrafodelista"/>
        <w:numPr>
          <w:ilvl w:val="0"/>
          <w:numId w:val="9"/>
        </w:numPr>
      </w:pPr>
      <w:r w:rsidRPr="00791D37">
        <w:rPr>
          <w:b/>
          <w:bCs/>
        </w:rPr>
        <w:t>Rango.</w:t>
      </w:r>
      <w:r w:rsidRPr="00791D37">
        <w:t xml:space="preserve"> Los típicos dispositivos junto con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77777777" w:rsidR="00B62082" w:rsidRPr="00791D37" w:rsidRDefault="00B62082" w:rsidP="00791D37">
      <w:pPr>
        <w:pStyle w:val="Ttulo3"/>
        <w:rPr>
          <w:noProof/>
        </w:rPr>
      </w:pPr>
      <w:bookmarkStart w:id="91" w:name="_Tipos_de_dispositivos"/>
      <w:bookmarkStart w:id="92" w:name="_Toc81499359"/>
      <w:bookmarkStart w:id="93" w:name="_Toc81590720"/>
      <w:bookmarkEnd w:id="91"/>
      <w:commentRangeStart w:id="94"/>
      <w:r w:rsidRPr="00791D37">
        <w:rPr>
          <w:noProof/>
        </w:rPr>
        <w:lastRenderedPageBreak/>
        <w:t>Tipos de dispositivos</w:t>
      </w:r>
      <w:commentRangeEnd w:id="94"/>
      <w:r w:rsidRPr="00791D37">
        <w:rPr>
          <w:rStyle w:val="Refdecomentario"/>
          <w:rFonts w:eastAsiaTheme="minorHAnsi"/>
          <w:color w:val="auto"/>
        </w:rPr>
        <w:commentReference w:id="94"/>
      </w:r>
      <w:bookmarkEnd w:id="92"/>
      <w:bookmarkEnd w:id="93"/>
    </w:p>
    <w:p w14:paraId="7CE5D442" w14:textId="77777777" w:rsidR="00B62082" w:rsidRPr="00791D37" w:rsidRDefault="00B62082" w:rsidP="00791D37">
      <w:pPr>
        <w:rPr>
          <w:noProof/>
        </w:rPr>
      </w:pPr>
      <w:r w:rsidRPr="00791D37">
        <w:rPr>
          <w:noProof/>
        </w:rPr>
        <w:t>En estas redes, hay 2 clasificaciones para los posibles tipos de nodos que puede haber en la propia red.</w:t>
      </w:r>
    </w:p>
    <w:p w14:paraId="180CD2C1" w14:textId="79BA2196"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77777777" w:rsidR="00B62082" w:rsidRPr="00791D37" w:rsidRDefault="00B62082" w:rsidP="00791D37">
      <w:pPr>
        <w:pStyle w:val="Prrafodelista"/>
        <w:numPr>
          <w:ilvl w:val="0"/>
          <w:numId w:val="10"/>
        </w:numPr>
      </w:pPr>
      <w:r w:rsidRPr="00791D37">
        <w:rPr>
          <w:b/>
          <w:bCs/>
        </w:rPr>
        <w:t xml:space="preserve">Border Routers. </w:t>
      </w:r>
      <w:r w:rsidRPr="00791D37">
        <w:t>Es un router específico que da conectividad desde redes 802.15.4 a redes adyacentes en otras capas físicas, como Wi-Fi o Ethernet. Da servicio a los dispositivos dentro de la red, incluyendo servicio de enrutamiento para operaciones fuera de red.</w:t>
      </w:r>
    </w:p>
    <w:p w14:paraId="2D0B6222" w14:textId="791D9E14" w:rsidR="00B62082" w:rsidRPr="00791D37" w:rsidRDefault="00B62082" w:rsidP="00791D37">
      <w:pPr>
        <w:pStyle w:val="Prrafodelista"/>
        <w:numPr>
          <w:ilvl w:val="0"/>
          <w:numId w:val="10"/>
        </w:numPr>
      </w:pPr>
      <w:r w:rsidRPr="00791D37">
        <w:rPr>
          <w:b/>
          <w:bCs/>
        </w:rPr>
        <w:t>Routers.</w:t>
      </w:r>
      <w:r w:rsidRPr="00791D37">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363231" w:rsidRPr="00791D37">
        <w:t xml:space="preserve"> o de bajo consumo</w:t>
      </w:r>
      <w:r w:rsidRPr="00791D37">
        <w:t xml:space="preserve">. </w:t>
      </w:r>
      <w:r w:rsidR="00363231" w:rsidRPr="00791D37">
        <w:t>A su vez, p</w:t>
      </w:r>
      <w:r w:rsidRPr="00791D37">
        <w:t>ueden degradar su funcionalidad y convertirse en REEDs (Router-Eligible End Devices).</w:t>
      </w:r>
    </w:p>
    <w:p w14:paraId="28C08466" w14:textId="6A47B4D7" w:rsidR="00B62082" w:rsidRPr="00791D37" w:rsidRDefault="00B62082" w:rsidP="00791D37">
      <w:pPr>
        <w:pStyle w:val="Prrafodelista"/>
        <w:numPr>
          <w:ilvl w:val="0"/>
          <w:numId w:val="10"/>
        </w:numPr>
      </w:pPr>
      <w:r w:rsidRPr="00791D37">
        <w:rPr>
          <w:b/>
          <w:bCs/>
        </w:rPr>
        <w:t xml:space="preserve">Router-Eligible End Devices.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7CA412EB" w14:textId="77777777" w:rsidR="00B62082" w:rsidRPr="00791D37" w:rsidRDefault="00B62082" w:rsidP="00791D37">
      <w:pPr>
        <w:pStyle w:val="Prrafodelista"/>
        <w:numPr>
          <w:ilvl w:val="0"/>
          <w:numId w:val="10"/>
        </w:numPr>
      </w:pPr>
      <w:r w:rsidRPr="00791D37">
        <w:rPr>
          <w:b/>
          <w:bCs/>
        </w:rPr>
        <w:t xml:space="preserve">Sleepy End Devices. </w:t>
      </w:r>
      <w:r w:rsidRPr="00791D37">
        <w:t>Son dispositivos anfitriones o Host de la red. Solo se pueden comunicar a través de su Router 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rsidP="00791D37"/>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77777777" w:rsidR="00B62082" w:rsidRPr="00791D37" w:rsidRDefault="00B62082" w:rsidP="00791D37">
      <w:pPr>
        <w:pStyle w:val="Prrafodelista"/>
        <w:numPr>
          <w:ilvl w:val="0"/>
          <w:numId w:val="11"/>
        </w:num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3D9AF5FD" w14:textId="77777777" w:rsidR="00B62082" w:rsidRPr="00791D37" w:rsidRDefault="00B62082" w:rsidP="00791D37">
      <w:pPr>
        <w:pStyle w:val="Prrafodelista"/>
        <w:numPr>
          <w:ilvl w:val="1"/>
          <w:numId w:val="11"/>
        </w:num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7CDBC92B" w14:textId="77777777" w:rsidR="00B62082" w:rsidRPr="00791D37" w:rsidRDefault="00B62082" w:rsidP="00791D37">
      <w:pPr>
        <w:pStyle w:val="Prrafodelista"/>
        <w:numPr>
          <w:ilvl w:val="1"/>
          <w:numId w:val="11"/>
        </w:numPr>
      </w:pPr>
      <w:r w:rsidRPr="00791D37">
        <w:rPr>
          <w:b/>
          <w:bCs/>
        </w:rPr>
        <w:t>Border Router. (</w:t>
      </w:r>
      <w:r w:rsidRPr="00791D37">
        <w:t>Misma funcionalidad comentada en la primera clasificación.)</w:t>
      </w:r>
    </w:p>
    <w:p w14:paraId="16C163CB" w14:textId="77777777" w:rsidR="00B62082" w:rsidRPr="00791D37" w:rsidRDefault="00B62082" w:rsidP="00791D37">
      <w:pPr>
        <w:pStyle w:val="Prrafodelista"/>
        <w:numPr>
          <w:ilvl w:val="1"/>
          <w:numId w:val="11"/>
        </w:numPr>
      </w:pPr>
      <w:r w:rsidRPr="00791D37">
        <w:rPr>
          <w:b/>
          <w:bCs/>
        </w:rPr>
        <w:t>Active Router.</w:t>
      </w:r>
      <w:r w:rsidRPr="00791D37">
        <w:t xml:space="preserve"> (Misma funcionalidad comentada en la primera clasificación.)</w:t>
      </w:r>
    </w:p>
    <w:p w14:paraId="141E2F40" w14:textId="77777777" w:rsidR="00B62082" w:rsidRPr="00791D37" w:rsidRDefault="00B62082" w:rsidP="00791D37">
      <w:pPr>
        <w:pStyle w:val="Prrafodelista"/>
        <w:numPr>
          <w:ilvl w:val="1"/>
          <w:numId w:val="11"/>
        </w:numPr>
      </w:pPr>
      <w:r w:rsidRPr="00791D37">
        <w:rPr>
          <w:b/>
          <w:bCs/>
        </w:rPr>
        <w:t>REEDs.</w:t>
      </w:r>
      <w:r w:rsidRPr="00791D37">
        <w:t xml:space="preserve"> (Misma funcionalidad comentada en la primera clasificación.) Pueden tener varios nodos hijos y mantener enlaces con los Routers vecinos.</w:t>
      </w:r>
    </w:p>
    <w:p w14:paraId="65076F2F" w14:textId="77777777" w:rsidR="00B62082" w:rsidRPr="00791D37" w:rsidRDefault="00B62082" w:rsidP="00791D37">
      <w:pPr>
        <w:pStyle w:val="Prrafodelista"/>
        <w:numPr>
          <w:ilvl w:val="1"/>
          <w:numId w:val="11"/>
        </w:numPr>
      </w:pPr>
      <w:r w:rsidRPr="00791D37">
        <w:rPr>
          <w:b/>
          <w:bCs/>
        </w:rPr>
        <w:t>Full End Device (FED).</w:t>
      </w:r>
      <w:r w:rsidRPr="00791D37">
        <w:t xml:space="preserve"> Es un FTD normal, que siempre actuará como un Dispositivo Final (End Device – ED). Un dispositivo FED nunca pedirá convertirse en Router, como haría un REED.</w:t>
      </w:r>
    </w:p>
    <w:p w14:paraId="69413C1B" w14:textId="77777777" w:rsidR="00B62082" w:rsidRPr="00791D37" w:rsidRDefault="00B62082" w:rsidP="00791D37">
      <w:pPr>
        <w:pStyle w:val="Prrafodelista"/>
        <w:numPr>
          <w:ilvl w:val="0"/>
          <w:numId w:val="11"/>
        </w:numPr>
      </w:pPr>
      <w:r w:rsidRPr="00791D37">
        <w:rPr>
          <w:b/>
          <w:bCs/>
        </w:rPr>
        <w:lastRenderedPageBreak/>
        <w:t>Minimal Thread Device (MTD).</w:t>
      </w:r>
      <w:r w:rsidRPr="00791D37">
        <w:t xml:space="preserve"> Estos dispositivos solo pueden comunicar con el padre FTD al que están unidos. Los roles que pueden adquirir son:</w:t>
      </w:r>
    </w:p>
    <w:p w14:paraId="06ABD671" w14:textId="77777777" w:rsidR="00B62082" w:rsidRPr="00791D37" w:rsidRDefault="00B62082" w:rsidP="00791D37">
      <w:pPr>
        <w:pStyle w:val="Prrafodelista"/>
        <w:numPr>
          <w:ilvl w:val="1"/>
          <w:numId w:val="11"/>
        </w:numPr>
      </w:pPr>
      <w:r w:rsidRPr="00791D37">
        <w:rPr>
          <w:b/>
          <w:bCs/>
        </w:rPr>
        <w:t>Minimal End Device (MED).</w:t>
      </w:r>
      <w:r w:rsidRPr="00791D37">
        <w:t xml:space="preserve"> Es un dispositivo MTD cuyo receptor está habilitado todo el tiempo y puede comunicarse con su nodo padre en cualquier momento.</w:t>
      </w:r>
    </w:p>
    <w:p w14:paraId="094E5F7B" w14:textId="77777777" w:rsidR="00B62082" w:rsidRPr="00791D37" w:rsidRDefault="00B62082" w:rsidP="00791D37">
      <w:pPr>
        <w:pStyle w:val="Prrafodelista"/>
        <w:numPr>
          <w:ilvl w:val="1"/>
          <w:numId w:val="11"/>
        </w:numPr>
      </w:pPr>
      <w:r w:rsidRPr="00791D37">
        <w:rPr>
          <w:b/>
          <w:bCs/>
        </w:rPr>
        <w:t>Sleepy End Device.</w:t>
      </w:r>
      <w:r w:rsidRPr="00791D37">
        <w:t xml:space="preserve"> </w:t>
      </w:r>
      <w:r w:rsidRPr="00791D37">
        <w:rPr>
          <w:b/>
          <w:bCs/>
        </w:rPr>
        <w:t>(</w:t>
      </w:r>
      <w:r w:rsidRPr="00791D37">
        <w:t xml:space="preserve">Misma funcionalidad comentada en la primera clasificación.) </w:t>
      </w:r>
    </w:p>
    <w:p w14:paraId="1EB1AE87" w14:textId="77777777" w:rsidR="00B62082" w:rsidRPr="00791D37" w:rsidRDefault="00B62082" w:rsidP="00791D37"/>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0"/>
                    <a:stretch>
                      <a:fillRect/>
                    </a:stretch>
                  </pic:blipFill>
                  <pic:spPr>
                    <a:xfrm>
                      <a:off x="0" y="0"/>
                      <a:ext cx="2669087" cy="2750922"/>
                    </a:xfrm>
                    <a:prstGeom prst="rect">
                      <a:avLst/>
                    </a:prstGeom>
                  </pic:spPr>
                </pic:pic>
              </a:graphicData>
            </a:graphic>
          </wp:inline>
        </w:drawing>
      </w:r>
    </w:p>
    <w:p w14:paraId="75373365" w14:textId="5F458719" w:rsidR="00B62082" w:rsidRPr="00791D37" w:rsidRDefault="00B62082" w:rsidP="00F21168">
      <w:pPr>
        <w:pStyle w:val="Descripcin"/>
        <w:jc w:val="center"/>
      </w:pPr>
      <w:bookmarkStart w:id="95" w:name="_Toc81499813"/>
      <w:bookmarkStart w:id="96" w:name="_Toc81499578"/>
      <w:bookmarkStart w:id="97" w:name="_Toc81590610"/>
      <w:r w:rsidRPr="00791D37">
        <w:t xml:space="preserve">Ilustración </w:t>
      </w:r>
      <w:r w:rsidRPr="00F21168">
        <w:fldChar w:fldCharType="begin"/>
      </w:r>
      <w:r w:rsidRPr="00791D37">
        <w:instrText xml:space="preserve"> SEQ Ilustración \* ARABIC </w:instrText>
      </w:r>
      <w:r w:rsidRPr="00F21168">
        <w:fldChar w:fldCharType="separate"/>
      </w:r>
      <w:r w:rsidR="00CA0339">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95"/>
      <w:bookmarkEnd w:id="96"/>
      <w:r w:rsidR="00AD1498" w:rsidRPr="00791D37">
        <w:rPr>
          <w:noProof/>
        </w:rPr>
        <w:t>[9]</w:t>
      </w:r>
      <w:bookmarkEnd w:id="97"/>
      <w:r w:rsidRPr="00F21168">
        <w:fldChar w:fldCharType="end"/>
      </w:r>
      <w:r w:rsidRPr="00791D37">
        <w:t xml:space="preserve"> </w:t>
      </w:r>
    </w:p>
    <w:p w14:paraId="61BBA6BF" w14:textId="77777777" w:rsidR="00B62082" w:rsidRPr="00791D37" w:rsidRDefault="00B62082" w:rsidP="00791D37"/>
    <w:p w14:paraId="76F8CD5E" w14:textId="77777777" w:rsidR="00B62082" w:rsidRPr="00791D37" w:rsidRDefault="00B62082" w:rsidP="00791D37">
      <w:r w:rsidRPr="00791D37">
        <w:t>Un Router o un Border Router puede asumir el rol de líder para ciertas funciones dentro de la red Thread. Este líder tendrá que tomar decisiones dentro de la red, como asignar las direcciones de los Routers y permitir nuevas solicitudes de Routers. Si el nodo Líder se falla, un nodo Router o Border Router asumirá ese rol de manera automática, asegurando así ningún punto singular de fallo.</w:t>
      </w:r>
    </w:p>
    <w:p w14:paraId="41EB8323" w14:textId="77777777" w:rsidR="00B62082" w:rsidRPr="00791D37" w:rsidRDefault="00B62082" w:rsidP="00791D37"/>
    <w:p w14:paraId="0312B674" w14:textId="77777777" w:rsidR="00B62082" w:rsidRPr="00791D37" w:rsidRDefault="00B62082" w:rsidP="00791D37">
      <w:pPr>
        <w:pStyle w:val="Ttulo3"/>
      </w:pPr>
      <w:bookmarkStart w:id="98" w:name="_Toc81499360"/>
      <w:bookmarkStart w:id="99" w:name="_Toc81590721"/>
      <w:r w:rsidRPr="00791D37">
        <w:t>Protocolo Thread</w:t>
      </w:r>
      <w:bookmarkEnd w:id="98"/>
      <w:bookmarkEnd w:id="99"/>
      <w:r w:rsidRPr="00791D37">
        <w:t xml:space="preserve"> </w:t>
      </w:r>
    </w:p>
    <w:p w14:paraId="7FEE205B" w14:textId="77777777" w:rsidR="00B62082" w:rsidRPr="00791D37" w:rsidRDefault="00B62082" w:rsidP="00791D37"/>
    <w:p w14:paraId="6D5C474F" w14:textId="77777777" w:rsidR="00B62082" w:rsidRPr="00791D37" w:rsidRDefault="00B62082" w:rsidP="00791D37">
      <w:r w:rsidRPr="00791D37">
        <w:t xml:space="preserve">En este apartado describiremos la pila del protocolo Thread con las diferentes capas que la integran, las cuales podemos ver en </w:t>
      </w:r>
      <w:r w:rsidRPr="00791D37">
        <w:rPr>
          <w:i/>
          <w:iCs/>
        </w:rPr>
        <w:t>Ilustración 4</w:t>
      </w:r>
      <w:r w:rsidRPr="00791D37">
        <w:t>:</w:t>
      </w:r>
    </w:p>
    <w:p w14:paraId="08288309" w14:textId="77777777" w:rsidR="00B62082" w:rsidRPr="00791D37" w:rsidRDefault="00B62082" w:rsidP="00791D37"/>
    <w:p w14:paraId="5B999FE6" w14:textId="77777777" w:rsidR="00F21168" w:rsidRDefault="00B62082" w:rsidP="00F21168">
      <w:pPr>
        <w:keepNext/>
      </w:pPr>
      <w:commentRangeStart w:id="100"/>
      <w:r w:rsidRPr="00791D37">
        <w:rPr>
          <w:noProof/>
        </w:rPr>
        <w:lastRenderedPageBreak/>
        <w:drawing>
          <wp:inline distT="0" distB="0" distL="0" distR="0" wp14:anchorId="046C50AB" wp14:editId="4557ED6D">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1"/>
                    <a:stretch>
                      <a:fillRect/>
                    </a:stretch>
                  </pic:blipFill>
                  <pic:spPr>
                    <a:xfrm>
                      <a:off x="0" y="0"/>
                      <a:ext cx="4543653" cy="2412093"/>
                    </a:xfrm>
                    <a:prstGeom prst="rect">
                      <a:avLst/>
                    </a:prstGeom>
                  </pic:spPr>
                </pic:pic>
              </a:graphicData>
            </a:graphic>
          </wp:inline>
        </w:drawing>
      </w:r>
      <w:commentRangeEnd w:id="100"/>
    </w:p>
    <w:p w14:paraId="2F982B9F" w14:textId="794F6520" w:rsidR="00F21168" w:rsidRDefault="00F21168" w:rsidP="00F21168">
      <w:pPr>
        <w:pStyle w:val="Descripcin"/>
        <w:jc w:val="center"/>
      </w:pPr>
      <w:r>
        <w:t xml:space="preserve">Ilustración </w:t>
      </w:r>
      <w:r>
        <w:fldChar w:fldCharType="begin"/>
      </w:r>
      <w:r>
        <w:instrText xml:space="preserve"> SEQ Ilustración \* ARABIC </w:instrText>
      </w:r>
      <w:r>
        <w:fldChar w:fldCharType="separate"/>
      </w:r>
      <w:r w:rsidR="00CA0339">
        <w:rPr>
          <w:noProof/>
        </w:rPr>
        <w:t>4</w:t>
      </w:r>
      <w:r>
        <w:fldChar w:fldCharType="end"/>
      </w:r>
      <w:r>
        <w:t xml:space="preserve"> </w:t>
      </w:r>
      <w:r w:rsidRPr="005C1943">
        <w:t xml:space="preserve">Pila de Protocolo Thread en un sistema IoT </w:t>
      </w:r>
      <w:r w:rsidRPr="00791D37">
        <w:fldChar w:fldCharType="begin" w:fldLock="1"/>
      </w:r>
      <w:r w:rsid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instrText>
      </w:r>
      <w:r w:rsidRPr="00791D37">
        <w:fldChar w:fldCharType="separate"/>
      </w:r>
      <w:r w:rsidR="006242EF" w:rsidRPr="006242EF">
        <w:rPr>
          <w:i w:val="0"/>
          <w:noProof/>
        </w:rPr>
        <w:t>[12], [13]</w:t>
      </w:r>
      <w:r w:rsidRPr="00791D37">
        <w:fldChar w:fldCharType="end"/>
      </w:r>
    </w:p>
    <w:p w14:paraId="224F3377" w14:textId="4B88D67F" w:rsidR="00B62082" w:rsidRPr="00791D37" w:rsidRDefault="00B62082" w:rsidP="00791D37">
      <w:r w:rsidRPr="00791D37">
        <w:rPr>
          <w:rStyle w:val="Refdecomentario"/>
        </w:rPr>
        <w:commentReference w:id="100"/>
      </w:r>
    </w:p>
    <w:p w14:paraId="53762177" w14:textId="0F507CA5" w:rsidR="00B62082" w:rsidRPr="00791D37" w:rsidRDefault="00B62082" w:rsidP="00791D37">
      <w:pPr>
        <w:pStyle w:val="Ttulo4"/>
      </w:pPr>
      <w:bookmarkStart w:id="101" w:name="_Toc81499361"/>
      <w:bookmarkStart w:id="102" w:name="_Toc81590722"/>
      <w:r w:rsidRPr="00791D37">
        <w:t xml:space="preserve">Redes de área Privada - Private Area Network (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01"/>
      <w:r w:rsidR="00AD1498" w:rsidRPr="00791D37">
        <w:rPr>
          <w:noProof/>
        </w:rPr>
        <w:t>[12]</w:t>
      </w:r>
      <w:bookmarkEnd w:id="102"/>
      <w:r w:rsidRPr="00791D37">
        <w:fldChar w:fldCharType="end"/>
      </w:r>
    </w:p>
    <w:p w14:paraId="75EEA5C6" w14:textId="77777777" w:rsidR="00B62082" w:rsidRPr="00791D37" w:rsidRDefault="00B62082" w:rsidP="00791D37"/>
    <w:p w14:paraId="5F5A8B13" w14:textId="77777777"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 o puertas.</w:t>
      </w:r>
    </w:p>
    <w:p w14:paraId="2F963258" w14:textId="77777777" w:rsidR="00B62082" w:rsidRPr="00791D37" w:rsidRDefault="00B62082" w:rsidP="00791D37">
      <w:r w:rsidRPr="00791D37">
        <w:t xml:space="preserve">Antes de que un dispositivo pueda unirse a una PAN, este debe ser puesto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Mesh Commissioning Protocol). Este protocolo MeshCoP permite a una red de malla una segura autenticación, puesta en servicio y la unión de nuevos dispositivos desconocidos. Más adelante se entrará más en detalle de este protocolo.</w:t>
      </w:r>
    </w:p>
    <w:p w14:paraId="301616A9" w14:textId="77777777" w:rsidR="00B62082" w:rsidRPr="00791D37" w:rsidRDefault="00B62082" w:rsidP="00791D37">
      <w:r w:rsidRPr="00791D37">
        <w:t>Un ejemplo de una PAN Thread se muestra en la Ilustración 5:</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2"/>
                    <a:stretch>
                      <a:fillRect/>
                    </a:stretch>
                  </pic:blipFill>
                  <pic:spPr>
                    <a:xfrm>
                      <a:off x="0" y="0"/>
                      <a:ext cx="3281379" cy="2772711"/>
                    </a:xfrm>
                    <a:prstGeom prst="rect">
                      <a:avLst/>
                    </a:prstGeom>
                  </pic:spPr>
                </pic:pic>
              </a:graphicData>
            </a:graphic>
          </wp:inline>
        </w:drawing>
      </w:r>
    </w:p>
    <w:p w14:paraId="1CF525F0" w14:textId="2822780A" w:rsidR="00B62082" w:rsidRPr="006242EF" w:rsidRDefault="00B62082" w:rsidP="006242EF">
      <w:pPr>
        <w:pStyle w:val="Descripcin"/>
        <w:jc w:val="center"/>
      </w:pPr>
      <w:bookmarkStart w:id="103" w:name="_Toc81499815"/>
      <w:bookmarkStart w:id="104" w:name="_Toc81499580"/>
      <w:bookmarkStart w:id="105" w:name="_Toc81590612"/>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5</w:t>
      </w:r>
      <w:r w:rsidRPr="006242EF">
        <w:fldChar w:fldCharType="end"/>
      </w:r>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103"/>
      <w:bookmarkEnd w:id="104"/>
      <w:r w:rsidR="00AD1498" w:rsidRPr="006242EF">
        <w:t>[12], [13]</w:t>
      </w:r>
      <w:bookmarkEnd w:id="105"/>
      <w:r w:rsidRPr="006242EF">
        <w:fldChar w:fldCharType="end"/>
      </w:r>
    </w:p>
    <w:p w14:paraId="03BD17C5" w14:textId="77777777" w:rsidR="00B62082" w:rsidRPr="00791D37" w:rsidRDefault="00B62082" w:rsidP="00791D37">
      <w:r w:rsidRPr="00791D37">
        <w:t>Las redes PAN que usen el protocolo Thread tendrán las siguientes características:</w:t>
      </w:r>
    </w:p>
    <w:p w14:paraId="0845A129" w14:textId="77777777" w:rsidR="00B62082" w:rsidRPr="00791D37" w:rsidRDefault="00B62082" w:rsidP="00791D37">
      <w:pPr>
        <w:pStyle w:val="Prrafodelista"/>
        <w:numPr>
          <w:ilvl w:val="0"/>
          <w:numId w:val="12"/>
        </w:numPr>
      </w:pPr>
      <w:r w:rsidRPr="00791D37">
        <w:rPr>
          <w:b/>
          <w:bCs/>
        </w:rPr>
        <w:lastRenderedPageBreak/>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791D37">
          <w:rPr>
            <w:rStyle w:val="SinespaciadoCar"/>
          </w:rPr>
          <w:t>2.3.2. Tipos de dispositivos</w:t>
        </w:r>
      </w:hyperlink>
      <w:r w:rsidRPr="00791D37">
        <w:t xml:space="preserve">. </w:t>
      </w:r>
    </w:p>
    <w:p w14:paraId="72444508" w14:textId="77777777" w:rsidR="00B62082" w:rsidRPr="00791D37" w:rsidRDefault="00B62082" w:rsidP="00791D37"/>
    <w:p w14:paraId="40194B60" w14:textId="77777777" w:rsidR="00B62082" w:rsidRPr="00791D37" w:rsidRDefault="00B62082" w:rsidP="00791D37">
      <w:pPr>
        <w:pStyle w:val="Prrafodelista"/>
        <w:numPr>
          <w:ilvl w:val="0"/>
          <w:numId w:val="12"/>
        </w:numPr>
      </w:pPr>
      <w:r w:rsidRPr="00791D37">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t>
      </w:r>
    </w:p>
    <w:p w14:paraId="256D8B4D" w14:textId="77777777" w:rsidR="00B62082" w:rsidRPr="00791D37" w:rsidRDefault="00B62082" w:rsidP="00791D37"/>
    <w:p w14:paraId="7685D240" w14:textId="77777777" w:rsidR="00B62082" w:rsidRPr="00791D37" w:rsidRDefault="00B62082" w:rsidP="00791D37">
      <w:pPr>
        <w:pStyle w:val="Prrafodelista"/>
        <w:numPr>
          <w:ilvl w:val="0"/>
          <w:numId w:val="12"/>
        </w:numPr>
        <w:rPr>
          <w:b/>
          <w:bCs/>
        </w:rPr>
      </w:pPr>
      <w:r w:rsidRPr="00791D37">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p>
    <w:p w14:paraId="06DFD3D2" w14:textId="77777777" w:rsidR="00B62082" w:rsidRPr="00791D37" w:rsidRDefault="00B62082" w:rsidP="00791D37"/>
    <w:p w14:paraId="53CDC86C" w14:textId="77777777" w:rsidR="00B62082" w:rsidRPr="00791D37" w:rsidRDefault="00B62082" w:rsidP="00791D37">
      <w:pPr>
        <w:pStyle w:val="Prrafodelista"/>
        <w:numPr>
          <w:ilvl w:val="0"/>
          <w:numId w:val="12"/>
        </w:numPr>
        <w:rPr>
          <w:b/>
          <w:bCs/>
        </w:rPr>
      </w:pPr>
      <w:r w:rsidRPr="00791D37">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p>
    <w:p w14:paraId="188ECCBA" w14:textId="77777777" w:rsidR="00B62082" w:rsidRPr="00791D37" w:rsidRDefault="00B62082" w:rsidP="00791D37"/>
    <w:p w14:paraId="3950A7DB" w14:textId="77777777" w:rsidR="00B62082" w:rsidRPr="00791D37" w:rsidRDefault="00B62082" w:rsidP="00791D37">
      <w:pPr>
        <w:pStyle w:val="Prrafodelista"/>
        <w:numPr>
          <w:ilvl w:val="0"/>
          <w:numId w:val="12"/>
        </w:numPr>
        <w:rPr>
          <w:b/>
          <w:bCs/>
        </w:rPr>
      </w:pPr>
      <w:r w:rsidRPr="00791D37">
        <w:rPr>
          <w:b/>
          <w:bCs/>
        </w:rPr>
        <w:t xml:space="preserve">Identificación de dispositivos. </w:t>
      </w:r>
      <w:r w:rsidRPr="00791D37">
        <w:t>Cada nodo en una red PAN Thread tiene una dirección IPv6, la cual es comprimida con 6LoWPAN. Se detallará más en profundidad posteriormente.</w:t>
      </w:r>
    </w:p>
    <w:p w14:paraId="66443D72" w14:textId="77777777" w:rsidR="00B62082" w:rsidRPr="00791D37" w:rsidRDefault="00B62082" w:rsidP="00791D37"/>
    <w:p w14:paraId="62F623CA" w14:textId="77777777" w:rsidR="00B62082" w:rsidRPr="00791D37" w:rsidRDefault="00B62082" w:rsidP="00791D37">
      <w:pPr>
        <w:pStyle w:val="Prrafodelista"/>
        <w:numPr>
          <w:ilvl w:val="0"/>
          <w:numId w:val="12"/>
        </w:numPr>
        <w:rPr>
          <w:b/>
          <w:bCs/>
        </w:rPr>
      </w:pPr>
      <w:r w:rsidRPr="00791D37">
        <w:rPr>
          <w:b/>
          <w:bCs/>
        </w:rPr>
        <w:t xml:space="preserve">Transmisión de datos. </w:t>
      </w:r>
      <w:r w:rsidRPr="00791D37">
        <w:t>Todos los enlaces de datos son encriptados en la capa de Enlace y/o en la capa de Transporte.</w:t>
      </w:r>
    </w:p>
    <w:p w14:paraId="17C7F35F" w14:textId="77777777" w:rsidR="00B62082" w:rsidRPr="00791D37" w:rsidRDefault="00B62082" w:rsidP="00791D37"/>
    <w:p w14:paraId="6CD04812" w14:textId="77777777" w:rsidR="00B62082" w:rsidRPr="00791D37" w:rsidRDefault="00B62082" w:rsidP="00791D37">
      <w:pPr>
        <w:pStyle w:val="Prrafodelista"/>
        <w:numPr>
          <w:ilvl w:val="0"/>
          <w:numId w:val="12"/>
        </w:numPr>
        <w:rPr>
          <w:b/>
          <w:bCs/>
        </w:rPr>
      </w:pPr>
      <w:r w:rsidRPr="00791D37">
        <w:rPr>
          <w:b/>
          <w:bCs/>
        </w:rPr>
        <w:t xml:space="preserve">Recursos informáticos. </w:t>
      </w:r>
      <w:r w:rsidRPr="00791D37">
        <w:t>Todos los nodos necesitan alguna forma de computación, para formar los paquetes de datos, encriptación/desencriptación de datos, realizar la transmisión, etc.</w:t>
      </w:r>
    </w:p>
    <w:p w14:paraId="0D69BC19" w14:textId="77777777" w:rsidR="00B62082" w:rsidRPr="00791D37" w:rsidRDefault="00B62082" w:rsidP="00791D37"/>
    <w:p w14:paraId="2C61D1BE" w14:textId="77777777" w:rsidR="00B62082" w:rsidRPr="00791D37" w:rsidRDefault="00B62082" w:rsidP="00791D37">
      <w:pPr>
        <w:pStyle w:val="Prrafodelista"/>
        <w:numPr>
          <w:ilvl w:val="0"/>
          <w:numId w:val="12"/>
        </w:numPr>
        <w:rPr>
          <w:b/>
          <w:bCs/>
        </w:rPr>
      </w:pPr>
      <w:r w:rsidRPr="00791D37">
        <w:rPr>
          <w:b/>
          <w:bCs/>
        </w:rPr>
        <w:t xml:space="preserve">Servicio ubicuo. </w:t>
      </w:r>
      <w:r w:rsidRPr="00791D37">
        <w:t>Se ofrece a sus usuarios un servicios siempre disponible.</w:t>
      </w:r>
    </w:p>
    <w:p w14:paraId="3FB82484" w14:textId="77777777" w:rsidR="00B62082" w:rsidRPr="00791D37" w:rsidRDefault="00B62082" w:rsidP="00791D37"/>
    <w:p w14:paraId="165DA22A" w14:textId="77777777" w:rsidR="00B62082" w:rsidRPr="00791D37" w:rsidRDefault="00B62082" w:rsidP="00791D37">
      <w:pPr>
        <w:pStyle w:val="Prrafodelista"/>
        <w:numPr>
          <w:ilvl w:val="0"/>
          <w:numId w:val="12"/>
        </w:numPr>
        <w:rPr>
          <w:b/>
          <w:bCs/>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p>
    <w:p w14:paraId="2122E04E" w14:textId="77777777" w:rsidR="00B62082" w:rsidRPr="00791D37" w:rsidRDefault="00B62082" w:rsidP="00791D37"/>
    <w:p w14:paraId="5203C8E8" w14:textId="77777777" w:rsidR="00B62082" w:rsidRPr="00791D37" w:rsidRDefault="00B62082" w:rsidP="00791D37">
      <w:pPr>
        <w:pStyle w:val="Prrafodelista"/>
        <w:numPr>
          <w:ilvl w:val="0"/>
          <w:numId w:val="12"/>
        </w:numPr>
        <w:rPr>
          <w:b/>
          <w:bCs/>
        </w:rPr>
      </w:pPr>
      <w:r w:rsidRPr="00791D37">
        <w:rPr>
          <w:b/>
          <w:bCs/>
        </w:rPr>
        <w:lastRenderedPageBreak/>
        <w:t xml:space="preserve">Gateways. </w:t>
      </w:r>
      <w:r w:rsidRPr="00791D37">
        <w:t xml:space="preserve">Las redes PAN Thread, pued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763F4B70" w14:textId="77777777" w:rsidR="00B62082" w:rsidRPr="00791D37" w:rsidRDefault="00B62082" w:rsidP="00791D37">
      <w:r w:rsidRPr="00791D37">
        <w:t>Todas estas características están diseñadas bajo estas cinco restricciones:</w:t>
      </w:r>
    </w:p>
    <w:p w14:paraId="753DFBC0" w14:textId="77777777" w:rsidR="00B62082" w:rsidRPr="00791D37" w:rsidRDefault="00B62082" w:rsidP="00791D37">
      <w:pPr>
        <w:pStyle w:val="Prrafodelista"/>
        <w:numPr>
          <w:ilvl w:val="0"/>
          <w:numId w:val="13"/>
        </w:numPr>
      </w:pPr>
      <w:r w:rsidRPr="00791D37">
        <w:rPr>
          <w:b/>
          <w:bCs/>
        </w:rPr>
        <w:t xml:space="preserve">Bajo consumo. </w:t>
      </w:r>
      <w:r w:rsidRPr="00791D37">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65EFDC86" w14:textId="77777777" w:rsidR="00B62082" w:rsidRPr="00791D37" w:rsidRDefault="00B62082" w:rsidP="00791D37"/>
    <w:p w14:paraId="3DEBF08C" w14:textId="77777777" w:rsidR="00B62082" w:rsidRPr="00791D37" w:rsidRDefault="00B62082" w:rsidP="00791D37">
      <w:pPr>
        <w:pStyle w:val="Prrafodelista"/>
        <w:numPr>
          <w:ilvl w:val="0"/>
          <w:numId w:val="13"/>
        </w:numPr>
      </w:pPr>
      <w:r w:rsidRPr="00791D37">
        <w:rPr>
          <w:b/>
          <w:bCs/>
        </w:rPr>
        <w:t>Bajo coste.</w:t>
      </w:r>
      <w:r w:rsidRPr="00791D37">
        <w:t xml:space="preserve"> Es importante que el sistema tenga dispositivos bajo coste y de bajo coste de mantenimiento, si lo que se quiere es un sistema ubicuo.</w:t>
      </w:r>
    </w:p>
    <w:p w14:paraId="1F780BF8" w14:textId="77777777" w:rsidR="00B62082" w:rsidRPr="00791D37" w:rsidRDefault="00B62082" w:rsidP="00791D37">
      <w:pPr>
        <w:pStyle w:val="Prrafodelista"/>
        <w:numPr>
          <w:ilvl w:val="0"/>
          <w:numId w:val="13"/>
        </w:numPr>
      </w:pPr>
      <w:r w:rsidRPr="00791D37">
        <w:rPr>
          <w:b/>
          <w:bCs/>
        </w:rPr>
        <w:t>Seguridad.</w:t>
      </w:r>
      <w:r w:rsidRPr="00791D37">
        <w:t xml:space="preserve"> Es importante mantener la seguridad de la PAN y de la nube.</w:t>
      </w:r>
    </w:p>
    <w:p w14:paraId="5B6FEC27" w14:textId="77777777" w:rsidR="00B62082" w:rsidRPr="00791D37" w:rsidRDefault="00B62082" w:rsidP="00791D37"/>
    <w:p w14:paraId="6FC383CF" w14:textId="77777777" w:rsidR="00B62082" w:rsidRPr="00791D37" w:rsidRDefault="00B62082" w:rsidP="00791D37">
      <w:pPr>
        <w:pStyle w:val="Prrafodelista"/>
        <w:numPr>
          <w:ilvl w:val="0"/>
          <w:numId w:val="13"/>
        </w:numPr>
      </w:pPr>
      <w:r w:rsidRPr="00791D37">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77777777" w:rsidR="00B62082" w:rsidRPr="00791D37" w:rsidRDefault="00B62082" w:rsidP="00791D37"/>
    <w:p w14:paraId="5605C4B3" w14:textId="77777777"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Debido al bajo consumo, la señal de comunicaciones es débil, por lo que lo complica más, por lo que una de las medidas tomadas es el envío de paquetes pequeños y con redundancia para tener cierta tolerancia a errores.</w:t>
      </w:r>
    </w:p>
    <w:p w14:paraId="3657FC84" w14:textId="77777777" w:rsidR="00B62082" w:rsidRPr="00791D37" w:rsidRDefault="00B62082" w:rsidP="00791D37"/>
    <w:p w14:paraId="687F2699" w14:textId="669C7288" w:rsidR="00B62082" w:rsidRPr="00791D37" w:rsidRDefault="00B62082" w:rsidP="00791D37">
      <w:pPr>
        <w:pStyle w:val="Ttulo4"/>
      </w:pPr>
      <w:bookmarkStart w:id="106" w:name="_Toc81499362"/>
      <w:bookmarkStart w:id="107" w:name="_Toc81590723"/>
      <w:r w:rsidRPr="00791D37">
        <w:t xml:space="preserve">Capa Física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06"/>
      <w:r w:rsidR="00AD1498" w:rsidRPr="00791D37">
        <w:rPr>
          <w:noProof/>
        </w:rPr>
        <w:t>[12], [14]</w:t>
      </w:r>
      <w:bookmarkEnd w:id="107"/>
      <w:r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3178B470" w:rsidR="00B62082" w:rsidRPr="00791D37" w:rsidRDefault="00B62082" w:rsidP="00791D37">
      <w:pPr>
        <w:pStyle w:val="Ttulo4"/>
      </w:pPr>
      <w:bookmarkStart w:id="108" w:name="_Toc81499363"/>
      <w:bookmarkStart w:id="109" w:name="_Toc81590724"/>
      <w:r w:rsidRPr="00791D37">
        <w:t xml:space="preserve">Capa MAC (o enlace de Dat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08"/>
      <w:r w:rsidR="00AD1498" w:rsidRPr="00791D37">
        <w:rPr>
          <w:noProof/>
        </w:rPr>
        <w:t>[12], [14]</w:t>
      </w:r>
      <w:bookmarkEnd w:id="109"/>
      <w:r w:rsidRPr="00791D37">
        <w:fldChar w:fldCharType="end"/>
      </w:r>
    </w:p>
    <w:p w14:paraId="73A1C0CF" w14:textId="77777777" w:rsidR="00B62082" w:rsidRPr="00791D37" w:rsidRDefault="00B62082" w:rsidP="00791D37"/>
    <w:p w14:paraId="1F6EB272" w14:textId="77777777" w:rsidR="00B62082" w:rsidRPr="00791D37" w:rsidRDefault="00B62082" w:rsidP="00791D37">
      <w:r w:rsidRPr="00791D37">
        <w:t xml:space="preserve">Otra parte por implementar de la especificación IEEE 802.15.4 en los dispositivos Thread es un conjunto de Control de Acceso a los Medios (Media Access Control – </w:t>
      </w:r>
      <w:r w:rsidRPr="00791D37">
        <w:lastRenderedPageBreak/>
        <w:t>MAC). Dependiendo de si el dispositivo tiene o no capacidad de enrutamiento, los dispositivos tendrán que funcionar como un dispositivo MAC conmpleto (MAC Full Function Device – FFD) o como un dispositivo MAC reducido (MAC Reduced Function Device – RFD).</w:t>
      </w:r>
    </w:p>
    <w:p w14:paraId="74C092F5" w14:textId="77777777" w:rsidR="00B62082" w:rsidRPr="00791D37" w:rsidRDefault="00B62082" w:rsidP="00791D37">
      <w:r w:rsidRPr="00791D37">
        <w:t>Las capacidades MAC que debe de tener un dispositivo Thread son:</w:t>
      </w:r>
    </w:p>
    <w:p w14:paraId="1AD2AF27" w14:textId="77777777" w:rsidR="00B62082" w:rsidRPr="00791D37" w:rsidRDefault="00B62082" w:rsidP="00791D37">
      <w:pPr>
        <w:pStyle w:val="Prrafodelista"/>
        <w:numPr>
          <w:ilvl w:val="0"/>
          <w:numId w:val="2"/>
        </w:numPr>
      </w:pPr>
      <w:r w:rsidRPr="00791D37">
        <w:t xml:space="preserve"> 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3141367E" w:rsidR="006242EF" w:rsidRDefault="006242EF" w:rsidP="006242EF">
      <w:pPr>
        <w:pStyle w:val="Descripcin"/>
        <w:jc w:val="center"/>
      </w:pPr>
      <w:r>
        <w:t xml:space="preserve">Tabla </w:t>
      </w:r>
      <w:r>
        <w:fldChar w:fldCharType="begin"/>
      </w:r>
      <w:r>
        <w:instrText xml:space="preserve"> SEQ Tabla \* ARABIC </w:instrText>
      </w:r>
      <w:r>
        <w:fldChar w:fldCharType="separate"/>
      </w:r>
      <w:r>
        <w:rPr>
          <w:noProof/>
        </w:rPr>
        <w:t>3</w:t>
      </w:r>
      <w:r>
        <w:fldChar w:fldCharType="end"/>
      </w:r>
      <w:r>
        <w:t xml:space="preserve"> </w:t>
      </w:r>
      <w:r w:rsidRPr="00F365E2">
        <w:t>MAC Layer Frame</w:t>
      </w:r>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lastRenderedPageBreak/>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1406CEE2" w:rsidR="00B62082" w:rsidRPr="00791D37" w:rsidRDefault="00B62082" w:rsidP="00791D37">
      <w:pPr>
        <w:pStyle w:val="Ttulo4"/>
      </w:pPr>
      <w:bookmarkStart w:id="110" w:name="_Toc81499364"/>
      <w:bookmarkStart w:id="111" w:name="_Toc81590725"/>
      <w:r w:rsidRPr="00791D37">
        <w:t xml:space="preserve">Capa de adaptación 6LoW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10"/>
      <w:r w:rsidR="00AD1498" w:rsidRPr="00791D37">
        <w:rPr>
          <w:noProof/>
        </w:rPr>
        <w:t>[12]</w:t>
      </w:r>
      <w:bookmarkEnd w:id="111"/>
      <w:r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over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0357B49A" w:rsidR="00B62082" w:rsidRPr="00791D37" w:rsidRDefault="00B62082" w:rsidP="00791D37">
      <w:pPr>
        <w:pStyle w:val="Ttulo4"/>
      </w:pPr>
      <w:bookmarkStart w:id="112" w:name="_Toc81499365"/>
      <w:bookmarkStart w:id="113" w:name="_Toc81590726"/>
      <w:r w:rsidRPr="00791D37">
        <w:t xml:space="preserve">Capa de Red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12"/>
      <w:r w:rsidR="00AD1498" w:rsidRPr="00791D37">
        <w:rPr>
          <w:noProof/>
        </w:rPr>
        <w:t>[12]</w:t>
      </w:r>
      <w:bookmarkEnd w:id="113"/>
      <w:r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77777777" w:rsidR="00B62082" w:rsidRPr="00791D37" w:rsidRDefault="00B62082" w:rsidP="00791D37">
      <w:r w:rsidRPr="00791D37">
        <w:t>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malla.</w:t>
      </w:r>
    </w:p>
    <w:p w14:paraId="497D4905" w14:textId="77777777" w:rsidR="00B62082" w:rsidRPr="00791D37" w:rsidRDefault="00B62082" w:rsidP="00791D37">
      <w:r w:rsidRPr="00791D37">
        <w:t>Las direcciones Unicast IPv6 son usadas para el uso interno de la malla. Las Unicast pueden ser localizadores de enrutamientos, localizador de cualquier tipo (Líder, DHCPv6, Servicio, Commision, Descubrimiento de Vecinos) o incluso Identifcador de Punto Final (EID – Endpoint Identifier).</w:t>
      </w:r>
    </w:p>
    <w:p w14:paraId="666714FD" w14:textId="53DB22EA" w:rsidR="00B62082" w:rsidRPr="00791D37" w:rsidRDefault="00B62082" w:rsidP="00791D37">
      <w:r w:rsidRPr="00791D37">
        <w:lastRenderedPageBreak/>
        <w:t xml:space="preserve">Las redes Thread no depende del Protocolo de Configuración de Host Dinámico v6 (DHCPv6), por lo que los dispositivos no tendrán que implementarlo. Lo que si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77777777" w:rsidR="00B62082" w:rsidRPr="00791D37" w:rsidRDefault="00B62082" w:rsidP="00791D37"/>
    <w:p w14:paraId="744A4AE2" w14:textId="77777777" w:rsidR="00B62082" w:rsidRPr="00791D37" w:rsidRDefault="00B62082" w:rsidP="00791D37">
      <w:pPr>
        <w:pStyle w:val="Ttulo4"/>
      </w:pPr>
      <w:r w:rsidRPr="00791D37">
        <w:t xml:space="preserve"> </w:t>
      </w:r>
      <w:bookmarkStart w:id="114" w:name="_Toc81499366"/>
      <w:bookmarkStart w:id="115" w:name="_Toc81590727"/>
      <w:r w:rsidRPr="00791D37">
        <w:t>Protocolo de Enrutamiento</w:t>
      </w:r>
      <w:bookmarkEnd w:id="114"/>
      <w:bookmarkEnd w:id="115"/>
    </w:p>
    <w:p w14:paraId="6127AAB9" w14:textId="77777777" w:rsidR="00B62082" w:rsidRPr="00791D37" w:rsidRDefault="00B62082" w:rsidP="00791D37"/>
    <w:p w14:paraId="49CD6754" w14:textId="77777777" w:rsidR="00B62082" w:rsidRPr="00791D37" w:rsidRDefault="00B62082" w:rsidP="00791D37">
      <w:r w:rsidRPr="00791D37">
        <w:t>Para el enrutamiento, Thread usa un simple protocolo de enrutamiento por vector de distancia. El enrutamiento dentro de la PAN está basado en RIPng (estándares RFC 2080 y RFC 1058). Los rúters de la PAN envían periódicamente sus “costes” de enrutamiento a todos los demás rúters junto con la calidad de enlace de un salto. Los costes de enrutamiento para un mensaje se sacarán de este último dato.</w:t>
      </w:r>
    </w:p>
    <w:p w14:paraId="6801DF79" w14:textId="77777777" w:rsidR="00B62082" w:rsidRPr="00791D37" w:rsidRDefault="00B62082" w:rsidP="00791D37">
      <w:r w:rsidRPr="00791D37">
        <w:t>Cada rúter 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77777777" w:rsidR="00B62082" w:rsidRPr="00791D37" w:rsidRDefault="00B62082" w:rsidP="00791D37">
      <w:r w:rsidRPr="00791D37">
        <w:t>Los rúters de la PAN mantienen un seguimiento de la versión Thread de los enlaces de sus hijos y, de manera proactiva, manda actualizaciones de versiones más nuevas. Además, si el rúter es un nodo Leader, este tiene una base de datos con las asignaciones de id. Los rúters 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35FDA9CB" w:rsidR="00B62082" w:rsidRPr="00791D37" w:rsidRDefault="00B62082" w:rsidP="00791D37">
      <w:pPr>
        <w:pStyle w:val="Ttulo4"/>
      </w:pPr>
      <w:bookmarkStart w:id="116" w:name="_Toc81499367"/>
      <w:bookmarkStart w:id="117" w:name="_Toc81590728"/>
      <w:r w:rsidRPr="00791D37">
        <w:t xml:space="preserve">Capa de Transporte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16"/>
      <w:r w:rsidR="00AD1498" w:rsidRPr="00791D37">
        <w:rPr>
          <w:noProof/>
        </w:rPr>
        <w:t>[12]</w:t>
      </w:r>
      <w:bookmarkEnd w:id="117"/>
      <w:r w:rsidRPr="00791D37">
        <w:fldChar w:fldCharType="end"/>
      </w:r>
      <w:r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77777777" w:rsidR="00B62082" w:rsidRPr="00791D37" w:rsidRDefault="00B62082" w:rsidP="00791D37">
      <w:r w:rsidRPr="00791D37">
        <w:t>CoAP tiene un conjunto de modos de seguridad y de implementación obligatoria cifrados. CoAP toma prestado algunos conceptos del protocolo Representational State Transfer (REST). 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77777777" w:rsidR="00B62082" w:rsidRPr="00791D37" w:rsidRDefault="00B62082" w:rsidP="00791D37">
      <w:pPr>
        <w:pStyle w:val="Prrafodelista"/>
        <w:numPr>
          <w:ilvl w:val="0"/>
          <w:numId w:val="2"/>
        </w:numPr>
      </w:pPr>
      <w:r w:rsidRPr="00791D37">
        <w:t>Modo Certificado (“certificate”).</w:t>
      </w:r>
    </w:p>
    <w:p w14:paraId="5BE8D66A" w14:textId="6A1BD3D0" w:rsidR="00B62082" w:rsidRPr="00791D37" w:rsidRDefault="00B62082" w:rsidP="00791D37">
      <w:r w:rsidRPr="00791D37">
        <w:lastRenderedPageBreak/>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En el modo de Clave Pre-Compartida, CoAP junta claves Pre-Compartidas con una lista de los correspondientes nodos de comunicación. En cuanto al modo Certificado, esta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77777777"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 lo cual reduce el ratio de compresión, dejando paso a su vez a más transmisiones de paquetes y potencias consumidas mayores-</w:t>
      </w:r>
    </w:p>
    <w:p w14:paraId="4847CF70" w14:textId="77777777" w:rsidR="00B62082" w:rsidRPr="00791D37" w:rsidRDefault="00B62082" w:rsidP="00791D37"/>
    <w:p w14:paraId="05EDDCE0" w14:textId="6A8C2944" w:rsidR="00B62082" w:rsidRPr="00791D37" w:rsidRDefault="00B62082" w:rsidP="00791D37">
      <w:pPr>
        <w:pStyle w:val="Ttulo4"/>
      </w:pPr>
      <w:bookmarkStart w:id="118" w:name="_Toc81499368"/>
      <w:bookmarkStart w:id="119" w:name="_Toc81590729"/>
      <w:r w:rsidRPr="00791D37">
        <w:t xml:space="preserve">Seguridad y Comisión de dispositiv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Pr="00791D37">
        <w:fldChar w:fldCharType="separate"/>
      </w:r>
      <w:bookmarkEnd w:id="118"/>
      <w:r w:rsidR="00AD1498" w:rsidRPr="00791D37">
        <w:rPr>
          <w:noProof/>
        </w:rPr>
        <w:t>[10], [12]</w:t>
      </w:r>
      <w:bookmarkEnd w:id="119"/>
      <w:r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120"/>
      <w:commentRangeEnd w:id="120"/>
      <w:r w:rsidRPr="00791D37">
        <w:rPr>
          <w:rStyle w:val="Refdecomentario"/>
        </w:rPr>
        <w:commentReference w:id="120"/>
      </w:r>
      <w:r w:rsidRPr="00791D37">
        <w:t>Thread usa MeshCoP (Mesh Commissioning Protocol),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77777777" w:rsidR="00B62082" w:rsidRPr="00791D37" w:rsidRDefault="00B62082" w:rsidP="00791D37">
      <w:r w:rsidRPr="00791D37">
        <w:t xml:space="preserve">Para añadir a la PAN un dispositivo, primero habrá que autenticarlo manualmente como un dispositivo elegible para unirse a la red, prosiguiendo con la comisión del dispositivo y compartiéndole la clave maestra de la PAN a través de un canal seguro. </w:t>
      </w:r>
    </w:p>
    <w:p w14:paraId="234163D2" w14:textId="77777777" w:rsidR="00B62082" w:rsidRPr="00791D37" w:rsidRDefault="00B62082" w:rsidP="00791D37">
      <w:r w:rsidRPr="00791D37">
        <w:t>Los dos principales métodos para la comisión que tiene Thread son:</w:t>
      </w:r>
    </w:p>
    <w:p w14:paraId="1E9F2191" w14:textId="77777777" w:rsidR="00B62082" w:rsidRPr="00791D37" w:rsidRDefault="00B62082" w:rsidP="00791D37">
      <w:pPr>
        <w:pStyle w:val="Prrafodelista"/>
        <w:numPr>
          <w:ilvl w:val="0"/>
          <w:numId w:val="2"/>
        </w:numPr>
      </w:pPr>
      <w:r w:rsidRPr="00791D37">
        <w:t>Usando el método Out-of-band, configurar directamente sobre el dispositivo toda la información necesaria para la comisión. Esta información permitirá a los dispositivos que quieran unirse, que se unan a la red Thread correcta.</w:t>
      </w:r>
    </w:p>
    <w:p w14:paraId="59D78CF1" w14:textId="77777777" w:rsidR="00B62082" w:rsidRPr="00791D37" w:rsidRDefault="00B62082" w:rsidP="00791D37">
      <w:pPr>
        <w:pStyle w:val="Prrafodelista"/>
        <w:numPr>
          <w:ilvl w:val="0"/>
          <w:numId w:val="2"/>
        </w:numPr>
      </w:pPr>
      <w:r w:rsidRPr="00791D37">
        <w:t>Establece una sesión de comisión entre un aplicación de comisión, ya sea en web, teléfono móvil, etc y el dispositivo que se quiere unir. Esta aplicación de comisión le da la información necesaria al dispositivo para que se conecte a la red adecuada.</w:t>
      </w:r>
    </w:p>
    <w:p w14:paraId="3D46EE84" w14:textId="7D89FF62" w:rsidR="00B62082" w:rsidRPr="00791D37" w:rsidRDefault="00B62082" w:rsidP="00791D37">
      <w:r w:rsidRPr="00791D37">
        <w:t xml:space="preserve">Antes de que un dispositivo sea autenticado, el propio Comisario deberá autenticarse también. Para ello se establece una conexión socket cliente/servidor, la cuál se le llamará Sesión de Comisión y sucede entre el Comisario 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Esta sesión abierta usa un determinado puerto UDP y se usa una credencial conocida como Pre-Shared Key for Commissioner. Tras terminar esta autenticación, el Comisario se registra con el BR, y este último comparte la información del Comisario al Nodo Leader, el cuál procederá a aceptar o rechazar al Comisario. En caso de ser aceptado el Comisario, el Líder manda su información a los Joiner Routers (JR) de la PAN.</w:t>
      </w:r>
    </w:p>
    <w:p w14:paraId="6539062F" w14:textId="77777777" w:rsidR="00B62082" w:rsidRPr="00791D37" w:rsidRDefault="00B62082" w:rsidP="00791D37">
      <w:r w:rsidRPr="00791D37">
        <w:t xml:space="preserve">Cuando un dispositivo desea unirse a la PAN, se le llama Joiner Device (JD). Para unirse a la PAN, el JD debe enviar mensajes de Descubrimiento Solicitud/Respuesta usando MLE en modo inseguro a un JR. Antes de que el tiempo de unión expire y si la unión de </w:t>
      </w:r>
      <w:r w:rsidRPr="00791D37">
        <w:lastRenderedPageBreak/>
        <w:t>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77777777" w:rsidR="00B62082" w:rsidRPr="00791D37" w:rsidRDefault="00B62082" w:rsidP="00791D37">
      <w:r w:rsidRPr="00791D37">
        <w:t xml:space="preserve">Una vez en la red, el JD mandará un saludo vía DTLS al JR, estableciendo con él una Joiner Session (JS). El JR mandará mensajes UDP al BR, el cuál los transmitirá al Comisario. A pesar de manejar estos mensajes, ni el BR ni el JR tienen acceso al contenido de los mensajes, solo los transmiten al puerto UDP indicado. Para afianzar una confianza entre dispositivos, hay un intercambio de mensajes entre el JD y el Comisario. </w:t>
      </w:r>
    </w:p>
    <w:p w14:paraId="730AE5F4" w14:textId="77777777" w:rsidR="00B62082" w:rsidRPr="00791D37" w:rsidRDefault="00B62082" w:rsidP="00791D37">
      <w:r w:rsidRPr="00791D37">
        <w:t>El Comisario chequea el Identificador de Interfaz del JD (IID) y sus credenciales y si todo está correcto, el JD recibirá con los datos y los servicios apropiados, a la vez que comparte su Key Encryption Key (KEK) y finalmente se cierra la JS.</w:t>
      </w:r>
    </w:p>
    <w:p w14:paraId="5F062372" w14:textId="321000A6" w:rsidR="00571788" w:rsidRPr="00791D37" w:rsidRDefault="00B62082" w:rsidP="00791D37">
      <w:r w:rsidRPr="00791D37">
        <w:t>Finalmente, el Comisario 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121" w:name="_Toc81499399"/>
      <w:bookmarkStart w:id="122" w:name="_Toc81590730"/>
      <w:r w:rsidRPr="00791D37">
        <w:lastRenderedPageBreak/>
        <w:t>AN</w:t>
      </w:r>
      <w:commentRangeStart w:id="123"/>
      <w:r w:rsidRPr="00791D37">
        <w:t>ALISIS</w:t>
      </w:r>
      <w:commentRangeEnd w:id="123"/>
      <w:r w:rsidRPr="00791D37">
        <w:t xml:space="preserve"> DE LA TECNOLOGÍA THREAD</w:t>
      </w:r>
      <w:r w:rsidRPr="00791D37">
        <w:rPr>
          <w:rStyle w:val="Refdecomentario"/>
          <w:rFonts w:eastAsiaTheme="minorHAnsi"/>
          <w:color w:val="auto"/>
        </w:rPr>
        <w:commentReference w:id="123"/>
      </w:r>
      <w:bookmarkEnd w:id="121"/>
      <w:bookmarkEnd w:id="122"/>
    </w:p>
    <w:p w14:paraId="131FB54F" w14:textId="427B4F85" w:rsidR="00F21168" w:rsidRDefault="00F21168" w:rsidP="00F21168"/>
    <w:p w14:paraId="0FA68786" w14:textId="0F9D80B0" w:rsidR="00F21168" w:rsidRDefault="00F21168" w:rsidP="00F21168">
      <w:pPr>
        <w:pStyle w:val="Ttulo2"/>
      </w:pPr>
      <w:bookmarkStart w:id="124" w:name="_Toc81590731"/>
      <w:r>
        <w:t>ANÁLISIS INICIAL</w:t>
      </w:r>
      <w:bookmarkEnd w:id="124"/>
    </w:p>
    <w:p w14:paraId="285E8E52" w14:textId="77777777" w:rsidR="00F21168" w:rsidRPr="00F21168" w:rsidRDefault="00F21168" w:rsidP="00F21168"/>
    <w:p w14:paraId="1B08341B" w14:textId="77777777" w:rsidR="00791D37" w:rsidRPr="00791D37" w:rsidRDefault="00791D37" w:rsidP="00791D37"/>
    <w:p w14:paraId="0D2F6E7B" w14:textId="2E66CBEC" w:rsidR="00363231" w:rsidRDefault="00363231" w:rsidP="00791D37">
      <w:pPr>
        <w:pStyle w:val="Ttulo2"/>
      </w:pPr>
      <w:bookmarkStart w:id="125" w:name="_Toc81590732"/>
      <w:r w:rsidRPr="00791D37">
        <w:t xml:space="preserve">CARACTERÍSTICAS </w:t>
      </w:r>
      <w:r w:rsidR="004272D2" w:rsidRPr="00791D37">
        <w:t>TÉCNOLOGIC</w:t>
      </w:r>
      <w:r w:rsidR="00933E5F" w:rsidRPr="00791D37">
        <w:t>AS</w:t>
      </w:r>
      <w:r w:rsidRPr="00791D37">
        <w:t xml:space="preserve"> DE LOS MÓDULOS</w:t>
      </w:r>
      <w:bookmarkEnd w:id="125"/>
    </w:p>
    <w:p w14:paraId="38A9E63D" w14:textId="68F29344" w:rsidR="00ED1700" w:rsidRDefault="00ED1700" w:rsidP="00ED1700"/>
    <w:p w14:paraId="3D088121" w14:textId="76F27CE6" w:rsidR="00ED1700" w:rsidRDefault="00ED1700" w:rsidP="00ED1700">
      <w:pPr>
        <w:pStyle w:val="Ttulo3"/>
      </w:pPr>
      <w:bookmarkStart w:id="126" w:name="_Características_módulo_RF"/>
      <w:bookmarkStart w:id="127" w:name="_Toc81590733"/>
      <w:bookmarkEnd w:id="126"/>
      <w:r>
        <w:t>Características módulo RF</w:t>
      </w:r>
      <w:r w:rsidR="002330D3">
        <w:t xml:space="preserve"> </w:t>
      </w:r>
      <w:r>
        <w:t>KTWM102</w:t>
      </w:r>
      <w:bookmarkEnd w:id="127"/>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1D254D93" w:rsidR="00ED1700" w:rsidRDefault="00ED1700" w:rsidP="00ED1700">
      <w:pPr>
        <w:pStyle w:val="Ttulo3"/>
      </w:pPr>
      <w:bookmarkStart w:id="128" w:name="_Toc81590734"/>
      <w:r>
        <w:t>Características KTDG102 Evaluation Dongle</w:t>
      </w:r>
      <w:bookmarkEnd w:id="128"/>
    </w:p>
    <w:p w14:paraId="3B1DCDA7" w14:textId="016763ED" w:rsidR="00EF2EE1" w:rsidRDefault="00EF2EE1" w:rsidP="00EF2EE1"/>
    <w:p w14:paraId="76712FEB" w14:textId="21F67791" w:rsidR="00EF2EE1" w:rsidRDefault="00EF2EE1" w:rsidP="00EF2EE1">
      <w:r>
        <w:t xml:space="preserve">En primera instancia, el módulo KTDG102 integra el módulo RF KTWM102 comentado en </w:t>
      </w:r>
      <w:hyperlink w:anchor="_Características_módulo_RF" w:history="1">
        <w:r w:rsidRPr="00EF2EE1">
          <w:rPr>
            <w:rStyle w:val="Hipervnculo"/>
          </w:rPr>
          <w:t>Características KTWM102</w:t>
        </w:r>
      </w:hyperlink>
      <w:r>
        <w:t xml:space="preserve"> 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lastRenderedPageBreak/>
        <w:t>El KTDG102 permite actualizar el firmware a los usuarios, pudiendo así cambiar incluso la funcionalidad del dispositivo, ya sea a un nodo Thread, un sniffer 802.15.4 o un dispositivo Golden Reference, el cuál ejecutar la certificación Thread interna.</w:t>
      </w:r>
    </w:p>
    <w:p w14:paraId="33B38147" w14:textId="77777777" w:rsidR="00DF2718" w:rsidRPr="00EF2EE1" w:rsidRDefault="00DF2718" w:rsidP="00EF2EE1"/>
    <w:p w14:paraId="03801E7A" w14:textId="53D0B25D" w:rsidR="00363231" w:rsidRPr="00791D37" w:rsidRDefault="00363231" w:rsidP="00791D37">
      <w:pPr>
        <w:pStyle w:val="Ttulo3"/>
      </w:pPr>
      <w:bookmarkStart w:id="129" w:name="_Toc81590735"/>
      <w:r w:rsidRPr="00791D37">
        <w:t>Características del Border Router</w:t>
      </w:r>
      <w:r w:rsidR="00933E5F" w:rsidRPr="00791D37">
        <w:t xml:space="preserve"> KTBRN1</w:t>
      </w:r>
      <w:bookmarkEnd w:id="129"/>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el primer Border Router que incluye el servicio de Thread Backbon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A67B313" w:rsidR="00ED1700" w:rsidRDefault="00ED1700" w:rsidP="00791D37"/>
    <w:p w14:paraId="0D210564" w14:textId="77777777" w:rsidR="00537564" w:rsidRPr="00791D37" w:rsidRDefault="00537564" w:rsidP="00791D37"/>
    <w:p w14:paraId="18F534A6" w14:textId="77777777" w:rsidR="00571788" w:rsidRPr="00791D37" w:rsidRDefault="00571788" w:rsidP="00791D37">
      <w:pPr>
        <w:pStyle w:val="Ttulo2"/>
      </w:pPr>
      <w:bookmarkStart w:id="130" w:name="_Toc81499400"/>
      <w:bookmarkStart w:id="131" w:name="_Toc81590736"/>
      <w:r w:rsidRPr="00791D37">
        <w:t>CONFIGURACIONES INICIALES</w:t>
      </w:r>
      <w:bookmarkEnd w:id="130"/>
      <w:bookmarkEnd w:id="131"/>
    </w:p>
    <w:p w14:paraId="11F18173" w14:textId="77777777" w:rsidR="00571788" w:rsidRPr="00791D37" w:rsidRDefault="00571788" w:rsidP="00791D37"/>
    <w:p w14:paraId="78FFD4A4" w14:textId="77777777" w:rsidR="00571788" w:rsidRPr="00791D37" w:rsidRDefault="00571788" w:rsidP="00791D37">
      <w:pPr>
        <w:pStyle w:val="Ttulo3"/>
      </w:pPr>
      <w:bookmarkStart w:id="132" w:name="_Toc81499401"/>
      <w:bookmarkStart w:id="133" w:name="_Toc81590737"/>
      <w:commentRangeStart w:id="134"/>
      <w:commentRangeStart w:id="135"/>
      <w:r w:rsidRPr="00791D37">
        <w:t>Configuración del Border Router</w:t>
      </w:r>
      <w:commentRangeEnd w:id="134"/>
      <w:r w:rsidRPr="00791D37">
        <w:rPr>
          <w:rStyle w:val="Refdecomentario"/>
          <w:rFonts w:eastAsiaTheme="minorHAnsi"/>
          <w:color w:val="auto"/>
        </w:rPr>
        <w:commentReference w:id="134"/>
      </w:r>
      <w:bookmarkEnd w:id="132"/>
      <w:commentRangeEnd w:id="135"/>
      <w:r w:rsidR="00537564" w:rsidRPr="00791D37">
        <w:rPr>
          <w:rStyle w:val="Refdecomentario"/>
          <w:rFonts w:eastAsiaTheme="minorHAnsi"/>
          <w:color w:val="auto"/>
        </w:rPr>
        <w:commentReference w:id="135"/>
      </w:r>
      <w:bookmarkEnd w:id="133"/>
    </w:p>
    <w:p w14:paraId="098D9CCE" w14:textId="77777777" w:rsidR="00571788" w:rsidRPr="00791D37" w:rsidRDefault="00571788" w:rsidP="00791D37"/>
    <w:p w14:paraId="18C53CD1" w14:textId="77777777" w:rsidR="00571788" w:rsidRPr="00791D37" w:rsidRDefault="00571788" w:rsidP="00791D37">
      <w:pPr>
        <w:pStyle w:val="Ttulo4"/>
      </w:pPr>
      <w:bookmarkStart w:id="136" w:name="_Toc81499402"/>
      <w:bookmarkStart w:id="137" w:name="_Toc81590738"/>
      <w:r w:rsidRPr="00791D37">
        <w:t>Requerimientos</w:t>
      </w:r>
      <w:bookmarkEnd w:id="136"/>
      <w:bookmarkEnd w:id="137"/>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77777777" w:rsidR="00571788" w:rsidRPr="00791D37" w:rsidRDefault="00571788" w:rsidP="00791D37">
      <w:pPr>
        <w:pStyle w:val="Ttulo4"/>
      </w:pPr>
      <w:bookmarkStart w:id="138" w:name="_Toc81499403"/>
      <w:bookmarkStart w:id="139" w:name="_Toc81590739"/>
      <w:r w:rsidRPr="00791D37">
        <w:lastRenderedPageBreak/>
        <w:t>Guía de Instalación</w:t>
      </w:r>
      <w:bookmarkEnd w:id="138"/>
      <w:bookmarkEnd w:id="139"/>
    </w:p>
    <w:p w14:paraId="5F2CD586" w14:textId="77777777" w:rsidR="00571788" w:rsidRPr="00791D37" w:rsidRDefault="00571788" w:rsidP="00791D37"/>
    <w:p w14:paraId="56086A91" w14:textId="77777777" w:rsidR="00571788" w:rsidRPr="00791D37" w:rsidRDefault="00571788" w:rsidP="00791D37">
      <w:pPr>
        <w:pStyle w:val="Textoindependiente"/>
      </w:pPr>
      <w:r w:rsidRPr="00791D37">
        <w:t>Para la instalación del Software del Border Router debemos seguir los siguientes pasos.</w:t>
      </w:r>
    </w:p>
    <w:p w14:paraId="1BED244E" w14:textId="77777777" w:rsidR="00571788" w:rsidRPr="00791D37" w:rsidRDefault="00571788" w:rsidP="00791D37">
      <w:pPr>
        <w:pStyle w:val="Ttulo5"/>
        <w:numPr>
          <w:ilvl w:val="4"/>
          <w:numId w:val="1"/>
        </w:numPr>
        <w:rPr>
          <w:rFonts w:ascii="Arial" w:hAnsi="Arial" w:cs="Arial"/>
        </w:rPr>
      </w:pPr>
      <w:bookmarkStart w:id="140" w:name="_Toc81499404"/>
      <w:bookmarkStart w:id="141" w:name="_Toc81590740"/>
      <w:r w:rsidRPr="00791D37">
        <w:rPr>
          <w:rFonts w:ascii="Arial" w:hAnsi="Arial" w:cs="Arial"/>
        </w:rPr>
        <w:t>Descarga del Software Requerido</w:t>
      </w:r>
      <w:bookmarkEnd w:id="140"/>
      <w:bookmarkEnd w:id="141"/>
    </w:p>
    <w:p w14:paraId="73967FD4" w14:textId="77777777" w:rsidR="00571788" w:rsidRPr="00791D37" w:rsidRDefault="00571788" w:rsidP="00791D37">
      <w:r w:rsidRPr="00791D37">
        <w:t>Deberemos descargar la imagen, basada en Debian, en su última versión para el KTBRN1. Este software incluye el software de KiBRA. Esta imagen la podemos encontrar en el siguiente enlace:</w:t>
      </w:r>
    </w:p>
    <w:p w14:paraId="6FB2CA65" w14:textId="77777777"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KTBRN1 + KiBRA image file</w:t>
      </w:r>
    </w:p>
    <w:p w14:paraId="390B7190" w14:textId="77777777" w:rsidR="00571788" w:rsidRPr="00791D37" w:rsidRDefault="00571788" w:rsidP="00791D37">
      <w:r w:rsidRPr="00791D37">
        <w:rPr>
          <w:rStyle w:val="SinespaciadoCar"/>
        </w:rPr>
        <w:fldChar w:fldCharType="end"/>
      </w:r>
      <w:r w:rsidRPr="00791D37">
        <w:t xml:space="preserve">Una vez descargada esta imagen, descargaremos el fichero </w:t>
      </w:r>
      <w:hyperlink r:id="rId23" w:anchor="resources" w:history="1">
        <w:r w:rsidRPr="00791D37">
          <w:rPr>
            <w:rStyle w:val="SinespaciadoCar"/>
          </w:rPr>
          <w:t>KiBRA-v2.x.x.zip</w:t>
        </w:r>
      </w:hyperlink>
      <w:r w:rsidRPr="00791D37">
        <w:t xml:space="preserve"> para un uso posterior.</w:t>
      </w:r>
    </w:p>
    <w:p w14:paraId="0710784F" w14:textId="77777777" w:rsidR="00571788" w:rsidRPr="00791D37" w:rsidRDefault="00571788" w:rsidP="00791D37">
      <w:r w:rsidRPr="00791D37">
        <w:t>Una vez descargada la imagen y el fichero .ZIP, necesitaremos un software para actualizar la imagen guardada en la SD o flashear una nueva. Un ejemplo de este software sería:</w:t>
      </w:r>
    </w:p>
    <w:p w14:paraId="1DE41DC2" w14:textId="77777777"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r w:rsidRPr="00791D37">
        <w:rPr>
          <w:rStyle w:val="Hipervnculo"/>
          <w:rFonts w:eastAsiaTheme="minorEastAsia"/>
          <w:lang w:eastAsia="es-ES"/>
        </w:rPr>
        <w:t>Balena Etcher</w:t>
      </w:r>
    </w:p>
    <w:p w14:paraId="535651A6" w14:textId="77777777" w:rsidR="00571788" w:rsidRPr="00791D37" w:rsidRDefault="00571788" w:rsidP="00791D37">
      <w:r w:rsidRPr="00791D37">
        <w:rPr>
          <w:rStyle w:val="SinespaciadoCar"/>
        </w:rPr>
        <w:fldChar w:fldCharType="end"/>
      </w:r>
      <w:r w:rsidRPr="00791D37">
        <w:t>Por otro lado necesitaremos una terminal Serie y/o un cliente SSH para la conexión con el dispositivo KTBRN1.</w:t>
      </w:r>
    </w:p>
    <w:p w14:paraId="318733A8" w14:textId="77777777" w:rsidR="00571788" w:rsidRPr="00791D37" w:rsidRDefault="00CA0339" w:rsidP="00791D37">
      <w:pPr>
        <w:pStyle w:val="Prrafodelista"/>
        <w:numPr>
          <w:ilvl w:val="0"/>
          <w:numId w:val="14"/>
        </w:numPr>
      </w:pPr>
      <w:hyperlink r:id="rId24" w:history="1">
        <w:r w:rsidR="00571788" w:rsidRPr="00791D37">
          <w:rPr>
            <w:rStyle w:val="Hipervnculo"/>
          </w:rPr>
          <w:t>MobaXterm free</w:t>
        </w:r>
      </w:hyperlink>
      <w:r w:rsidR="00571788" w:rsidRPr="00791D37">
        <w:t>: Para el cliente SSH y la terminal Serie. Admite ambos tipos de sesiones a la vez, pero puede usarse cualquier otro.</w:t>
      </w:r>
    </w:p>
    <w:p w14:paraId="02A9402F" w14:textId="2889E32C" w:rsidR="00B62082" w:rsidRPr="00791D37" w:rsidRDefault="00CA0339" w:rsidP="00791D37">
      <w:hyperlink r:id="rId25" w:history="1">
        <w:r w:rsidR="00571788" w:rsidRPr="00791D37">
          <w:rPr>
            <w:rStyle w:val="Hipervnculo"/>
            <w:rFonts w:eastAsiaTheme="minorEastAsia"/>
            <w:lang w:eastAsia="es-ES"/>
          </w:rPr>
          <w:t>Zadig</w:t>
        </w:r>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77777777" w:rsidR="00571788" w:rsidRPr="00791D37" w:rsidRDefault="00571788" w:rsidP="00791D37">
      <w:pPr>
        <w:pStyle w:val="Ttulo5"/>
        <w:numPr>
          <w:ilvl w:val="4"/>
          <w:numId w:val="1"/>
        </w:numPr>
        <w:rPr>
          <w:rFonts w:ascii="Arial" w:hAnsi="Arial" w:cs="Arial"/>
        </w:rPr>
      </w:pPr>
      <w:bookmarkStart w:id="142" w:name="_Toc81499405"/>
      <w:bookmarkStart w:id="143" w:name="_Toc81590741"/>
      <w:r w:rsidRPr="00791D37">
        <w:rPr>
          <w:rFonts w:ascii="Arial" w:hAnsi="Arial" w:cs="Arial"/>
        </w:rPr>
        <w:t>Flashear la imagen en la tarjeta SD</w:t>
      </w:r>
      <w:bookmarkEnd w:id="142"/>
      <w:bookmarkEnd w:id="143"/>
    </w:p>
    <w:p w14:paraId="63809A6C" w14:textId="77777777" w:rsidR="00571788" w:rsidRPr="00791D37" w:rsidRDefault="00571788" w:rsidP="00791D37"/>
    <w:p w14:paraId="57B11C31" w14:textId="77777777" w:rsidR="00571788" w:rsidRPr="00791D37" w:rsidRDefault="00571788" w:rsidP="00791D37">
      <w:r w:rsidRPr="00791D37">
        <w:t>En caso de necesitar actualizar o flashear una imagen en una tarjeta SD, deberemos seguir las siguientes instrucciones:</w:t>
      </w:r>
    </w:p>
    <w:p w14:paraId="4093606A" w14:textId="77777777" w:rsidR="00571788" w:rsidRPr="00791D37" w:rsidRDefault="00571788" w:rsidP="00791D37">
      <w:pPr>
        <w:pStyle w:val="Prrafodelista"/>
        <w:numPr>
          <w:ilvl w:val="0"/>
          <w:numId w:val="14"/>
        </w:numPr>
      </w:pPr>
      <w:r w:rsidRPr="00791D37">
        <w:t>Instalar y abrir Balena Etcher.</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gz</w:t>
      </w:r>
      <w:r w:rsidRPr="00791D37">
        <w:t xml:space="preserve"> (la imagen) en Etcher.</w:t>
      </w:r>
    </w:p>
    <w:p w14:paraId="57347498" w14:textId="77777777" w:rsidR="00571788" w:rsidRPr="00791D37" w:rsidRDefault="00571788" w:rsidP="00791D37">
      <w:pPr>
        <w:pStyle w:val="Prrafodelista"/>
        <w:numPr>
          <w:ilvl w:val="0"/>
          <w:numId w:val="14"/>
        </w:numPr>
      </w:pPr>
      <w:r w:rsidRPr="00791D37">
        <w:t>Introducir la SD en el lector de tarjetas del ordenador y seleccionarla en Etcher. Recordemos que es recomendado el uso de una micro SD clase 10 de al menos 2 GB de capacidad.</w:t>
      </w:r>
    </w:p>
    <w:p w14:paraId="1269C775" w14:textId="77777777" w:rsidR="00571788" w:rsidRPr="00791D37" w:rsidRDefault="00571788" w:rsidP="00791D37">
      <w:pPr>
        <w:pStyle w:val="Prrafodelista"/>
        <w:numPr>
          <w:ilvl w:val="0"/>
          <w:numId w:val="14"/>
        </w:numPr>
      </w:pPr>
      <w:r w:rsidRPr="00791D37">
        <w:t>Seleccionaremos Flash y esperaremos a que termine.</w:t>
      </w:r>
    </w:p>
    <w:p w14:paraId="7F159DFB" w14:textId="77777777" w:rsidR="00571788" w:rsidRPr="00791D37" w:rsidRDefault="00571788" w:rsidP="00791D37">
      <w:pPr>
        <w:pStyle w:val="Prrafodelista"/>
        <w:numPr>
          <w:ilvl w:val="0"/>
          <w:numId w:val="14"/>
        </w:numPr>
      </w:pPr>
      <w:r w:rsidRPr="00791D37">
        <w:t>Expulsaremos la tarjeta SD y la introduciremos 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lastRenderedPageBreak/>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6"/>
                    <a:stretch>
                      <a:fillRect/>
                    </a:stretch>
                  </pic:blipFill>
                  <pic:spPr>
                    <a:xfrm>
                      <a:off x="0" y="0"/>
                      <a:ext cx="5400040" cy="3267075"/>
                    </a:xfrm>
                    <a:prstGeom prst="rect">
                      <a:avLst/>
                    </a:prstGeom>
                  </pic:spPr>
                </pic:pic>
              </a:graphicData>
            </a:graphic>
          </wp:inline>
        </w:drawing>
      </w:r>
    </w:p>
    <w:p w14:paraId="5D18D375" w14:textId="0CE3D26A" w:rsidR="00571788" w:rsidRPr="00791D37" w:rsidRDefault="00571788" w:rsidP="00F21168">
      <w:pPr>
        <w:pStyle w:val="Descripcin"/>
        <w:jc w:val="center"/>
      </w:pPr>
      <w:bookmarkStart w:id="144" w:name="_Toc81590613"/>
      <w:r w:rsidRPr="00791D37">
        <w:t xml:space="preserve">Ilustración </w:t>
      </w:r>
      <w:r w:rsidR="00CA0339" w:rsidRPr="00791D37">
        <w:fldChar w:fldCharType="begin"/>
      </w:r>
      <w:r w:rsidR="00CA0339" w:rsidRPr="00791D37">
        <w:instrText xml:space="preserve"> SEQ Ilustración \* ARABIC </w:instrText>
      </w:r>
      <w:r w:rsidR="00CA0339" w:rsidRPr="00791D37">
        <w:fldChar w:fldCharType="separate"/>
      </w:r>
      <w:r w:rsidR="00CA0339">
        <w:rPr>
          <w:noProof/>
        </w:rPr>
        <w:t>6</w:t>
      </w:r>
      <w:r w:rsidR="00CA0339" w:rsidRPr="00791D37">
        <w:rPr>
          <w:noProof/>
        </w:rPr>
        <w:fldChar w:fldCharType="end"/>
      </w:r>
      <w:r w:rsidRPr="00791D37">
        <w:t xml:space="preserve"> Balena Etcher</w:t>
      </w:r>
      <w:bookmarkEnd w:id="144"/>
    </w:p>
    <w:p w14:paraId="50420EA8" w14:textId="77777777" w:rsidR="00571788" w:rsidRPr="00791D37" w:rsidRDefault="00571788" w:rsidP="00791D37"/>
    <w:p w14:paraId="113935C0" w14:textId="77777777" w:rsidR="00571788" w:rsidRPr="00791D37" w:rsidRDefault="00571788" w:rsidP="00791D37">
      <w:pPr>
        <w:pStyle w:val="Ttulo5"/>
        <w:numPr>
          <w:ilvl w:val="4"/>
          <w:numId w:val="1"/>
        </w:numPr>
        <w:rPr>
          <w:rFonts w:ascii="Arial" w:hAnsi="Arial" w:cs="Arial"/>
        </w:rPr>
      </w:pPr>
      <w:bookmarkStart w:id="145" w:name="_Toc81499406"/>
      <w:bookmarkStart w:id="146" w:name="_Toc81590742"/>
      <w:r w:rsidRPr="00791D37">
        <w:rPr>
          <w:rFonts w:ascii="Arial" w:hAnsi="Arial" w:cs="Arial"/>
        </w:rPr>
        <w:t>Primera Instalación</w:t>
      </w:r>
      <w:bookmarkEnd w:id="145"/>
      <w:bookmarkEnd w:id="146"/>
    </w:p>
    <w:p w14:paraId="5ACFBDBF" w14:textId="77777777" w:rsidR="00571788" w:rsidRPr="00791D37" w:rsidRDefault="00571788" w:rsidP="00791D37"/>
    <w:p w14:paraId="6EAF2EA9" w14:textId="77777777" w:rsidR="00571788" w:rsidRPr="00791D37" w:rsidRDefault="00571788" w:rsidP="00791D37">
      <w:r w:rsidRPr="00791D37">
        <w:t xml:space="preserve">Conectaremos con un cable USB el dispositivo KTBRN1 al PC. La primera vez que encendamos 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77777777" w:rsidR="00571788" w:rsidRPr="00791D37" w:rsidRDefault="00571788" w:rsidP="00791D37">
      <w:r w:rsidRPr="00791D37">
        <w:t>Una vez terminado, seguiremos los pasos descritos debajo para acceder al dispositivo KTBRN1 a través de puerto USB Serie.</w:t>
      </w:r>
    </w:p>
    <w:p w14:paraId="3689E844" w14:textId="77777777" w:rsidR="00571788" w:rsidRPr="00791D37" w:rsidRDefault="00571788" w:rsidP="00791D37"/>
    <w:p w14:paraId="63A03864" w14:textId="77777777" w:rsidR="00571788" w:rsidRPr="00791D37" w:rsidRDefault="00571788" w:rsidP="00791D37">
      <w:pPr>
        <w:pStyle w:val="Ttulo6"/>
        <w:numPr>
          <w:ilvl w:val="5"/>
          <w:numId w:val="1"/>
        </w:numPr>
        <w:rPr>
          <w:rFonts w:ascii="Arial" w:hAnsi="Arial" w:cs="Arial"/>
        </w:rPr>
      </w:pPr>
      <w:bookmarkStart w:id="147" w:name="_Toc81590743"/>
      <w:r w:rsidRPr="00791D37">
        <w:rPr>
          <w:rFonts w:ascii="Arial" w:hAnsi="Arial" w:cs="Arial"/>
        </w:rPr>
        <w:t>Conexión vía puerto USB Serie</w:t>
      </w:r>
      <w:bookmarkEnd w:id="147"/>
    </w:p>
    <w:p w14:paraId="14A03D4E" w14:textId="77777777" w:rsidR="00571788" w:rsidRPr="00791D37" w:rsidRDefault="00571788" w:rsidP="00791D37"/>
    <w:p w14:paraId="625C9F2B" w14:textId="77777777" w:rsidR="00571788" w:rsidRPr="00791D37" w:rsidRDefault="00571788" w:rsidP="00791D37">
      <w:r w:rsidRPr="00791D37">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1653198D" w14:textId="77777777" w:rsidR="00571788" w:rsidRPr="00791D37" w:rsidRDefault="00571788" w:rsidP="00F21168">
      <w:pPr>
        <w:jc w:val="center"/>
      </w:pPr>
      <w:r w:rsidRPr="00791D37">
        <w:rPr>
          <w:noProof/>
        </w:rPr>
        <w:lastRenderedPageBreak/>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7"/>
                    <a:stretch>
                      <a:fillRect/>
                    </a:stretch>
                  </pic:blipFill>
                  <pic:spPr>
                    <a:xfrm>
                      <a:off x="0" y="0"/>
                      <a:ext cx="5400040" cy="3946525"/>
                    </a:xfrm>
                    <a:prstGeom prst="rect">
                      <a:avLst/>
                    </a:prstGeom>
                  </pic:spPr>
                </pic:pic>
              </a:graphicData>
            </a:graphic>
          </wp:inline>
        </w:drawing>
      </w:r>
    </w:p>
    <w:p w14:paraId="0D080367" w14:textId="03E83AB7" w:rsidR="00571788" w:rsidRPr="00791D37" w:rsidRDefault="00571788" w:rsidP="00F21168">
      <w:pPr>
        <w:pStyle w:val="Descripcin"/>
        <w:jc w:val="center"/>
      </w:pPr>
      <w:bookmarkStart w:id="148" w:name="_Toc81499818"/>
      <w:bookmarkStart w:id="149" w:name="_Toc81590614"/>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7</w:t>
      </w:r>
      <w:r w:rsidRPr="00791D37">
        <w:fldChar w:fldCharType="end"/>
      </w:r>
      <w:r w:rsidRPr="00791D37">
        <w:t xml:space="preserve"> Border Router en Administrador de Dispositivos Previo a la instalación de Drivers</w:t>
      </w:r>
      <w:bookmarkEnd w:id="148"/>
      <w:bookmarkEnd w:id="149"/>
    </w:p>
    <w:p w14:paraId="07773D58" w14:textId="77777777" w:rsidR="00571788" w:rsidRPr="00791D37" w:rsidRDefault="00571788" w:rsidP="006242EF">
      <w:pPr>
        <w:pStyle w:val="TDC3"/>
        <w:rPr>
          <w:rFonts w:eastAsiaTheme="minorHAnsi"/>
        </w:rPr>
      </w:pPr>
    </w:p>
    <w:p w14:paraId="047911EB" w14:textId="77777777" w:rsidR="00571788" w:rsidRPr="00791D37" w:rsidRDefault="00571788" w:rsidP="00791D37"/>
    <w:p w14:paraId="33B119A5" w14:textId="77777777" w:rsidR="00571788" w:rsidRPr="00791D37" w:rsidRDefault="00571788" w:rsidP="00791D37">
      <w:commentRangeStart w:id="150"/>
      <w:r w:rsidRPr="00791D37">
        <w:t>Si sale como en la imagen anterior, instalaremos los driver usando la herramienta Zadig.</w:t>
      </w:r>
      <w:commentRangeEnd w:id="150"/>
      <w:r w:rsidRPr="00791D37">
        <w:rPr>
          <w:rStyle w:val="Refdecomentario"/>
        </w:rPr>
        <w:commentReference w:id="150"/>
      </w:r>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8"/>
                    <a:stretch>
                      <a:fillRect/>
                    </a:stretch>
                  </pic:blipFill>
                  <pic:spPr>
                    <a:xfrm>
                      <a:off x="0" y="0"/>
                      <a:ext cx="5400040" cy="2406015"/>
                    </a:xfrm>
                    <a:prstGeom prst="rect">
                      <a:avLst/>
                    </a:prstGeom>
                  </pic:spPr>
                </pic:pic>
              </a:graphicData>
            </a:graphic>
          </wp:inline>
        </w:drawing>
      </w:r>
    </w:p>
    <w:p w14:paraId="1D303814" w14:textId="69CF5D20" w:rsidR="006242EF" w:rsidRPr="006242EF" w:rsidRDefault="00571788" w:rsidP="006242EF">
      <w:pPr>
        <w:pStyle w:val="Descripcin"/>
        <w:jc w:val="center"/>
      </w:pPr>
      <w:bookmarkStart w:id="151" w:name="_Toc81499584"/>
      <w:bookmarkStart w:id="152" w:name="_Toc81499819"/>
      <w:bookmarkStart w:id="153" w:name="_Toc81590615"/>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8</w:t>
      </w:r>
      <w:r w:rsidRPr="006242EF">
        <w:fldChar w:fldCharType="end"/>
      </w:r>
      <w:r w:rsidRPr="00791D37">
        <w:t xml:space="preserve"> Instalación Drivers de Border Router con Zadig</w:t>
      </w:r>
      <w:bookmarkEnd w:id="151"/>
      <w:bookmarkEnd w:id="152"/>
      <w:bookmarkEnd w:id="153"/>
    </w:p>
    <w:p w14:paraId="53DBB588" w14:textId="02D8F08F" w:rsidR="00571788" w:rsidRPr="00791D37" w:rsidRDefault="006242EF" w:rsidP="00791D37">
      <w:r>
        <w:rPr>
          <w:noProof/>
        </w:rPr>
        <mc:AlternateContent>
          <mc:Choice Requires="wps">
            <w:drawing>
              <wp:anchor distT="0" distB="0" distL="114300" distR="114300" simplePos="0" relativeHeight="251681792" behindDoc="0" locked="0" layoutInCell="1" allowOverlap="1" wp14:anchorId="57915159" wp14:editId="6BE138DE">
                <wp:simplePos x="0" y="0"/>
                <wp:positionH relativeFrom="margin">
                  <wp:posOffset>-228083</wp:posOffset>
                </wp:positionH>
                <wp:positionV relativeFrom="paragraph">
                  <wp:posOffset>5844481</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4E606751" w:rsidR="006242EF" w:rsidRPr="00420BA4" w:rsidRDefault="006242EF" w:rsidP="006242EF">
                            <w:pPr>
                              <w:pStyle w:val="Descripcin"/>
                              <w:jc w:val="center"/>
                              <w:rPr>
                                <w:noProof/>
                              </w:rPr>
                            </w:pPr>
                            <w:r>
                              <w:t xml:space="preserve">Ilustración </w:t>
                            </w:r>
                            <w:r>
                              <w:fldChar w:fldCharType="begin"/>
                            </w:r>
                            <w:r>
                              <w:instrText xml:space="preserve"> SEQ Ilustración \* ARABIC </w:instrText>
                            </w:r>
                            <w:r>
                              <w:fldChar w:fldCharType="separate"/>
                            </w:r>
                            <w:r w:rsidR="00CA0339">
                              <w:rPr>
                                <w:noProof/>
                              </w:rPr>
                              <w:t>9</w:t>
                            </w:r>
                            <w:r>
                              <w:fldChar w:fldCharType="end"/>
                            </w:r>
                            <w:r w:rsidRPr="0089317F">
                              <w:t xml:space="preserve"> MobaXte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17.95pt;margin-top:460.2pt;width:469.05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" stroked="f">
                <v:textbox style="mso-fit-shape-to-text:t" inset="0,0,0,0">
                  <w:txbxContent>
                    <w:p w14:paraId="27765CF5" w14:textId="4E606751" w:rsidR="006242EF" w:rsidRPr="00420BA4" w:rsidRDefault="006242EF" w:rsidP="006242EF">
                      <w:pPr>
                        <w:pStyle w:val="Descripcin"/>
                        <w:jc w:val="center"/>
                        <w:rPr>
                          <w:noProof/>
                        </w:rPr>
                      </w:pPr>
                      <w:r>
                        <w:t xml:space="preserve">Ilustración </w:t>
                      </w:r>
                      <w:r>
                        <w:fldChar w:fldCharType="begin"/>
                      </w:r>
                      <w:r>
                        <w:instrText xml:space="preserve"> SEQ Ilustración \* ARABIC </w:instrText>
                      </w:r>
                      <w:r>
                        <w:fldChar w:fldCharType="separate"/>
                      </w:r>
                      <w:r w:rsidR="00CA0339">
                        <w:rPr>
                          <w:noProof/>
                        </w:rPr>
                        <w:t>9</w:t>
                      </w:r>
                      <w:r>
                        <w:fldChar w:fldCharType="end"/>
                      </w:r>
                      <w:r w:rsidRPr="0089317F">
                        <w:t xml:space="preserve"> MobaXterm</w:t>
                      </w:r>
                    </w:p>
                  </w:txbxContent>
                </v:textbox>
                <w10:wrap type="square" anchorx="margin"/>
              </v:shape>
            </w:pict>
          </mc:Fallback>
        </mc:AlternateContent>
      </w:r>
      <w:r w:rsidR="00571788" w:rsidRPr="00791D37">
        <w:rPr>
          <w:noProof/>
        </w:rPr>
        <w:drawing>
          <wp:anchor distT="0" distB="0" distL="114300" distR="114300" simplePos="0" relativeHeight="251659264" behindDoc="0" locked="0" layoutInCell="1" allowOverlap="1" wp14:anchorId="068EA8C1" wp14:editId="0816A378">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571788" w:rsidRPr="00791D37">
        <w:t xml:space="preserve">Una vez tengamos acceso al KTBRN1 vía USB Serie, abriremos MobaXterm con una nueva sesión Serie. Seleccionaremos el puerto asignado al KTBRN1 con un BaudRate de 115200. Tras realizar esto aparecerá una consola de inició de sesión, en la cual deberemos iniciar sesión con el usuario </w:t>
      </w:r>
      <w:r w:rsidR="00571788" w:rsidRPr="00791D37">
        <w:rPr>
          <w:i/>
          <w:iCs/>
        </w:rPr>
        <w:t>root</w:t>
      </w:r>
      <w:r w:rsidR="00571788" w:rsidRPr="00791D37">
        <w:t xml:space="preserve"> y la contraseña </w:t>
      </w:r>
      <w:r w:rsidR="00571788" w:rsidRPr="00791D37">
        <w:rPr>
          <w:i/>
          <w:iCs/>
        </w:rPr>
        <w:t>kirale123</w:t>
      </w:r>
      <w:r w:rsidR="00571788" w:rsidRPr="00791D37">
        <w:t xml:space="preserve">. </w:t>
      </w:r>
    </w:p>
    <w:p w14:paraId="7D2C419F" w14:textId="77777777" w:rsidR="00571788" w:rsidRPr="00791D37" w:rsidRDefault="00571788" w:rsidP="00791D37">
      <w:r w:rsidRPr="00791D37">
        <w:lastRenderedPageBreak/>
        <w:t>La pantalla de bienvenida mostrará información sobre las direcciones IP configuradas en el KTBRN1 y que versión de KiBRA está utilizando.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7777777" w:rsidR="00571788" w:rsidRPr="00791D37" w:rsidRDefault="00571788" w:rsidP="00791D37">
      <w:r w:rsidRPr="00791D37">
        <w:t>Está dirección deberemos cambiarla a una dirección IPv4 que esté dentro de la red local nuestra, para poder ser visible al resto de los equipos.</w:t>
      </w:r>
    </w:p>
    <w:p w14:paraId="2CD597E7" w14:textId="77777777" w:rsidR="00571788" w:rsidRPr="00791D37" w:rsidRDefault="00571788" w:rsidP="00791D37">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20C0A028" w:rsidR="00571788" w:rsidRPr="00791D37" w:rsidRDefault="00571788" w:rsidP="00791D37">
      <w:pPr>
        <w:pStyle w:val="Ttulo4"/>
      </w:pPr>
      <w:bookmarkStart w:id="154" w:name="_Toc81499407"/>
      <w:bookmarkStart w:id="155" w:name="_Toc81590744"/>
      <w:r w:rsidRPr="00791D37">
        <w:t>Panel de Administración Web</w:t>
      </w:r>
      <w:bookmarkEnd w:id="154"/>
      <w:bookmarkEnd w:id="155"/>
    </w:p>
    <w:p w14:paraId="7B4496BB" w14:textId="77777777" w:rsidR="00571788" w:rsidRPr="00791D37" w:rsidRDefault="00571788" w:rsidP="00791D37"/>
    <w:p w14:paraId="11578723" w14:textId="77777777" w:rsidR="00571788" w:rsidRPr="00791D37" w:rsidRDefault="00571788" w:rsidP="00791D37">
      <w:r w:rsidRPr="00791D37">
        <w:t xml:space="preserve">Para acceder al Panel de Administración Web, está habilitado el puerto 8000 del KTBRN1. Accederemos introduciendo </w:t>
      </w:r>
      <w:hyperlink r:id="rId30" w:history="1">
        <w:r w:rsidRPr="00791D37">
          <w:rPr>
            <w:rStyle w:val="SinespaciadoCar"/>
          </w:rPr>
          <w:t>http://[IPv4]:8000</w:t>
        </w:r>
      </w:hyperlink>
      <w:r w:rsidRPr="00791D37">
        <w:t xml:space="preserve"> o </w:t>
      </w:r>
      <w:hyperlink r:id="rId31"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login.</w:t>
      </w:r>
    </w:p>
    <w:p w14:paraId="65E7FF49" w14:textId="77777777" w:rsidR="00571788" w:rsidRPr="00791D37" w:rsidRDefault="00571788" w:rsidP="00791D37">
      <w:r w:rsidRPr="00791D37">
        <w:t>Nota: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2"/>
                    <a:stretch>
                      <a:fillRect/>
                    </a:stretch>
                  </pic:blipFill>
                  <pic:spPr>
                    <a:xfrm>
                      <a:off x="0" y="0"/>
                      <a:ext cx="5400040" cy="4117340"/>
                    </a:xfrm>
                    <a:prstGeom prst="rect">
                      <a:avLst/>
                    </a:prstGeom>
                  </pic:spPr>
                </pic:pic>
              </a:graphicData>
            </a:graphic>
          </wp:inline>
        </w:drawing>
      </w:r>
    </w:p>
    <w:p w14:paraId="188DB0C7" w14:textId="64EE83B6" w:rsidR="00571788" w:rsidRPr="006242EF" w:rsidRDefault="00571788" w:rsidP="006242EF">
      <w:pPr>
        <w:pStyle w:val="Descripcin"/>
        <w:jc w:val="center"/>
      </w:pPr>
      <w:bookmarkStart w:id="156" w:name="_Toc81499586"/>
      <w:bookmarkStart w:id="157" w:name="_Toc81499821"/>
      <w:bookmarkStart w:id="158" w:name="_Toc81590617"/>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0</w:t>
      </w:r>
      <w:r w:rsidRPr="006242EF">
        <w:fldChar w:fldCharType="end"/>
      </w:r>
      <w:r w:rsidRPr="00791D37">
        <w:t xml:space="preserve"> Login Panel Administración Web</w:t>
      </w:r>
      <w:bookmarkEnd w:id="156"/>
      <w:bookmarkEnd w:id="157"/>
      <w:bookmarkEnd w:id="158"/>
    </w:p>
    <w:p w14:paraId="0EC39385" w14:textId="77777777" w:rsidR="00571788" w:rsidRPr="00791D37" w:rsidRDefault="00571788" w:rsidP="00791D37"/>
    <w:p w14:paraId="756BAC24" w14:textId="7ED881EB" w:rsidR="00571788" w:rsidRDefault="00571788" w:rsidP="00791D37">
      <w:pPr>
        <w:rPr>
          <w:i/>
          <w:iCs/>
        </w:rPr>
      </w:pPr>
      <w:r w:rsidRPr="00791D37">
        <w:lastRenderedPageBreak/>
        <w:t xml:space="preserve">Las credenciales son las mismas a las mencionadas anteriorment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77777777" w:rsidR="00571788" w:rsidRPr="00791D37" w:rsidRDefault="00571788" w:rsidP="00791D37">
      <w:pPr>
        <w:pStyle w:val="Ttulo5"/>
        <w:numPr>
          <w:ilvl w:val="4"/>
          <w:numId w:val="1"/>
        </w:numPr>
        <w:rPr>
          <w:rFonts w:ascii="Arial" w:hAnsi="Arial" w:cs="Arial"/>
        </w:rPr>
      </w:pPr>
      <w:bookmarkStart w:id="159" w:name="_Toc81499408"/>
      <w:bookmarkStart w:id="160" w:name="_Toc81590745"/>
      <w:r w:rsidRPr="00791D37">
        <w:rPr>
          <w:rFonts w:ascii="Arial" w:hAnsi="Arial" w:cs="Arial"/>
        </w:rPr>
        <w:t>Cambiar la configuración de red</w:t>
      </w:r>
      <w:bookmarkEnd w:id="159"/>
      <w:bookmarkEnd w:id="160"/>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3"/>
                    <a:stretch>
                      <a:fillRect/>
                    </a:stretch>
                  </pic:blipFill>
                  <pic:spPr>
                    <a:xfrm>
                      <a:off x="0" y="0"/>
                      <a:ext cx="5400040" cy="3559175"/>
                    </a:xfrm>
                    <a:prstGeom prst="rect">
                      <a:avLst/>
                    </a:prstGeom>
                  </pic:spPr>
                </pic:pic>
              </a:graphicData>
            </a:graphic>
          </wp:inline>
        </w:drawing>
      </w:r>
    </w:p>
    <w:p w14:paraId="4E50C83D" w14:textId="6564F2B7" w:rsidR="00571788" w:rsidRPr="006242EF" w:rsidRDefault="00571788" w:rsidP="006242EF">
      <w:pPr>
        <w:pStyle w:val="Descripcin"/>
        <w:jc w:val="center"/>
      </w:pPr>
      <w:bookmarkStart w:id="161" w:name="_Toc81499587"/>
      <w:bookmarkStart w:id="162" w:name="_Toc81499822"/>
      <w:bookmarkStart w:id="163" w:name="_Toc81590618"/>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1</w:t>
      </w:r>
      <w:r w:rsidRPr="006242EF">
        <w:fldChar w:fldCharType="end"/>
      </w:r>
      <w:r w:rsidRPr="00791D37">
        <w:t xml:space="preserve"> Pestaña Network</w:t>
      </w:r>
      <w:bookmarkEnd w:id="161"/>
      <w:bookmarkEnd w:id="162"/>
      <w:bookmarkEnd w:id="163"/>
    </w:p>
    <w:p w14:paraId="0C1EA9D3" w14:textId="77777777" w:rsidR="00571788" w:rsidRPr="00791D37" w:rsidRDefault="00571788" w:rsidP="00791D37"/>
    <w:p w14:paraId="0F65B914" w14:textId="77777777" w:rsidR="00571788" w:rsidRPr="00791D37" w:rsidRDefault="00571788" w:rsidP="00791D37">
      <w:r w:rsidRPr="00791D37">
        <w:t>Como se muestra en la imagen de arriba, la nueva dirección IPv4 del DHCP es 192.168.0.102. Ahora será posible acceder por cliente SSH a esta dirección e incluso por enlace local de dirección IPv6 si el ordenador está conectado a la misma red. KiBRA también usará esta dirección IPv4 externa para su funcionalidad NAT64.</w:t>
      </w:r>
    </w:p>
    <w:p w14:paraId="4C79FB4C" w14:textId="77777777" w:rsidR="00571788" w:rsidRPr="00791D37" w:rsidRDefault="00571788" w:rsidP="00791D37">
      <w:r w:rsidRPr="00791D37">
        <w:t>Nota: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77777777" w:rsidR="00571788" w:rsidRPr="00791D37" w:rsidRDefault="00571788" w:rsidP="00791D37">
      <w:pPr>
        <w:pStyle w:val="Ttulo5"/>
        <w:numPr>
          <w:ilvl w:val="4"/>
          <w:numId w:val="1"/>
        </w:numPr>
        <w:rPr>
          <w:rFonts w:ascii="Arial" w:hAnsi="Arial" w:cs="Arial"/>
        </w:rPr>
      </w:pPr>
      <w:bookmarkStart w:id="164" w:name="_Toc81499409"/>
      <w:bookmarkStart w:id="165" w:name="_Toc81590746"/>
      <w:r w:rsidRPr="00791D37">
        <w:rPr>
          <w:rFonts w:ascii="Arial" w:hAnsi="Arial" w:cs="Arial"/>
        </w:rPr>
        <w:lastRenderedPageBreak/>
        <w:t>Actualizar KiBRA</w:t>
      </w:r>
      <w:bookmarkEnd w:id="164"/>
      <w:bookmarkEnd w:id="165"/>
    </w:p>
    <w:p w14:paraId="5802F762" w14:textId="77777777" w:rsidR="00571788" w:rsidRPr="00791D37" w:rsidRDefault="00571788" w:rsidP="00791D37"/>
    <w:p w14:paraId="04D945F1" w14:textId="77777777" w:rsidR="00571788" w:rsidRPr="00791D37" w:rsidRDefault="00571788" w:rsidP="00791D37">
      <w:r w:rsidRPr="00791D37">
        <w:t>Para actualizar la versión de KiBRA, iremos al menú de KiBRA y pincharemos en el icono de “Upgrade”, que es el que se sitúa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4"/>
                    <a:stretch>
                      <a:fillRect/>
                    </a:stretch>
                  </pic:blipFill>
                  <pic:spPr>
                    <a:xfrm>
                      <a:off x="0" y="0"/>
                      <a:ext cx="5400040" cy="4359910"/>
                    </a:xfrm>
                    <a:prstGeom prst="rect">
                      <a:avLst/>
                    </a:prstGeom>
                  </pic:spPr>
                </pic:pic>
              </a:graphicData>
            </a:graphic>
          </wp:inline>
        </w:drawing>
      </w:r>
    </w:p>
    <w:p w14:paraId="22FD1DDD" w14:textId="13670317" w:rsidR="00571788" w:rsidRPr="006242EF" w:rsidRDefault="00571788" w:rsidP="006242EF">
      <w:pPr>
        <w:pStyle w:val="Descripcin"/>
        <w:jc w:val="center"/>
      </w:pPr>
      <w:bookmarkStart w:id="166" w:name="_Toc81499588"/>
      <w:bookmarkStart w:id="167" w:name="_Toc81499823"/>
      <w:bookmarkStart w:id="168" w:name="_Toc81590619"/>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2</w:t>
      </w:r>
      <w:r w:rsidRPr="006242EF">
        <w:fldChar w:fldCharType="end"/>
      </w:r>
      <w:r w:rsidRPr="00791D37">
        <w:t xml:space="preserve"> Actualización KiBRA</w:t>
      </w:r>
      <w:bookmarkEnd w:id="166"/>
      <w:bookmarkEnd w:id="167"/>
      <w:bookmarkEnd w:id="168"/>
    </w:p>
    <w:p w14:paraId="636F7954" w14:textId="77777777" w:rsidR="00571788" w:rsidRPr="00791D37" w:rsidRDefault="00571788" w:rsidP="00791D37"/>
    <w:p w14:paraId="468E87BF" w14:textId="77777777" w:rsidR="00571788" w:rsidRPr="00791D37" w:rsidRDefault="00571788" w:rsidP="00791D37">
      <w:r w:rsidRPr="00791D37">
        <w:t>Después seleccionaremos el fichero KiBRA-v2.x.x.zip descargado anteriormente en nuestro ordenador, pincharemos en el botón “Install” y seguiremos las instrucciones que nos aparecerán en pantalla.</w:t>
      </w:r>
    </w:p>
    <w:p w14:paraId="64FA8A5E" w14:textId="77777777" w:rsidR="00571788" w:rsidRPr="00791D37" w:rsidRDefault="00571788" w:rsidP="00791D37">
      <w:r w:rsidRPr="00791D37">
        <w:br w:type="page"/>
      </w:r>
    </w:p>
    <w:p w14:paraId="7A9B2C22" w14:textId="77777777" w:rsidR="00571788" w:rsidRPr="00791D37" w:rsidRDefault="00571788" w:rsidP="00791D37">
      <w:pPr>
        <w:pStyle w:val="Ttulo5"/>
        <w:numPr>
          <w:ilvl w:val="4"/>
          <w:numId w:val="1"/>
        </w:numPr>
        <w:rPr>
          <w:rFonts w:ascii="Arial" w:hAnsi="Arial" w:cs="Arial"/>
        </w:rPr>
      </w:pPr>
      <w:bookmarkStart w:id="169" w:name="_Toc81499410"/>
      <w:bookmarkStart w:id="170" w:name="_Toc81590747"/>
      <w:r w:rsidRPr="00791D37">
        <w:rPr>
          <w:rFonts w:ascii="Arial" w:hAnsi="Arial" w:cs="Arial"/>
        </w:rPr>
        <w:lastRenderedPageBreak/>
        <w:t>Configurar Border Router</w:t>
      </w:r>
      <w:bookmarkEnd w:id="169"/>
      <w:bookmarkEnd w:id="170"/>
    </w:p>
    <w:p w14:paraId="2DF91B73" w14:textId="77777777" w:rsidR="00571788" w:rsidRPr="00791D37" w:rsidRDefault="00571788" w:rsidP="00791D37"/>
    <w:p w14:paraId="489ED16F" w14:textId="77777777" w:rsidR="00571788" w:rsidRPr="00791D37" w:rsidRDefault="00571788" w:rsidP="00791D37">
      <w:r w:rsidRPr="00791D37">
        <w:t xml:space="preserve">Pincharemos en el submenú “Settings” por debajo del menú KiBRA,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5"/>
                    <a:stretch>
                      <a:fillRect/>
                    </a:stretch>
                  </pic:blipFill>
                  <pic:spPr>
                    <a:xfrm>
                      <a:off x="0" y="0"/>
                      <a:ext cx="5400040" cy="4354195"/>
                    </a:xfrm>
                    <a:prstGeom prst="rect">
                      <a:avLst/>
                    </a:prstGeom>
                  </pic:spPr>
                </pic:pic>
              </a:graphicData>
            </a:graphic>
          </wp:inline>
        </w:drawing>
      </w:r>
    </w:p>
    <w:p w14:paraId="6DCCEEC7" w14:textId="28968125" w:rsidR="00571788" w:rsidRPr="006242EF" w:rsidRDefault="00571788" w:rsidP="006242EF">
      <w:pPr>
        <w:pStyle w:val="Descripcin"/>
        <w:jc w:val="center"/>
      </w:pPr>
      <w:bookmarkStart w:id="171" w:name="_Toc81499589"/>
      <w:bookmarkStart w:id="172" w:name="_Toc81499824"/>
      <w:bookmarkStart w:id="173" w:name="_Toc81590620"/>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3</w:t>
      </w:r>
      <w:r w:rsidRPr="006242EF">
        <w:fldChar w:fldCharType="end"/>
      </w:r>
      <w:r w:rsidRPr="00791D37">
        <w:t xml:space="preserve"> Pestaña Settings</w:t>
      </w:r>
      <w:bookmarkEnd w:id="171"/>
      <w:bookmarkEnd w:id="172"/>
      <w:bookmarkEnd w:id="173"/>
    </w:p>
    <w:p w14:paraId="69F1273A" w14:textId="77777777" w:rsidR="00571788" w:rsidRPr="00791D37" w:rsidRDefault="00571788" w:rsidP="00791D37"/>
    <w:p w14:paraId="637ABB4D" w14:textId="77777777" w:rsidR="00571788" w:rsidRPr="00791D37" w:rsidRDefault="00571788" w:rsidP="00791D37">
      <w:pPr>
        <w:pStyle w:val="Ttulo6"/>
        <w:numPr>
          <w:ilvl w:val="5"/>
          <w:numId w:val="1"/>
        </w:numPr>
        <w:rPr>
          <w:rFonts w:ascii="Arial" w:hAnsi="Arial" w:cs="Arial"/>
        </w:rPr>
      </w:pPr>
      <w:bookmarkStart w:id="174" w:name="_Toc81590748"/>
      <w:r w:rsidRPr="00791D37">
        <w:rPr>
          <w:rFonts w:ascii="Arial" w:hAnsi="Arial" w:cs="Arial"/>
        </w:rPr>
        <w:t>Unirse o Formar una Red Thread</w:t>
      </w:r>
      <w:bookmarkEnd w:id="174"/>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r w:rsidRPr="00791D37">
        <w:rPr>
          <w:b/>
          <w:bCs/>
        </w:rPr>
        <w:t xml:space="preserve">Out-of-band Commisioning: </w:t>
      </w:r>
      <w:r w:rsidRPr="00791D37">
        <w:t xml:space="preserve"> Permite seleccionar o desactivar este tipo de unión a la red cuando el sistema arranca.</w:t>
      </w:r>
    </w:p>
    <w:p w14:paraId="2B861149" w14:textId="77777777"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2179BEE4">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18CB7ACE" w:rsidR="0074559B" w:rsidRPr="006242EF" w:rsidRDefault="0074559B" w:rsidP="006242EF">
                            <w:pPr>
                              <w:pStyle w:val="Descripcin"/>
                              <w:jc w:val="center"/>
                            </w:pPr>
                            <w:bookmarkStart w:id="175" w:name="_Toc81499590"/>
                            <w:bookmarkStart w:id="176" w:name="_Toc81499825"/>
                            <w:bookmarkStart w:id="177" w:name="_Toc81590621"/>
                            <w:r w:rsidRPr="001E2FD6">
                              <w:t xml:space="preserve">Ilustración </w:t>
                            </w:r>
                            <w:r w:rsidRPr="006242EF">
                              <w:fldChar w:fldCharType="begin"/>
                            </w:r>
                            <w:r w:rsidRPr="001E2FD6">
                              <w:instrText xml:space="preserve"> SEQ Ilustración \* ARABIC </w:instrText>
                            </w:r>
                            <w:r w:rsidRPr="006242EF">
                              <w:fldChar w:fldCharType="separate"/>
                            </w:r>
                            <w:r w:rsidR="00CA0339">
                              <w:rPr>
                                <w:noProof/>
                              </w:rPr>
                              <w:t>14</w:t>
                            </w:r>
                            <w:r w:rsidRPr="006242EF">
                              <w:fldChar w:fldCharType="end"/>
                            </w:r>
                            <w:r w:rsidRPr="001E2FD6">
                              <w:t xml:space="preserve"> Parámetros a configurar con Out-of-band Commissioning Activado</w:t>
                            </w:r>
                            <w:bookmarkEnd w:id="175"/>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18CB7ACE" w:rsidR="0074559B" w:rsidRPr="006242EF" w:rsidRDefault="0074559B" w:rsidP="006242EF">
                      <w:pPr>
                        <w:pStyle w:val="Descripcin"/>
                        <w:jc w:val="center"/>
                      </w:pPr>
                      <w:bookmarkStart w:id="178" w:name="_Toc81499590"/>
                      <w:bookmarkStart w:id="179" w:name="_Toc81499825"/>
                      <w:bookmarkStart w:id="180" w:name="_Toc81590621"/>
                      <w:r w:rsidRPr="001E2FD6">
                        <w:t xml:space="preserve">Ilustración </w:t>
                      </w:r>
                      <w:r w:rsidRPr="006242EF">
                        <w:fldChar w:fldCharType="begin"/>
                      </w:r>
                      <w:r w:rsidRPr="001E2FD6">
                        <w:instrText xml:space="preserve"> SEQ Ilustración \* ARABIC </w:instrText>
                      </w:r>
                      <w:r w:rsidRPr="006242EF">
                        <w:fldChar w:fldCharType="separate"/>
                      </w:r>
                      <w:r w:rsidR="00CA0339">
                        <w:rPr>
                          <w:noProof/>
                        </w:rPr>
                        <w:t>14</w:t>
                      </w:r>
                      <w:r w:rsidRPr="006242EF">
                        <w:fldChar w:fldCharType="end"/>
                      </w:r>
                      <w:r w:rsidRPr="001E2FD6">
                        <w:t xml:space="preserve"> Parámetros a configurar con Out-of-band Commissioning Activado</w:t>
                      </w:r>
                      <w:bookmarkEnd w:id="178"/>
                      <w:bookmarkEnd w:id="179"/>
                      <w:bookmarkEnd w:id="180"/>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5F0012B3">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77777777" w:rsidR="0074559B" w:rsidRPr="00791D37" w:rsidRDefault="0074559B" w:rsidP="00791D37"/>
    <w:p w14:paraId="2955BA09" w14:textId="77777777" w:rsidR="0074559B" w:rsidRPr="00791D37" w:rsidRDefault="0074559B" w:rsidP="00791D37">
      <w:pPr>
        <w:pStyle w:val="Prrafodelista"/>
        <w:numPr>
          <w:ilvl w:val="1"/>
          <w:numId w:val="16"/>
        </w:numPr>
      </w:pPr>
      <w:r w:rsidRPr="00791D37">
        <w:rPr>
          <w:b/>
          <w:bCs/>
        </w:rPr>
        <w:t xml:space="preserve">Desactivando </w:t>
      </w:r>
      <w:r w:rsidRPr="00791D37">
        <w:t>esta opción, los parámetros a configurar serán</w:t>
      </w:r>
      <w:r w:rsidRPr="00791D37">
        <w:rPr>
          <w:noProof/>
        </w:rPr>
        <mc:AlternateContent>
          <mc:Choice Requires="wps">
            <w:drawing>
              <wp:anchor distT="0" distB="0" distL="114300" distR="114300" simplePos="0" relativeHeight="251665408" behindDoc="0" locked="0" layoutInCell="1" allowOverlap="1" wp14:anchorId="20DA5045" wp14:editId="7246287A">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6372347B" w:rsidR="0074559B" w:rsidRPr="006242EF" w:rsidRDefault="0074559B" w:rsidP="006242EF">
                            <w:pPr>
                              <w:pStyle w:val="Descripcin"/>
                              <w:jc w:val="center"/>
                            </w:pPr>
                            <w:bookmarkStart w:id="181" w:name="_Toc81499591"/>
                            <w:bookmarkStart w:id="182" w:name="_Toc81499826"/>
                            <w:bookmarkStart w:id="183" w:name="_Toc81590622"/>
                            <w:r w:rsidRPr="001E2FD6">
                              <w:t xml:space="preserve">Ilustración </w:t>
                            </w:r>
                            <w:r w:rsidRPr="006242EF">
                              <w:fldChar w:fldCharType="begin"/>
                            </w:r>
                            <w:r w:rsidRPr="001E2FD6">
                              <w:instrText xml:space="preserve"> SEQ Ilustración \* ARABIC </w:instrText>
                            </w:r>
                            <w:r w:rsidRPr="006242EF">
                              <w:fldChar w:fldCharType="separate"/>
                            </w:r>
                            <w:r w:rsidR="00CA0339">
                              <w:rPr>
                                <w:noProof/>
                              </w:rPr>
                              <w:t>15</w:t>
                            </w:r>
                            <w:r w:rsidRPr="006242EF">
                              <w:fldChar w:fldCharType="end"/>
                            </w:r>
                            <w:r w:rsidRPr="001E2FD6">
                              <w:t xml:space="preserve"> Parámetros a configurar con Out-of-band Commissioning Desactivado</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0;margin-top:160.75pt;width:425.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B0cC/EMwIAAG0EAAAOAAAAAAAAAAAAAAAA&#10;AC4CAABkcnMvZTJvRG9jLnhtbFBLAQItABQABgAIAAAAIQCKsFuy3wAAAAgBAAAPAAAAAAAAAAAA&#10;AAAAAI0EAABkcnMvZG93bnJldi54bWxQSwUGAAAAAAQABADzAAAAmQUAAAAA&#10;" stroked="f">
                <v:textbox style="mso-fit-shape-to-text:t" inset="0,0,0,0">
                  <w:txbxContent>
                    <w:p w14:paraId="3C5C2888" w14:textId="6372347B" w:rsidR="0074559B" w:rsidRPr="006242EF" w:rsidRDefault="0074559B" w:rsidP="006242EF">
                      <w:pPr>
                        <w:pStyle w:val="Descripcin"/>
                        <w:jc w:val="center"/>
                      </w:pPr>
                      <w:bookmarkStart w:id="184" w:name="_Toc81499591"/>
                      <w:bookmarkStart w:id="185" w:name="_Toc81499826"/>
                      <w:bookmarkStart w:id="186" w:name="_Toc81590622"/>
                      <w:r w:rsidRPr="001E2FD6">
                        <w:t xml:space="preserve">Ilustración </w:t>
                      </w:r>
                      <w:r w:rsidRPr="006242EF">
                        <w:fldChar w:fldCharType="begin"/>
                      </w:r>
                      <w:r w:rsidRPr="001E2FD6">
                        <w:instrText xml:space="preserve"> SEQ Ilustración \* ARABIC </w:instrText>
                      </w:r>
                      <w:r w:rsidRPr="006242EF">
                        <w:fldChar w:fldCharType="separate"/>
                      </w:r>
                      <w:r w:rsidR="00CA0339">
                        <w:rPr>
                          <w:noProof/>
                        </w:rPr>
                        <w:t>15</w:t>
                      </w:r>
                      <w:r w:rsidRPr="006242EF">
                        <w:fldChar w:fldCharType="end"/>
                      </w:r>
                      <w:r w:rsidRPr="001E2FD6">
                        <w:t xml:space="preserve"> Parámetros a configurar con Out-of-band Commissioning Desactivado</w:t>
                      </w:r>
                      <w:bookmarkEnd w:id="184"/>
                      <w:bookmarkEnd w:id="185"/>
                      <w:bookmarkEnd w:id="186"/>
                    </w:p>
                  </w:txbxContent>
                </v:textbox>
                <w10:wrap type="square"/>
              </v:shape>
            </w:pict>
          </mc:Fallback>
        </mc:AlternateContent>
      </w:r>
      <w:r w:rsidRPr="00791D37">
        <w:rPr>
          <w:noProof/>
        </w:rPr>
        <w:drawing>
          <wp:anchor distT="0" distB="0" distL="114300" distR="114300" simplePos="0" relativeHeight="251663360" behindDoc="0" locked="0" layoutInCell="1" allowOverlap="1" wp14:anchorId="088BC01E" wp14:editId="7455F2AC">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t>:</w:t>
      </w:r>
    </w:p>
    <w:p w14:paraId="58CEA8A2" w14:textId="77777777" w:rsidR="0074559B" w:rsidRPr="00791D37" w:rsidRDefault="0074559B" w:rsidP="00791D37"/>
    <w:p w14:paraId="0B2845FE" w14:textId="77777777" w:rsidR="0074559B" w:rsidRPr="00791D37" w:rsidRDefault="0074559B" w:rsidP="00791D37"/>
    <w:p w14:paraId="25AE8610" w14:textId="77777777" w:rsidR="0074559B" w:rsidRPr="00791D37" w:rsidRDefault="0074559B" w:rsidP="00791D37">
      <w:pPr>
        <w:pStyle w:val="Ttulo6"/>
        <w:numPr>
          <w:ilvl w:val="5"/>
          <w:numId w:val="1"/>
        </w:numPr>
        <w:rPr>
          <w:rFonts w:ascii="Arial" w:hAnsi="Arial" w:cs="Arial"/>
        </w:rPr>
      </w:pPr>
      <w:bookmarkStart w:id="187" w:name="_Toc81590749"/>
      <w:r w:rsidRPr="00791D37">
        <w:rPr>
          <w:rFonts w:ascii="Arial" w:hAnsi="Arial" w:cs="Arial"/>
        </w:rPr>
        <w:t>Backbone Router Server (BBR).</w:t>
      </w:r>
      <w:bookmarkEnd w:id="187"/>
    </w:p>
    <w:p w14:paraId="3359DBE6" w14:textId="77777777" w:rsidR="0074559B" w:rsidRPr="00791D37" w:rsidRDefault="0074559B" w:rsidP="00791D37"/>
    <w:p w14:paraId="1955C6FF" w14:textId="77777777" w:rsidR="0074559B" w:rsidRPr="00791D37" w:rsidRDefault="0074559B" w:rsidP="00791D37">
      <w:r w:rsidRPr="00791D37">
        <w:t>Da la posibilidad de habilitar o deshabilitar la función BBR.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77777777" w:rsidR="0074559B" w:rsidRPr="00791D37" w:rsidRDefault="0074559B" w:rsidP="00791D37">
      <w:pPr>
        <w:pStyle w:val="Ttulo6"/>
        <w:numPr>
          <w:ilvl w:val="5"/>
          <w:numId w:val="1"/>
        </w:numPr>
        <w:rPr>
          <w:rFonts w:ascii="Arial" w:hAnsi="Arial" w:cs="Arial"/>
        </w:rPr>
      </w:pPr>
      <w:bookmarkStart w:id="188" w:name="_Toc81590750"/>
      <w:r w:rsidRPr="00791D37">
        <w:rPr>
          <w:rFonts w:ascii="Arial" w:hAnsi="Arial" w:cs="Arial"/>
        </w:rPr>
        <w:lastRenderedPageBreak/>
        <w:t>Prefijo de Red (Network Prefix)</w:t>
      </w:r>
      <w:bookmarkEnd w:id="188"/>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8"/>
                    <a:stretch>
                      <a:fillRect/>
                    </a:stretch>
                  </pic:blipFill>
                  <pic:spPr>
                    <a:xfrm>
                      <a:off x="0" y="0"/>
                      <a:ext cx="5400040" cy="4656455"/>
                    </a:xfrm>
                    <a:prstGeom prst="rect">
                      <a:avLst/>
                    </a:prstGeom>
                  </pic:spPr>
                </pic:pic>
              </a:graphicData>
            </a:graphic>
          </wp:inline>
        </w:drawing>
      </w:r>
    </w:p>
    <w:p w14:paraId="6B4513F6" w14:textId="07E5DA71" w:rsidR="0074559B" w:rsidRPr="006242EF" w:rsidRDefault="0074559B" w:rsidP="006242EF">
      <w:pPr>
        <w:pStyle w:val="Descripcin"/>
        <w:jc w:val="center"/>
      </w:pPr>
      <w:bookmarkStart w:id="189" w:name="_Toc81499592"/>
      <w:bookmarkStart w:id="190" w:name="_Toc81499827"/>
      <w:bookmarkStart w:id="191" w:name="_Toc81590623"/>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6</w:t>
      </w:r>
      <w:r w:rsidRPr="006242EF">
        <w:fldChar w:fldCharType="end"/>
      </w:r>
      <w:r w:rsidRPr="00791D37">
        <w:t xml:space="preserve"> Configuración Prefijo de Red</w:t>
      </w:r>
      <w:bookmarkEnd w:id="189"/>
      <w:bookmarkEnd w:id="190"/>
      <w:bookmarkEnd w:id="191"/>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77777777" w:rsidR="0074559B" w:rsidRPr="00791D37" w:rsidRDefault="0074559B" w:rsidP="00791D37">
      <w:pPr>
        <w:pStyle w:val="Ttulo5"/>
        <w:numPr>
          <w:ilvl w:val="4"/>
          <w:numId w:val="1"/>
        </w:numPr>
        <w:rPr>
          <w:rFonts w:ascii="Arial" w:hAnsi="Arial" w:cs="Arial"/>
          <w:lang w:val="en-US"/>
        </w:rPr>
      </w:pPr>
      <w:bookmarkStart w:id="192" w:name="_Toc81499411"/>
      <w:bookmarkStart w:id="193" w:name="_Toc81590751"/>
      <w:r w:rsidRPr="00791D37">
        <w:rPr>
          <w:rFonts w:ascii="Arial" w:hAnsi="Arial" w:cs="Arial"/>
          <w:lang w:val="en-US"/>
        </w:rPr>
        <w:lastRenderedPageBreak/>
        <w:t>Inicio del Border Router (Start-up).</w:t>
      </w:r>
      <w:bookmarkEnd w:id="192"/>
      <w:bookmarkEnd w:id="193"/>
    </w:p>
    <w:p w14:paraId="754B998B" w14:textId="77777777" w:rsidR="0074559B" w:rsidRPr="00791D37" w:rsidRDefault="0074559B" w:rsidP="00791D37">
      <w:pPr>
        <w:rPr>
          <w:lang w:val="en-US"/>
        </w:rPr>
      </w:pPr>
    </w:p>
    <w:p w14:paraId="704E5DB5" w14:textId="77777777" w:rsidR="0074559B" w:rsidRPr="00791D37" w:rsidRDefault="0074559B" w:rsidP="00791D37">
      <w:r w:rsidRPr="00791D37">
        <w:t>Iremos a la pestaña “KiBRA” en el menú para encender el “Border Router Engine”.</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9"/>
                    <a:stretch>
                      <a:fillRect/>
                    </a:stretch>
                  </pic:blipFill>
                  <pic:spPr>
                    <a:xfrm>
                      <a:off x="0" y="0"/>
                      <a:ext cx="5400040" cy="4389120"/>
                    </a:xfrm>
                    <a:prstGeom prst="rect">
                      <a:avLst/>
                    </a:prstGeom>
                  </pic:spPr>
                </pic:pic>
              </a:graphicData>
            </a:graphic>
          </wp:inline>
        </w:drawing>
      </w:r>
    </w:p>
    <w:p w14:paraId="2B694D6B" w14:textId="637B383F" w:rsidR="0074559B" w:rsidRPr="006242EF" w:rsidRDefault="0074559B" w:rsidP="006242EF">
      <w:pPr>
        <w:pStyle w:val="Descripcin"/>
        <w:jc w:val="center"/>
      </w:pPr>
      <w:bookmarkStart w:id="194" w:name="_Toc81499593"/>
      <w:bookmarkStart w:id="195" w:name="_Toc81499828"/>
      <w:bookmarkStart w:id="196" w:name="_Toc81590624"/>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7</w:t>
      </w:r>
      <w:r w:rsidRPr="006242EF">
        <w:fldChar w:fldCharType="end"/>
      </w:r>
      <w:r w:rsidRPr="00791D37">
        <w:t xml:space="preserve"> Menú KiBRA - Inicio de Border Router</w:t>
      </w:r>
      <w:bookmarkEnd w:id="194"/>
      <w:bookmarkEnd w:id="195"/>
      <w:bookmarkEnd w:id="196"/>
    </w:p>
    <w:p w14:paraId="01CBBDE5" w14:textId="77777777" w:rsidR="0074559B" w:rsidRPr="00791D37" w:rsidRDefault="0074559B" w:rsidP="00791D37"/>
    <w:p w14:paraId="00409A44" w14:textId="77777777" w:rsidR="0074559B" w:rsidRPr="00791D37" w:rsidRDefault="0074559B" w:rsidP="00791D37">
      <w:r w:rsidRPr="00791D37">
        <w:t>Después de clickear en el botón de Start, el Border Router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0"/>
                    <a:stretch>
                      <a:fillRect/>
                    </a:stretch>
                  </pic:blipFill>
                  <pic:spPr>
                    <a:xfrm>
                      <a:off x="0" y="0"/>
                      <a:ext cx="5400040" cy="4645660"/>
                    </a:xfrm>
                    <a:prstGeom prst="rect">
                      <a:avLst/>
                    </a:prstGeom>
                  </pic:spPr>
                </pic:pic>
              </a:graphicData>
            </a:graphic>
          </wp:inline>
        </w:drawing>
      </w:r>
    </w:p>
    <w:p w14:paraId="212C1C74" w14:textId="31943E1A" w:rsidR="0074559B" w:rsidRPr="006242EF" w:rsidRDefault="0074559B" w:rsidP="006242EF">
      <w:pPr>
        <w:pStyle w:val="Descripcin"/>
        <w:jc w:val="center"/>
      </w:pPr>
      <w:bookmarkStart w:id="197" w:name="_Toc81499594"/>
      <w:bookmarkStart w:id="198" w:name="_Toc81499829"/>
      <w:bookmarkStart w:id="199" w:name="_Toc81590625"/>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8</w:t>
      </w:r>
      <w:r w:rsidRPr="006242EF">
        <w:fldChar w:fldCharType="end"/>
      </w:r>
      <w:r w:rsidRPr="00791D37">
        <w:t xml:space="preserve"> Menú de KiBRA - Border Router Iniciado</w:t>
      </w:r>
      <w:bookmarkEnd w:id="197"/>
      <w:bookmarkEnd w:id="198"/>
      <w:bookmarkEnd w:id="199"/>
    </w:p>
    <w:p w14:paraId="344C5519" w14:textId="77777777" w:rsidR="0074559B" w:rsidRPr="00791D37" w:rsidRDefault="0074559B" w:rsidP="00791D37"/>
    <w:p w14:paraId="6F697A71" w14:textId="77777777" w:rsidR="0074559B" w:rsidRPr="00791D37" w:rsidRDefault="0074559B" w:rsidP="00791D37">
      <w:r w:rsidRPr="00791D37">
        <w:t>Si volvemos al submenú de “Settings”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1"/>
                    <a:stretch>
                      <a:fillRect/>
                    </a:stretch>
                  </pic:blipFill>
                  <pic:spPr>
                    <a:xfrm>
                      <a:off x="0" y="0"/>
                      <a:ext cx="5400040" cy="4658995"/>
                    </a:xfrm>
                    <a:prstGeom prst="rect">
                      <a:avLst/>
                    </a:prstGeom>
                  </pic:spPr>
                </pic:pic>
              </a:graphicData>
            </a:graphic>
          </wp:inline>
        </w:drawing>
      </w:r>
    </w:p>
    <w:p w14:paraId="45A9687B" w14:textId="240A22D2" w:rsidR="0074559B" w:rsidRPr="006242EF" w:rsidRDefault="0074559B" w:rsidP="006242EF">
      <w:pPr>
        <w:pStyle w:val="Descripcin"/>
        <w:jc w:val="center"/>
      </w:pPr>
      <w:bookmarkStart w:id="200" w:name="_Toc81499595"/>
      <w:bookmarkStart w:id="201" w:name="_Toc81499830"/>
      <w:bookmarkStart w:id="202" w:name="_Toc81590626"/>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19</w:t>
      </w:r>
      <w:r w:rsidRPr="006242EF">
        <w:fldChar w:fldCharType="end"/>
      </w:r>
      <w:r w:rsidRPr="00791D37">
        <w:t xml:space="preserve"> Pestaña Settings - Export Settings</w:t>
      </w:r>
      <w:bookmarkEnd w:id="200"/>
      <w:bookmarkEnd w:id="201"/>
      <w:bookmarkEnd w:id="202"/>
    </w:p>
    <w:p w14:paraId="0F1A0E81" w14:textId="77777777" w:rsidR="0074559B" w:rsidRPr="00791D37" w:rsidRDefault="0074559B" w:rsidP="00791D37"/>
    <w:p w14:paraId="75AB19D7" w14:textId="77777777" w:rsidR="0074559B" w:rsidRPr="00791D37" w:rsidRDefault="0074559B" w:rsidP="00791D37">
      <w:r w:rsidRPr="00791D37">
        <w:t>En esta pestaña, podemos coger la información necesaria para que otros dispositivos puedan unirse a la misma red. Esto se podrá gracias al botón situado en la esquina inferior derecha llamado “Export Settings”, el cual permite copiar la información de “commissioning”, requerida para la configuración del nuevo dispositivo e introducirlo en la red, utilizando comandos KiNOS.</w:t>
      </w:r>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2"/>
                    <a:stretch>
                      <a:fillRect/>
                    </a:stretch>
                  </pic:blipFill>
                  <pic:spPr>
                    <a:xfrm>
                      <a:off x="0" y="0"/>
                      <a:ext cx="5400040" cy="4638675"/>
                    </a:xfrm>
                    <a:prstGeom prst="rect">
                      <a:avLst/>
                    </a:prstGeom>
                  </pic:spPr>
                </pic:pic>
              </a:graphicData>
            </a:graphic>
          </wp:inline>
        </w:drawing>
      </w:r>
    </w:p>
    <w:p w14:paraId="2210BEE0" w14:textId="458125D9" w:rsidR="0074559B" w:rsidRPr="006242EF" w:rsidRDefault="0074559B" w:rsidP="006242EF">
      <w:pPr>
        <w:pStyle w:val="Descripcin"/>
        <w:jc w:val="center"/>
      </w:pPr>
      <w:bookmarkStart w:id="203" w:name="_Toc81499596"/>
      <w:bookmarkStart w:id="204" w:name="_Toc81499831"/>
      <w:bookmarkStart w:id="205" w:name="_Toc81590627"/>
      <w:r w:rsidRPr="006242EF">
        <w:t xml:space="preserve">Ilustración </w:t>
      </w:r>
      <w:r w:rsidRPr="006242EF">
        <w:fldChar w:fldCharType="begin"/>
      </w:r>
      <w:r w:rsidRPr="006242EF">
        <w:instrText xml:space="preserve"> SEQ Ilustración \* ARABIC </w:instrText>
      </w:r>
      <w:r w:rsidRPr="006242EF">
        <w:fldChar w:fldCharType="separate"/>
      </w:r>
      <w:r w:rsidR="00CA0339">
        <w:rPr>
          <w:noProof/>
        </w:rPr>
        <w:t>20</w:t>
      </w:r>
      <w:r w:rsidRPr="006242EF">
        <w:fldChar w:fldCharType="end"/>
      </w:r>
      <w:r w:rsidRPr="006242EF">
        <w:t xml:space="preserve"> Ventana Export Commissioning Information</w:t>
      </w:r>
      <w:bookmarkEnd w:id="203"/>
      <w:bookmarkEnd w:id="204"/>
      <w:bookmarkEnd w:id="205"/>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77777777" w:rsidR="0074559B" w:rsidRPr="00791D37" w:rsidRDefault="0074559B" w:rsidP="00791D37">
      <w:pPr>
        <w:pStyle w:val="Ttulo5"/>
        <w:numPr>
          <w:ilvl w:val="4"/>
          <w:numId w:val="1"/>
        </w:numPr>
        <w:rPr>
          <w:rFonts w:ascii="Arial" w:hAnsi="Arial" w:cs="Arial"/>
        </w:rPr>
      </w:pPr>
      <w:bookmarkStart w:id="206" w:name="_Toc81499412"/>
      <w:bookmarkStart w:id="207" w:name="_Toc81590752"/>
      <w:r w:rsidRPr="00791D37">
        <w:rPr>
          <w:rFonts w:ascii="Arial" w:hAnsi="Arial" w:cs="Arial"/>
        </w:rPr>
        <w:lastRenderedPageBreak/>
        <w:t>Servicios</w:t>
      </w:r>
      <w:bookmarkEnd w:id="206"/>
      <w:bookmarkEnd w:id="207"/>
    </w:p>
    <w:p w14:paraId="62F681F8" w14:textId="77777777" w:rsidR="0074559B" w:rsidRPr="00791D37" w:rsidRDefault="0074559B" w:rsidP="00791D37"/>
    <w:p w14:paraId="25E4E5BB" w14:textId="77777777" w:rsidR="0074559B" w:rsidRPr="00791D37" w:rsidRDefault="0074559B" w:rsidP="00791D37">
      <w:r w:rsidRPr="00791D37">
        <w:t>El administrador de la red podrá ver qu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77777777" w:rsidR="0074559B" w:rsidRPr="00791D37" w:rsidRDefault="0074559B" w:rsidP="00791D37">
      <w:pPr>
        <w:pStyle w:val="Ttulo6"/>
        <w:numPr>
          <w:ilvl w:val="5"/>
          <w:numId w:val="1"/>
        </w:numPr>
        <w:rPr>
          <w:rFonts w:ascii="Arial" w:hAnsi="Arial" w:cs="Arial"/>
        </w:rPr>
      </w:pPr>
      <w:bookmarkStart w:id="208" w:name="_Toc81590753"/>
      <w:r w:rsidRPr="00791D37">
        <w:rPr>
          <w:rFonts w:ascii="Arial" w:hAnsi="Arial" w:cs="Arial"/>
        </w:rPr>
        <w:t>Servidor Backbone Router</w:t>
      </w:r>
      <w:bookmarkEnd w:id="208"/>
    </w:p>
    <w:p w14:paraId="4F71653F" w14:textId="77777777" w:rsidR="0074559B" w:rsidRPr="00791D37" w:rsidRDefault="0074559B" w:rsidP="00791D37"/>
    <w:p w14:paraId="4C45F26F" w14:textId="77777777" w:rsidR="0074559B" w:rsidRPr="00791D37" w:rsidRDefault="0074559B" w:rsidP="00791D37">
      <w:r w:rsidRPr="00791D37">
        <w:t>Cuando la opción “Backbone Router Server”  esté habilitada  en el menú de “Settings”,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3"/>
                    <a:stretch>
                      <a:fillRect/>
                    </a:stretch>
                  </pic:blipFill>
                  <pic:spPr>
                    <a:xfrm>
                      <a:off x="0" y="0"/>
                      <a:ext cx="5400040" cy="4636135"/>
                    </a:xfrm>
                    <a:prstGeom prst="rect">
                      <a:avLst/>
                    </a:prstGeom>
                  </pic:spPr>
                </pic:pic>
              </a:graphicData>
            </a:graphic>
          </wp:inline>
        </w:drawing>
      </w:r>
    </w:p>
    <w:p w14:paraId="198B9D18" w14:textId="32D7F143" w:rsidR="0074559B" w:rsidRPr="006242EF" w:rsidRDefault="0074559B" w:rsidP="006242EF">
      <w:pPr>
        <w:pStyle w:val="Descripcin"/>
        <w:jc w:val="center"/>
      </w:pPr>
      <w:bookmarkStart w:id="209" w:name="_Toc81499597"/>
      <w:bookmarkStart w:id="210" w:name="_Toc81499832"/>
      <w:bookmarkStart w:id="211" w:name="_Toc81590628"/>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1</w:t>
      </w:r>
      <w:r w:rsidRPr="006242EF">
        <w:fldChar w:fldCharType="end"/>
      </w:r>
      <w:r w:rsidRPr="00791D37">
        <w:t xml:space="preserve"> Servidor Backbone Router</w:t>
      </w:r>
      <w:bookmarkEnd w:id="209"/>
      <w:bookmarkEnd w:id="210"/>
      <w:bookmarkEnd w:id="211"/>
    </w:p>
    <w:p w14:paraId="1C1655CC" w14:textId="77777777" w:rsidR="0074559B" w:rsidRPr="00791D37" w:rsidRDefault="0074559B" w:rsidP="00791D37">
      <w:r w:rsidRPr="00791D37">
        <w:br w:type="page"/>
      </w:r>
    </w:p>
    <w:p w14:paraId="1FE62FCE" w14:textId="77777777" w:rsidR="0074559B" w:rsidRPr="00791D37" w:rsidRDefault="0074559B" w:rsidP="00791D37">
      <w:pPr>
        <w:pStyle w:val="Ttulo6"/>
        <w:numPr>
          <w:ilvl w:val="5"/>
          <w:numId w:val="1"/>
        </w:numPr>
        <w:rPr>
          <w:rFonts w:ascii="Arial" w:hAnsi="Arial" w:cs="Arial"/>
        </w:rPr>
      </w:pPr>
      <w:bookmarkStart w:id="212" w:name="_Toc81590754"/>
      <w:r w:rsidRPr="00791D37">
        <w:rPr>
          <w:rFonts w:ascii="Arial" w:hAnsi="Arial" w:cs="Arial"/>
        </w:rPr>
        <w:lastRenderedPageBreak/>
        <w:t>DHCP</w:t>
      </w:r>
      <w:bookmarkEnd w:id="212"/>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2DCDB3D" w14:textId="0F849BD3" w:rsidR="0074559B" w:rsidRPr="006242EF" w:rsidRDefault="0074559B" w:rsidP="006242EF">
      <w:pPr>
        <w:pStyle w:val="Descripcin"/>
        <w:jc w:val="center"/>
      </w:pPr>
      <w:bookmarkStart w:id="213" w:name="_Toc81499598"/>
      <w:bookmarkStart w:id="214" w:name="_Toc81499833"/>
      <w:bookmarkStart w:id="215" w:name="_Toc81590629"/>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2</w:t>
      </w:r>
      <w:r w:rsidRPr="006242EF">
        <w:fldChar w:fldCharType="end"/>
      </w:r>
      <w:r w:rsidRPr="00791D37">
        <w:t xml:space="preserve"> Servicio DHCP</w:t>
      </w:r>
      <w:bookmarkEnd w:id="213"/>
      <w:bookmarkEnd w:id="214"/>
      <w:bookmarkEnd w:id="215"/>
    </w:p>
    <w:p w14:paraId="6DD369C8" w14:textId="77777777" w:rsidR="0074559B" w:rsidRPr="00791D37" w:rsidRDefault="0074559B" w:rsidP="00791D37">
      <w:r w:rsidRPr="00791D37">
        <w:br w:type="page"/>
      </w:r>
    </w:p>
    <w:p w14:paraId="628E0775" w14:textId="77777777" w:rsidR="0074559B" w:rsidRPr="00791D37" w:rsidRDefault="0074559B" w:rsidP="00791D37">
      <w:pPr>
        <w:pStyle w:val="Ttulo6"/>
        <w:numPr>
          <w:ilvl w:val="5"/>
          <w:numId w:val="1"/>
        </w:numPr>
        <w:rPr>
          <w:rFonts w:ascii="Arial" w:hAnsi="Arial" w:cs="Arial"/>
        </w:rPr>
      </w:pPr>
      <w:bookmarkStart w:id="216" w:name="_Toc81590755"/>
      <w:r w:rsidRPr="00791D37">
        <w:rPr>
          <w:rFonts w:ascii="Arial" w:hAnsi="Arial" w:cs="Arial"/>
        </w:rPr>
        <w:lastRenderedPageBreak/>
        <w:t>NAT64</w:t>
      </w:r>
      <w:bookmarkEnd w:id="216"/>
    </w:p>
    <w:p w14:paraId="7DC0F056" w14:textId="77777777" w:rsidR="0074559B" w:rsidRPr="00791D37" w:rsidRDefault="0074559B" w:rsidP="00791D37"/>
    <w:p w14:paraId="6DD11577" w14:textId="77777777" w:rsidR="0074559B" w:rsidRPr="00791D37" w:rsidRDefault="0074559B" w:rsidP="00791D37">
      <w:r w:rsidRPr="00791D37">
        <w:t>Siempre que haya una dirección IPv4 configurada en la interfaz externa, esta será usada para realizar una función de NAT64 en el Border Router.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5"/>
                    <a:stretch>
                      <a:fillRect/>
                    </a:stretch>
                  </pic:blipFill>
                  <pic:spPr>
                    <a:xfrm>
                      <a:off x="0" y="0"/>
                      <a:ext cx="5400040" cy="4663440"/>
                    </a:xfrm>
                    <a:prstGeom prst="rect">
                      <a:avLst/>
                    </a:prstGeom>
                  </pic:spPr>
                </pic:pic>
              </a:graphicData>
            </a:graphic>
          </wp:inline>
        </w:drawing>
      </w:r>
    </w:p>
    <w:p w14:paraId="6705D5F4" w14:textId="37F501DF" w:rsidR="0074559B" w:rsidRPr="006242EF" w:rsidRDefault="0074559B" w:rsidP="006242EF">
      <w:pPr>
        <w:pStyle w:val="Descripcin"/>
        <w:jc w:val="center"/>
      </w:pPr>
      <w:bookmarkStart w:id="217" w:name="_Toc81499599"/>
      <w:bookmarkStart w:id="218" w:name="_Toc81499834"/>
      <w:bookmarkStart w:id="219" w:name="_Toc81590630"/>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3</w:t>
      </w:r>
      <w:r w:rsidRPr="006242EF">
        <w:fldChar w:fldCharType="end"/>
      </w:r>
      <w:r w:rsidRPr="00791D37">
        <w:t xml:space="preserve"> Servicio NAT64</w:t>
      </w:r>
      <w:bookmarkEnd w:id="217"/>
      <w:bookmarkEnd w:id="218"/>
      <w:bookmarkEnd w:id="219"/>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7777777" w:rsidR="0074559B" w:rsidRPr="00791D37" w:rsidRDefault="0074559B" w:rsidP="00791D37">
      <w:pPr>
        <w:pStyle w:val="Ttulo6"/>
        <w:numPr>
          <w:ilvl w:val="5"/>
          <w:numId w:val="1"/>
        </w:numPr>
        <w:rPr>
          <w:rFonts w:ascii="Arial" w:hAnsi="Arial" w:cs="Arial"/>
        </w:rPr>
      </w:pPr>
      <w:bookmarkStart w:id="220" w:name="_Toc81590756"/>
      <w:r w:rsidRPr="00791D37">
        <w:rPr>
          <w:rFonts w:ascii="Arial" w:hAnsi="Arial" w:cs="Arial"/>
        </w:rPr>
        <w:lastRenderedPageBreak/>
        <w:t>Commissioner</w:t>
      </w:r>
      <w:bookmarkEnd w:id="220"/>
    </w:p>
    <w:p w14:paraId="054DF3FA" w14:textId="77777777" w:rsidR="0074559B" w:rsidRPr="00791D37" w:rsidRDefault="0074559B" w:rsidP="00791D37"/>
    <w:p w14:paraId="1A956589" w14:textId="77777777" w:rsidR="0074559B" w:rsidRPr="00791D37" w:rsidRDefault="0074559B" w:rsidP="00791D37">
      <w:r w:rsidRPr="00791D37">
        <w:t>El Border Router puede hacer también de comisario 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6"/>
                    <a:stretch>
                      <a:fillRect/>
                    </a:stretch>
                  </pic:blipFill>
                  <pic:spPr>
                    <a:xfrm>
                      <a:off x="0" y="0"/>
                      <a:ext cx="5400040" cy="4668520"/>
                    </a:xfrm>
                    <a:prstGeom prst="rect">
                      <a:avLst/>
                    </a:prstGeom>
                  </pic:spPr>
                </pic:pic>
              </a:graphicData>
            </a:graphic>
          </wp:inline>
        </w:drawing>
      </w:r>
    </w:p>
    <w:p w14:paraId="0772A241" w14:textId="5B4D9C90" w:rsidR="0074559B" w:rsidRPr="006242EF" w:rsidRDefault="0074559B" w:rsidP="006242EF">
      <w:pPr>
        <w:pStyle w:val="Descripcin"/>
        <w:jc w:val="center"/>
      </w:pPr>
      <w:bookmarkStart w:id="221" w:name="_Toc81499600"/>
      <w:bookmarkStart w:id="222" w:name="_Toc81499835"/>
      <w:bookmarkStart w:id="223" w:name="_Toc81590631"/>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4</w:t>
      </w:r>
      <w:r w:rsidRPr="006242EF">
        <w:fldChar w:fldCharType="end"/>
      </w:r>
      <w:r w:rsidRPr="00791D37">
        <w:t xml:space="preserve"> Servicio Commissioner</w:t>
      </w:r>
      <w:bookmarkEnd w:id="221"/>
      <w:bookmarkEnd w:id="222"/>
      <w:bookmarkEnd w:id="223"/>
    </w:p>
    <w:p w14:paraId="53C74CE3" w14:textId="77777777" w:rsidR="0074559B" w:rsidRPr="00791D37" w:rsidRDefault="0074559B" w:rsidP="00791D37">
      <w:r w:rsidRPr="00791D37">
        <w:br w:type="page"/>
      </w:r>
    </w:p>
    <w:p w14:paraId="1FDD7FED" w14:textId="77777777" w:rsidR="0074559B" w:rsidRPr="00791D37" w:rsidRDefault="0074559B" w:rsidP="00791D37">
      <w:pPr>
        <w:pStyle w:val="Ttulo5"/>
        <w:numPr>
          <w:ilvl w:val="4"/>
          <w:numId w:val="1"/>
        </w:numPr>
        <w:rPr>
          <w:rFonts w:ascii="Arial" w:hAnsi="Arial" w:cs="Arial"/>
        </w:rPr>
      </w:pPr>
      <w:bookmarkStart w:id="224" w:name="_Toc81499413"/>
      <w:bookmarkStart w:id="225" w:name="_Toc81590757"/>
      <w:r w:rsidRPr="00791D37">
        <w:rPr>
          <w:rFonts w:ascii="Arial" w:hAnsi="Arial" w:cs="Arial"/>
        </w:rPr>
        <w:lastRenderedPageBreak/>
        <w:t>Visual Network</w:t>
      </w:r>
      <w:bookmarkEnd w:id="224"/>
      <w:bookmarkEnd w:id="225"/>
    </w:p>
    <w:p w14:paraId="0F816A50" w14:textId="77777777" w:rsidR="0074559B" w:rsidRPr="00791D37" w:rsidRDefault="0074559B" w:rsidP="00791D37"/>
    <w:p w14:paraId="72D82FEA" w14:textId="77777777" w:rsidR="0074559B" w:rsidRPr="00791D37" w:rsidRDefault="0074559B" w:rsidP="00791D37">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6AB30E54" w14:textId="77777777" w:rsidR="0074559B" w:rsidRPr="00791D37" w:rsidRDefault="0074559B" w:rsidP="006242EF">
      <w:pPr>
        <w:pStyle w:val="Descripcin"/>
        <w:jc w:val="center"/>
      </w:pPr>
      <w:r w:rsidRPr="00791D37">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7"/>
                    <a:stretch>
                      <a:fillRect/>
                    </a:stretch>
                  </pic:blipFill>
                  <pic:spPr>
                    <a:xfrm>
                      <a:off x="0" y="0"/>
                      <a:ext cx="5400040" cy="4653280"/>
                    </a:xfrm>
                    <a:prstGeom prst="rect">
                      <a:avLst/>
                    </a:prstGeom>
                  </pic:spPr>
                </pic:pic>
              </a:graphicData>
            </a:graphic>
          </wp:inline>
        </w:drawing>
      </w:r>
    </w:p>
    <w:p w14:paraId="7239A320" w14:textId="1A3C6572" w:rsidR="0074559B" w:rsidRPr="006242EF" w:rsidRDefault="0074559B" w:rsidP="006242EF">
      <w:pPr>
        <w:pStyle w:val="Descripcin"/>
        <w:jc w:val="center"/>
      </w:pPr>
      <w:bookmarkStart w:id="226" w:name="_Toc81499601"/>
      <w:bookmarkStart w:id="227" w:name="_Toc81499836"/>
      <w:bookmarkStart w:id="228" w:name="_Toc81590632"/>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5</w:t>
      </w:r>
      <w:r w:rsidRPr="006242EF">
        <w:fldChar w:fldCharType="end"/>
      </w:r>
      <w:r w:rsidRPr="00791D37">
        <w:t xml:space="preserve"> Pestaña Visual Network</w:t>
      </w:r>
      <w:bookmarkEnd w:id="226"/>
      <w:bookmarkEnd w:id="227"/>
      <w:bookmarkEnd w:id="228"/>
    </w:p>
    <w:p w14:paraId="2833F112" w14:textId="77777777" w:rsidR="0074559B" w:rsidRPr="00791D37" w:rsidRDefault="0074559B" w:rsidP="00791D37">
      <w:r w:rsidRPr="00791D37">
        <w:br w:type="page"/>
      </w:r>
    </w:p>
    <w:p w14:paraId="6BB40F7C" w14:textId="77777777" w:rsidR="0074559B" w:rsidRPr="00791D37" w:rsidRDefault="0074559B" w:rsidP="00791D37">
      <w:pPr>
        <w:pStyle w:val="Ttulo5"/>
        <w:numPr>
          <w:ilvl w:val="4"/>
          <w:numId w:val="1"/>
        </w:numPr>
        <w:rPr>
          <w:rFonts w:ascii="Arial" w:hAnsi="Arial" w:cs="Arial"/>
        </w:rPr>
      </w:pPr>
      <w:bookmarkStart w:id="229" w:name="_Toc81499414"/>
      <w:bookmarkStart w:id="230" w:name="_Toc81590758"/>
      <w:r w:rsidRPr="00791D37">
        <w:rPr>
          <w:rFonts w:ascii="Arial" w:hAnsi="Arial" w:cs="Arial"/>
        </w:rPr>
        <w:lastRenderedPageBreak/>
        <w:t>Logs</w:t>
      </w:r>
      <w:bookmarkEnd w:id="229"/>
      <w:bookmarkEnd w:id="230"/>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KiBRA”.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8"/>
                    <a:stretch>
                      <a:fillRect/>
                    </a:stretch>
                  </pic:blipFill>
                  <pic:spPr>
                    <a:xfrm>
                      <a:off x="0" y="0"/>
                      <a:ext cx="5400040" cy="4660265"/>
                    </a:xfrm>
                    <a:prstGeom prst="rect">
                      <a:avLst/>
                    </a:prstGeom>
                  </pic:spPr>
                </pic:pic>
              </a:graphicData>
            </a:graphic>
          </wp:inline>
        </w:drawing>
      </w:r>
    </w:p>
    <w:p w14:paraId="56CD3A73" w14:textId="62D92F48" w:rsidR="0074559B" w:rsidRPr="006242EF" w:rsidRDefault="0074559B" w:rsidP="006242EF">
      <w:pPr>
        <w:pStyle w:val="Descripcin"/>
        <w:jc w:val="center"/>
      </w:pPr>
      <w:bookmarkStart w:id="231" w:name="_Toc81499602"/>
      <w:bookmarkStart w:id="232" w:name="_Toc81499837"/>
      <w:bookmarkStart w:id="233" w:name="_Toc81590633"/>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6</w:t>
      </w:r>
      <w:r w:rsidRPr="006242EF">
        <w:fldChar w:fldCharType="end"/>
      </w:r>
      <w:r w:rsidRPr="00791D37">
        <w:t xml:space="preserve"> Pestaña Logs</w:t>
      </w:r>
      <w:bookmarkEnd w:id="231"/>
      <w:bookmarkEnd w:id="232"/>
      <w:bookmarkEnd w:id="233"/>
    </w:p>
    <w:p w14:paraId="1A483D59" w14:textId="77777777" w:rsidR="0074559B" w:rsidRPr="00791D37" w:rsidRDefault="0074559B" w:rsidP="006242EF">
      <w:pPr>
        <w:pStyle w:val="Descripcin"/>
        <w:jc w:val="center"/>
      </w:pPr>
      <w:r w:rsidRPr="00791D37">
        <w:br w:type="page"/>
      </w:r>
    </w:p>
    <w:p w14:paraId="60664490" w14:textId="77777777" w:rsidR="0074559B" w:rsidRPr="00791D37" w:rsidRDefault="0074559B" w:rsidP="00791D37">
      <w:pPr>
        <w:pStyle w:val="Ttulo4"/>
      </w:pPr>
      <w:bookmarkStart w:id="234" w:name="_Toc81499415"/>
      <w:bookmarkStart w:id="235" w:name="_Toc81590759"/>
      <w:r w:rsidRPr="00791D37">
        <w:lastRenderedPageBreak/>
        <w:t>Breve resumen</w:t>
      </w:r>
      <w:bookmarkEnd w:id="234"/>
      <w:bookmarkEnd w:id="235"/>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77777777" w:rsidR="0074559B" w:rsidRPr="00791D37" w:rsidRDefault="0074559B" w:rsidP="00791D37">
      <w:pPr>
        <w:pStyle w:val="Ttulo5"/>
        <w:numPr>
          <w:ilvl w:val="4"/>
          <w:numId w:val="1"/>
        </w:numPr>
        <w:rPr>
          <w:rFonts w:ascii="Arial" w:hAnsi="Arial" w:cs="Arial"/>
        </w:rPr>
      </w:pPr>
      <w:bookmarkStart w:id="236" w:name="_Toc81499416"/>
      <w:bookmarkStart w:id="237" w:name="_Toc81590760"/>
      <w:r w:rsidRPr="00791D37">
        <w:rPr>
          <w:rFonts w:ascii="Arial" w:hAnsi="Arial" w:cs="Arial"/>
        </w:rPr>
        <w:t>Sistema de ficheros avanzado</w:t>
      </w:r>
      <w:bookmarkEnd w:id="236"/>
      <w:bookmarkEnd w:id="237"/>
    </w:p>
    <w:p w14:paraId="47A6F378" w14:textId="77777777" w:rsidR="0074559B" w:rsidRPr="00791D37" w:rsidRDefault="0074559B" w:rsidP="00791D37"/>
    <w:p w14:paraId="6AD71310" w14:textId="77777777" w:rsidR="0074559B" w:rsidRPr="00791D37" w:rsidRDefault="0074559B" w:rsidP="00791D37">
      <w:r w:rsidRPr="00791D37">
        <w:t>El dispositivo KTBRN1 es un sistema basado en Linux, el cuál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77777777" w:rsidR="0074559B" w:rsidRPr="00791D37" w:rsidRDefault="0074559B" w:rsidP="00791D37">
      <w:pPr>
        <w:pStyle w:val="Ttulo5"/>
        <w:numPr>
          <w:ilvl w:val="4"/>
          <w:numId w:val="1"/>
        </w:numPr>
        <w:rPr>
          <w:rFonts w:ascii="Arial" w:hAnsi="Arial" w:cs="Arial"/>
        </w:rPr>
      </w:pPr>
      <w:bookmarkStart w:id="238" w:name="_Toc81499417"/>
      <w:bookmarkStart w:id="239" w:name="_Toc81590761"/>
      <w:r w:rsidRPr="00791D37">
        <w:rPr>
          <w:rFonts w:ascii="Arial" w:hAnsi="Arial" w:cs="Arial"/>
        </w:rPr>
        <w:t>Servicios críticos</w:t>
      </w:r>
      <w:bookmarkEnd w:id="238"/>
      <w:bookmarkEnd w:id="239"/>
    </w:p>
    <w:p w14:paraId="6B3270AA" w14:textId="77777777" w:rsidR="0074559B" w:rsidRPr="00791D37" w:rsidRDefault="0074559B" w:rsidP="00791D37"/>
    <w:p w14:paraId="09191A27" w14:textId="77777777" w:rsidR="0074559B" w:rsidRPr="00791D37" w:rsidRDefault="0074559B" w:rsidP="00791D37">
      <w:r w:rsidRPr="00791D37">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4711D618" w14:textId="77777777" w:rsidR="0074559B" w:rsidRPr="00791D37" w:rsidRDefault="0074559B" w:rsidP="00791D37">
      <w:r w:rsidRPr="00791D37">
        <w:t>Usando comandos comunes de Linux, el administrador podrá saber el estado de ambos servicios y reiniciarlos si es necesario.</w:t>
      </w:r>
    </w:p>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791D37" w:rsidRDefault="0074559B" w:rsidP="00791D37">
            <w:pPr>
              <w:rPr>
                <w:lang w:val="en-US"/>
              </w:rPr>
            </w:pPr>
            <w:r w:rsidRPr="00791D37">
              <w:rPr>
                <w:lang w:val="en-US"/>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1F55A941" w:rsidR="0074559B" w:rsidRPr="00791D37" w:rsidRDefault="006242EF" w:rsidP="006242EF">
      <w:pPr>
        <w:pStyle w:val="Descripcin"/>
        <w:jc w:val="center"/>
      </w:pPr>
      <w:r>
        <w:t xml:space="preserve">Tabla </w:t>
      </w:r>
      <w:r>
        <w:fldChar w:fldCharType="begin"/>
      </w:r>
      <w:r>
        <w:instrText xml:space="preserve"> SEQ Tabla \* ARABIC </w:instrText>
      </w:r>
      <w:r>
        <w:fldChar w:fldCharType="separate"/>
      </w:r>
      <w:r>
        <w:rPr>
          <w:noProof/>
        </w:rPr>
        <w:t>4</w:t>
      </w:r>
      <w:r>
        <w:fldChar w:fldCharType="end"/>
      </w:r>
      <w:r>
        <w:t xml:space="preserve"> </w:t>
      </w:r>
      <w:r w:rsidRPr="00056DFE">
        <w:t>Servicios KBRNT1</w:t>
      </w:r>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7777777" w:rsidR="0074559B" w:rsidRPr="00791D37" w:rsidRDefault="0074559B" w:rsidP="00791D37">
      <w:r w:rsidRPr="00791D37">
        <w:lastRenderedPageBreak/>
        <w:t xml:space="preserve">El administrador puede iniciar manualmente la aplicación “kibra” usando los siguientes comandos: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791D37">
              <w:t>(py3env) root@KTBRN1:~# python -m kibra—log debug</w:t>
            </w:r>
          </w:p>
          <w:p w14:paraId="68E19CFE" w14:textId="77777777" w:rsidR="0074559B" w:rsidRPr="00791D37" w:rsidRDefault="0074559B" w:rsidP="00791D37">
            <w:pPr>
              <w:rPr>
                <w:lang w:val="en-US"/>
              </w:rPr>
            </w:pPr>
          </w:p>
        </w:tc>
      </w:tr>
    </w:tbl>
    <w:p w14:paraId="735D099C" w14:textId="77777777" w:rsidR="006242EF" w:rsidRDefault="006242EF" w:rsidP="006242EF">
      <w:pPr>
        <w:pStyle w:val="Descripcin"/>
        <w:jc w:val="center"/>
      </w:pPr>
      <w:bookmarkStart w:id="240" w:name="_Toc81499565"/>
      <w:bookmarkStart w:id="241" w:name="_Toc81581036"/>
    </w:p>
    <w:p w14:paraId="5E78CDF5" w14:textId="7F5663B4" w:rsidR="0074559B" w:rsidRPr="006242EF" w:rsidRDefault="0074559B" w:rsidP="006242EF">
      <w:pPr>
        <w:pStyle w:val="Descripcin"/>
        <w:jc w:val="center"/>
      </w:pPr>
      <w:r w:rsidRPr="00791D37">
        <w:t xml:space="preserve">Tabla </w:t>
      </w:r>
      <w:r w:rsidR="006242EF">
        <w:fldChar w:fldCharType="begin"/>
      </w:r>
      <w:r w:rsidR="006242EF">
        <w:instrText xml:space="preserve"> SEQ Tabla \* ARABIC </w:instrText>
      </w:r>
      <w:r w:rsidR="006242EF">
        <w:fldChar w:fldCharType="separate"/>
      </w:r>
      <w:r w:rsidR="006242EF">
        <w:rPr>
          <w:noProof/>
        </w:rPr>
        <w:t>5</w:t>
      </w:r>
      <w:r w:rsidR="006242EF">
        <w:fldChar w:fldCharType="end"/>
      </w:r>
      <w:r w:rsidRPr="00791D37">
        <w:t xml:space="preserve"> Comandos Servicio KiBRA</w:t>
      </w:r>
      <w:bookmarkEnd w:id="240"/>
      <w:bookmarkEnd w:id="241"/>
    </w:p>
    <w:p w14:paraId="5B8229B0" w14:textId="77777777" w:rsidR="0074559B" w:rsidRPr="00791D37" w:rsidRDefault="0074559B" w:rsidP="00791D37"/>
    <w:p w14:paraId="2B861E2E" w14:textId="77777777" w:rsidR="0074559B" w:rsidRPr="00791D37" w:rsidRDefault="0074559B" w:rsidP="00791D37">
      <w:r w:rsidRPr="00791D37">
        <w:t>En el caso de la aplicación “ajenti”, los comandos a utilizar son:</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7777777" w:rsidR="0074559B" w:rsidRPr="006242EF" w:rsidRDefault="0074559B" w:rsidP="006242EF">
      <w:pPr>
        <w:pStyle w:val="Descripcin"/>
        <w:jc w:val="center"/>
      </w:pPr>
    </w:p>
    <w:p w14:paraId="28D0200B" w14:textId="1115616C" w:rsidR="0074559B" w:rsidRPr="006242EF" w:rsidRDefault="0074559B" w:rsidP="006242EF">
      <w:pPr>
        <w:pStyle w:val="Descripcin"/>
        <w:jc w:val="center"/>
      </w:pPr>
      <w:bookmarkStart w:id="242" w:name="_Toc81499566"/>
      <w:bookmarkStart w:id="243" w:name="_Toc81581037"/>
      <w:r w:rsidRPr="00791D37">
        <w:t xml:space="preserve">Tabla </w:t>
      </w:r>
      <w:r w:rsidR="006242EF">
        <w:fldChar w:fldCharType="begin"/>
      </w:r>
      <w:r w:rsidR="006242EF">
        <w:instrText xml:space="preserve"> SEQ Tabla \* ARABIC </w:instrText>
      </w:r>
      <w:r w:rsidR="006242EF">
        <w:fldChar w:fldCharType="separate"/>
      </w:r>
      <w:r w:rsidR="006242EF">
        <w:rPr>
          <w:noProof/>
        </w:rPr>
        <w:t>6</w:t>
      </w:r>
      <w:r w:rsidR="006242EF">
        <w:fldChar w:fldCharType="end"/>
      </w:r>
      <w:r w:rsidRPr="00791D37">
        <w:t xml:space="preserve"> Servicio Ajenti</w:t>
      </w:r>
      <w:bookmarkEnd w:id="242"/>
      <w:bookmarkEnd w:id="243"/>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77777777" w:rsidR="0074559B" w:rsidRPr="00791D37" w:rsidRDefault="0074559B" w:rsidP="00791D37">
      <w:pPr>
        <w:pStyle w:val="Ttulo5"/>
        <w:numPr>
          <w:ilvl w:val="4"/>
          <w:numId w:val="1"/>
        </w:numPr>
        <w:rPr>
          <w:rFonts w:ascii="Arial" w:hAnsi="Arial" w:cs="Arial"/>
        </w:rPr>
      </w:pPr>
      <w:bookmarkStart w:id="244" w:name="_Toc81499418"/>
      <w:bookmarkStart w:id="245" w:name="_Toc81590762"/>
      <w:r w:rsidRPr="00791D37">
        <w:rPr>
          <w:rFonts w:ascii="Arial" w:hAnsi="Arial" w:cs="Arial"/>
        </w:rPr>
        <w:t>Comunicación entre Procesos</w:t>
      </w:r>
      <w:bookmarkEnd w:id="244"/>
      <w:bookmarkEnd w:id="245"/>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El Panel de Administración Web  y KiBRA se comunican constantemente entre ellos a través de un puerto local TCP.</w:t>
      </w:r>
    </w:p>
    <w:p w14:paraId="05025DAA" w14:textId="77777777" w:rsidR="0074559B" w:rsidRPr="00791D37" w:rsidRDefault="0074559B" w:rsidP="00791D37">
      <w:r w:rsidRPr="00791D37">
        <w:br w:type="page"/>
      </w:r>
    </w:p>
    <w:p w14:paraId="46D00452" w14:textId="77777777" w:rsidR="0074559B" w:rsidRPr="00791D37" w:rsidRDefault="0074559B" w:rsidP="00791D37">
      <w:pPr>
        <w:pStyle w:val="Ttulo3"/>
        <w:rPr>
          <w:rFonts w:eastAsiaTheme="minorHAnsi"/>
        </w:rPr>
      </w:pPr>
      <w:bookmarkStart w:id="246" w:name="_Toc81499419"/>
      <w:bookmarkStart w:id="247" w:name="_Toc81590763"/>
      <w:r w:rsidRPr="00791D37">
        <w:rPr>
          <w:rFonts w:eastAsiaTheme="minorHAnsi"/>
        </w:rPr>
        <w:lastRenderedPageBreak/>
        <w:t>Configuración Inicial Módulo KTWM102</w:t>
      </w:r>
      <w:bookmarkEnd w:id="246"/>
      <w:bookmarkEnd w:id="247"/>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791D37" w:rsidRDefault="0074559B" w:rsidP="00791D37">
      <w:r w:rsidRPr="00791D37">
        <w:rPr>
          <w:b/>
          <w:bCs/>
        </w:rPr>
        <w:t>Nota:</w:t>
      </w:r>
      <w:r w:rsidRPr="00791D37">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7777777" w:rsidR="0074559B" w:rsidRPr="00791D37" w:rsidRDefault="0074559B" w:rsidP="00791D37">
      <w:pPr>
        <w:pStyle w:val="Ttulo4"/>
      </w:pPr>
      <w:bookmarkStart w:id="248" w:name="_Toc81499420"/>
      <w:bookmarkStart w:id="249" w:name="_Toc81590764"/>
      <w:r w:rsidRPr="00791D37">
        <w:t>Instalación de Drivers USB y del Bootloader</w:t>
      </w:r>
      <w:bookmarkEnd w:id="248"/>
      <w:bookmarkEnd w:id="249"/>
    </w:p>
    <w:p w14:paraId="2E9BF14B" w14:textId="77777777" w:rsidR="0074559B" w:rsidRPr="00791D37" w:rsidRDefault="0074559B" w:rsidP="00791D37"/>
    <w:p w14:paraId="0E38D5EF" w14:textId="62F35DC5" w:rsidR="0074559B" w:rsidRDefault="0074559B" w:rsidP="00791D37">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791D37">
        <w:rPr>
          <w:i/>
          <w:iCs/>
        </w:rPr>
        <w:t>KiNOS Boot DFU”</w:t>
      </w:r>
      <w:r w:rsidRPr="00791D37">
        <w:t xml:space="preserve"> en la pestaña de “</w:t>
      </w:r>
      <w:r w:rsidRPr="00791D37">
        <w:rPr>
          <w:i/>
          <w:iCs/>
        </w:rPr>
        <w:t>Otros dispositivos</w:t>
      </w:r>
      <w:r w:rsidRPr="00791D37">
        <w:t>”.</w:t>
      </w:r>
    </w:p>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9"/>
                    <a:stretch>
                      <a:fillRect/>
                    </a:stretch>
                  </pic:blipFill>
                  <pic:spPr>
                    <a:xfrm>
                      <a:off x="0" y="0"/>
                      <a:ext cx="4556556" cy="4340435"/>
                    </a:xfrm>
                    <a:prstGeom prst="rect">
                      <a:avLst/>
                    </a:prstGeom>
                  </pic:spPr>
                </pic:pic>
              </a:graphicData>
            </a:graphic>
          </wp:inline>
        </w:drawing>
      </w:r>
    </w:p>
    <w:p w14:paraId="3D414957" w14:textId="063FF744" w:rsidR="0074559B" w:rsidRPr="006242EF" w:rsidRDefault="0074559B" w:rsidP="006242EF">
      <w:pPr>
        <w:pStyle w:val="Descripcin"/>
        <w:jc w:val="center"/>
      </w:pPr>
      <w:bookmarkStart w:id="250" w:name="_Toc81499603"/>
      <w:bookmarkStart w:id="251" w:name="_Toc81499838"/>
      <w:bookmarkStart w:id="252" w:name="_Toc81590634"/>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7</w:t>
      </w:r>
      <w:r w:rsidRPr="006242EF">
        <w:fldChar w:fldCharType="end"/>
      </w:r>
      <w:r w:rsidRPr="00791D37">
        <w:t xml:space="preserve"> Administrador de dispositivo antes de instalar los Drivers de KTWM102</w:t>
      </w:r>
      <w:bookmarkEnd w:id="250"/>
      <w:bookmarkEnd w:id="251"/>
      <w:bookmarkEnd w:id="252"/>
    </w:p>
    <w:p w14:paraId="0CA75B7C" w14:textId="77777777" w:rsidR="0074559B" w:rsidRPr="00791D37" w:rsidRDefault="0074559B" w:rsidP="00791D37">
      <w:pPr>
        <w:pStyle w:val="Ttulo5"/>
        <w:numPr>
          <w:ilvl w:val="4"/>
          <w:numId w:val="1"/>
        </w:numPr>
        <w:rPr>
          <w:rFonts w:ascii="Arial" w:hAnsi="Arial" w:cs="Arial"/>
        </w:rPr>
      </w:pPr>
      <w:bookmarkStart w:id="253" w:name="_Toc81499421"/>
      <w:bookmarkStart w:id="254" w:name="_Toc81590765"/>
      <w:r w:rsidRPr="00791D37">
        <w:rPr>
          <w:rFonts w:ascii="Arial" w:hAnsi="Arial" w:cs="Arial"/>
        </w:rPr>
        <w:lastRenderedPageBreak/>
        <w:t>Windows</w:t>
      </w:r>
      <w:bookmarkEnd w:id="253"/>
      <w:bookmarkEnd w:id="254"/>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77777777" w:rsidR="0074559B" w:rsidRPr="00791D37" w:rsidRDefault="0074559B" w:rsidP="00791D37">
      <w:r w:rsidRPr="00791D37">
        <w:t xml:space="preserve">Para instalar o reemplazar los drivers, necesitaremos una herramienta gratuita llamada </w:t>
      </w:r>
      <w:r w:rsidRPr="00791D37">
        <w:rPr>
          <w:b/>
          <w:bCs/>
        </w:rPr>
        <w:t>Zadig</w:t>
      </w:r>
      <w:r w:rsidRPr="00791D37">
        <w:t xml:space="preserve">. Esta herramienta puede descargarse de la página de Zadig </w:t>
      </w:r>
      <w:hyperlink r:id="rId50" w:history="1">
        <w:r w:rsidRPr="00791D37">
          <w:rPr>
            <w:rStyle w:val="SinespaciadoCar"/>
          </w:rPr>
          <w:t>https://zadig.akeo.ie/</w:t>
        </w:r>
      </w:hyperlink>
      <w:r w:rsidRPr="00791D37">
        <w:t>. Esta aplicación es para instalar una “libusb” compatible con el dispositivo.</w:t>
      </w:r>
    </w:p>
    <w:p w14:paraId="4C94E702" w14:textId="77777777" w:rsidR="0074559B" w:rsidRPr="00791D37" w:rsidRDefault="0074559B" w:rsidP="00791D37">
      <w:r w:rsidRPr="00791D37">
        <w:t>Abrir Zadig (no necesita de instalación). En caso de que salte el aviso de una ventana UAC (User Account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1"/>
                    <a:stretch>
                      <a:fillRect/>
                    </a:stretch>
                  </pic:blipFill>
                  <pic:spPr>
                    <a:xfrm>
                      <a:off x="0" y="0"/>
                      <a:ext cx="4311158" cy="2416335"/>
                    </a:xfrm>
                    <a:prstGeom prst="rect">
                      <a:avLst/>
                    </a:prstGeom>
                  </pic:spPr>
                </pic:pic>
              </a:graphicData>
            </a:graphic>
          </wp:inline>
        </w:drawing>
      </w:r>
    </w:p>
    <w:p w14:paraId="519B6143" w14:textId="7EC35BCA" w:rsidR="0074559B" w:rsidRPr="00791D37" w:rsidRDefault="0074559B" w:rsidP="006242EF">
      <w:pPr>
        <w:pStyle w:val="Descripcin"/>
        <w:jc w:val="center"/>
      </w:pPr>
      <w:bookmarkStart w:id="255" w:name="_Toc81499604"/>
      <w:bookmarkStart w:id="256" w:name="_Toc81499839"/>
      <w:bookmarkStart w:id="257" w:name="_Toc81590635"/>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8</w:t>
      </w:r>
      <w:r w:rsidRPr="006242EF">
        <w:fldChar w:fldCharType="end"/>
      </w:r>
      <w:r w:rsidRPr="00791D37">
        <w:t xml:space="preserve"> Instalación Drivers con Zadig Paso 1</w:t>
      </w:r>
      <w:bookmarkEnd w:id="255"/>
      <w:bookmarkEnd w:id="256"/>
      <w:bookmarkEnd w:id="257"/>
    </w:p>
    <w:p w14:paraId="50EF3077" w14:textId="77777777" w:rsidR="0074559B" w:rsidRPr="00791D37" w:rsidRDefault="0074559B" w:rsidP="00791D37"/>
    <w:p w14:paraId="03231901" w14:textId="77777777" w:rsidR="0074559B" w:rsidRPr="00791D37" w:rsidRDefault="0074559B" w:rsidP="00791D37">
      <w:r w:rsidRPr="00791D37">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77777777" w:rsidR="0074559B" w:rsidRPr="00791D37" w:rsidRDefault="0074559B" w:rsidP="00791D37">
      <w:r w:rsidRPr="00791D37">
        <w:t>Seleccionar KiNOS Boot DFU en la lista despegable, y seleccionar el driver “liusbK” y pinchar en “</w:t>
      </w:r>
      <w:r w:rsidRPr="00791D37">
        <w:rPr>
          <w:b/>
          <w:bCs/>
          <w:i/>
          <w:iCs/>
        </w:rPr>
        <w:t>Install / Replac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2"/>
                    <a:stretch>
                      <a:fillRect/>
                    </a:stretch>
                  </pic:blipFill>
                  <pic:spPr>
                    <a:xfrm>
                      <a:off x="0" y="0"/>
                      <a:ext cx="4663925" cy="2095037"/>
                    </a:xfrm>
                    <a:prstGeom prst="rect">
                      <a:avLst/>
                    </a:prstGeom>
                  </pic:spPr>
                </pic:pic>
              </a:graphicData>
            </a:graphic>
          </wp:inline>
        </w:drawing>
      </w:r>
    </w:p>
    <w:p w14:paraId="57521DAC" w14:textId="4B661182" w:rsidR="0074559B" w:rsidRPr="006242EF" w:rsidRDefault="0074559B" w:rsidP="006242EF">
      <w:pPr>
        <w:pStyle w:val="Descripcin"/>
        <w:jc w:val="center"/>
      </w:pPr>
      <w:bookmarkStart w:id="258" w:name="_Toc81499605"/>
      <w:bookmarkStart w:id="259" w:name="_Toc81499840"/>
      <w:bookmarkStart w:id="260" w:name="_Toc81590636"/>
      <w:r w:rsidRPr="00791D37">
        <w:t xml:space="preserve">Ilustración </w:t>
      </w:r>
      <w:r w:rsidRPr="006242EF">
        <w:fldChar w:fldCharType="begin"/>
      </w:r>
      <w:r w:rsidRPr="00791D37">
        <w:instrText xml:space="preserve"> SEQ Ilustración \* ARABIC </w:instrText>
      </w:r>
      <w:r w:rsidRPr="006242EF">
        <w:fldChar w:fldCharType="separate"/>
      </w:r>
      <w:r w:rsidR="00CA0339">
        <w:rPr>
          <w:noProof/>
        </w:rPr>
        <w:t>29</w:t>
      </w:r>
      <w:r w:rsidRPr="006242EF">
        <w:fldChar w:fldCharType="end"/>
      </w:r>
      <w:r w:rsidRPr="00791D37">
        <w:t xml:space="preserve"> Instalación Drivers con Zadig Paso 2</w:t>
      </w:r>
      <w:bookmarkEnd w:id="258"/>
      <w:bookmarkEnd w:id="259"/>
      <w:bookmarkEnd w:id="260"/>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751683" cy="1660588"/>
                    </a:xfrm>
                    <a:prstGeom prst="rect">
                      <a:avLst/>
                    </a:prstGeom>
                  </pic:spPr>
                </pic:pic>
              </a:graphicData>
            </a:graphic>
          </wp:inline>
        </w:drawing>
      </w:r>
    </w:p>
    <w:p w14:paraId="7268AD87" w14:textId="6A0D6804" w:rsidR="0074559B" w:rsidRPr="006242EF" w:rsidRDefault="0074559B" w:rsidP="006242EF">
      <w:pPr>
        <w:pStyle w:val="Descripcin"/>
        <w:jc w:val="center"/>
      </w:pPr>
      <w:bookmarkStart w:id="261" w:name="_Toc81499606"/>
      <w:bookmarkStart w:id="262" w:name="_Toc81499841"/>
      <w:bookmarkStart w:id="263" w:name="_Toc81590637"/>
      <w:r w:rsidRPr="006242EF">
        <w:t xml:space="preserve">Ilustración </w:t>
      </w:r>
      <w:r w:rsidRPr="006242EF">
        <w:fldChar w:fldCharType="begin"/>
      </w:r>
      <w:r w:rsidRPr="006242EF">
        <w:instrText xml:space="preserve"> SEQ Ilustración \* ARABIC </w:instrText>
      </w:r>
      <w:r w:rsidRPr="006242EF">
        <w:fldChar w:fldCharType="separate"/>
      </w:r>
      <w:r w:rsidR="00CA0339">
        <w:rPr>
          <w:noProof/>
        </w:rPr>
        <w:t>30</w:t>
      </w:r>
      <w:r w:rsidRPr="006242EF">
        <w:fldChar w:fldCharType="end"/>
      </w:r>
      <w:r w:rsidRPr="006242EF">
        <w:t xml:space="preserve"> Instalación Drivers con Zadig Finalizada</w:t>
      </w:r>
      <w:bookmarkEnd w:id="261"/>
      <w:bookmarkEnd w:id="262"/>
      <w:bookmarkEnd w:id="263"/>
    </w:p>
    <w:p w14:paraId="34D6020A" w14:textId="77777777" w:rsidR="0074559B" w:rsidRPr="00791D37" w:rsidRDefault="0074559B" w:rsidP="00791D37"/>
    <w:p w14:paraId="111905FD" w14:textId="77777777" w:rsidR="0074559B" w:rsidRPr="00791D37" w:rsidRDefault="0074559B" w:rsidP="00791D37">
      <w:r w:rsidRPr="00791D37">
        <w:t xml:space="preserve">Ahora, en el </w:t>
      </w:r>
      <w:r w:rsidRPr="00791D37">
        <w:rPr>
          <w:i/>
          <w:iCs/>
        </w:rPr>
        <w:t>Administrador de Dispositivos</w:t>
      </w:r>
      <w:r w:rsidRPr="00791D37">
        <w:t>, el KiNOS Boot DFU deberá salir de la siguiente manera:</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4"/>
                    <a:stretch>
                      <a:fillRect/>
                    </a:stretch>
                  </pic:blipFill>
                  <pic:spPr>
                    <a:xfrm>
                      <a:off x="0" y="0"/>
                      <a:ext cx="4819650" cy="4629150"/>
                    </a:xfrm>
                    <a:prstGeom prst="rect">
                      <a:avLst/>
                    </a:prstGeom>
                  </pic:spPr>
                </pic:pic>
              </a:graphicData>
            </a:graphic>
          </wp:inline>
        </w:drawing>
      </w:r>
    </w:p>
    <w:p w14:paraId="29F3C078" w14:textId="2D21DFC6" w:rsidR="0074559B" w:rsidRPr="00791D37" w:rsidRDefault="0074559B" w:rsidP="006242EF">
      <w:pPr>
        <w:pStyle w:val="Descripcin"/>
        <w:jc w:val="center"/>
      </w:pPr>
      <w:bookmarkStart w:id="264" w:name="_Toc81499607"/>
      <w:bookmarkStart w:id="265" w:name="_Toc81499842"/>
      <w:bookmarkStart w:id="266" w:name="_Toc81590638"/>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1</w:t>
      </w:r>
      <w:r w:rsidRPr="00791D37">
        <w:fldChar w:fldCharType="end"/>
      </w:r>
      <w:r w:rsidRPr="00791D37">
        <w:t xml:space="preserve"> Administrador de Dispositivos Después de Instalar Drivers</w:t>
      </w:r>
      <w:bookmarkEnd w:id="264"/>
      <w:bookmarkEnd w:id="265"/>
      <w:bookmarkEnd w:id="266"/>
    </w:p>
    <w:p w14:paraId="072B7511" w14:textId="77777777" w:rsidR="0074559B" w:rsidRPr="00791D37" w:rsidRDefault="0074559B" w:rsidP="00791D37"/>
    <w:p w14:paraId="2936CCDE" w14:textId="77777777" w:rsidR="0074559B" w:rsidRPr="00791D37" w:rsidRDefault="0074559B" w:rsidP="00791D37"/>
    <w:p w14:paraId="365E2343" w14:textId="77777777" w:rsidR="0074559B" w:rsidRPr="00791D37" w:rsidRDefault="0074559B" w:rsidP="00791D37">
      <w:pPr>
        <w:pStyle w:val="Ttulo5"/>
        <w:numPr>
          <w:ilvl w:val="4"/>
          <w:numId w:val="1"/>
        </w:numPr>
        <w:rPr>
          <w:rFonts w:ascii="Arial" w:hAnsi="Arial" w:cs="Arial"/>
        </w:rPr>
      </w:pPr>
      <w:bookmarkStart w:id="267" w:name="_Toc81499422"/>
      <w:bookmarkStart w:id="268" w:name="_Toc81590766"/>
      <w:r w:rsidRPr="00791D37">
        <w:rPr>
          <w:rFonts w:ascii="Arial" w:hAnsi="Arial" w:cs="Arial"/>
        </w:rPr>
        <w:t>Linux / MAC OS</w:t>
      </w:r>
      <w:bookmarkEnd w:id="267"/>
      <w:bookmarkEnd w:id="268"/>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Kernel superior a 2.6.22  ni para sistemas MAC OS X desde la versión 10.4 (Tiger). </w:t>
      </w:r>
    </w:p>
    <w:p w14:paraId="51E41A36" w14:textId="77777777" w:rsidR="0074559B" w:rsidRPr="00791D37" w:rsidRDefault="0074559B" w:rsidP="00791D37"/>
    <w:p w14:paraId="2C258D5D" w14:textId="77777777" w:rsidR="0074559B" w:rsidRPr="00791D37" w:rsidRDefault="0074559B" w:rsidP="00791D37">
      <w:pPr>
        <w:pStyle w:val="Ttulo4"/>
      </w:pPr>
      <w:bookmarkStart w:id="269" w:name="_Toc81499423"/>
      <w:bookmarkStart w:id="270" w:name="_Toc81590767"/>
      <w:r w:rsidRPr="00791D37">
        <w:t>Install “dfu-util”</w:t>
      </w:r>
      <w:bookmarkEnd w:id="269"/>
      <w:bookmarkEnd w:id="270"/>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p>
    <w:p w14:paraId="423C267F" w14:textId="77777777" w:rsidR="0074559B" w:rsidRPr="00791D37" w:rsidRDefault="0074559B" w:rsidP="00791D37">
      <w:pPr>
        <w:pStyle w:val="Prrafodelista"/>
        <w:numPr>
          <w:ilvl w:val="0"/>
          <w:numId w:val="17"/>
        </w:numPr>
      </w:pPr>
      <w:r w:rsidRPr="00791D37">
        <w:t xml:space="preserve"> En Windos: descargar de </w:t>
      </w:r>
      <w:hyperlink r:id="rId55" w:history="1">
        <w:r w:rsidRPr="00791D37">
          <w:rPr>
            <w:rStyle w:val="SinespaciadoCar"/>
          </w:rPr>
          <w:t>http://dfu-util.sourceforge.net/</w:t>
        </w:r>
      </w:hyperlink>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77777777" w:rsidR="0074559B" w:rsidRPr="00791D37" w:rsidRDefault="0074559B" w:rsidP="00791D37">
      <w:pPr>
        <w:rPr>
          <w:sz w:val="19"/>
          <w:szCs w:val="19"/>
        </w:rPr>
      </w:pPr>
      <w:r w:rsidRPr="00791D37">
        <w:rPr>
          <w:sz w:val="19"/>
          <w:szCs w:val="19"/>
        </w:rPr>
        <w:t>(</w:t>
      </w:r>
      <w:hyperlink r:id="rId56" w:history="1">
        <w:r w:rsidRPr="00791D37">
          <w:rPr>
            <w:rStyle w:val="SinespaciadoCar"/>
            <w:sz w:val="19"/>
            <w:szCs w:val="19"/>
          </w:rPr>
          <w:t>Get Brew</w:t>
        </w:r>
      </w:hyperlink>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77777777" w:rsidR="0074559B" w:rsidRPr="00791D37" w:rsidRDefault="0074559B" w:rsidP="00791D37">
      <w:pPr>
        <w:pStyle w:val="Ttulo4"/>
      </w:pPr>
      <w:bookmarkStart w:id="271" w:name="_Toc81499424"/>
      <w:bookmarkStart w:id="272" w:name="_Toc81590768"/>
      <w:r w:rsidRPr="00791D37">
        <w:t>Actualización de Firmware</w:t>
      </w:r>
      <w:bookmarkEnd w:id="271"/>
      <w:bookmarkEnd w:id="272"/>
    </w:p>
    <w:p w14:paraId="40830A2B" w14:textId="77777777" w:rsidR="0074559B" w:rsidRPr="00791D37" w:rsidRDefault="0074559B" w:rsidP="00791D37"/>
    <w:p w14:paraId="7E29DED8" w14:textId="77777777" w:rsidR="0074559B" w:rsidRPr="00791D37" w:rsidRDefault="0074559B" w:rsidP="00791D37">
      <w:r w:rsidRPr="00791D37">
        <w:t xml:space="preserve">Abrir dfu-util desde la ventana de comandos y listar los dispositivos conectados para encontrar el dispositivo deseado. El USB Product ID par un dispositivo KiNOS DFU en modo bootloader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dfu-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ver=0100, devnum=8, cfg=1, intf=0, path=”1-1.4.3″, alt=0, name=”KiNOS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Found Runtime: [2def:0102] ver=0100, devnum=9, cfg=1, intf=0, path=”1-1.4.4″, alt=0, name=”KiNOS DFU”, serial=”8404D2000000045C”</w:t>
            </w:r>
          </w:p>
          <w:p w14:paraId="601D9CFC" w14:textId="77777777" w:rsidR="0074559B" w:rsidRPr="00791D37" w:rsidRDefault="0074559B" w:rsidP="006242EF">
            <w:pPr>
              <w:keepNext/>
              <w:rPr>
                <w:lang w:val="en-US"/>
              </w:rPr>
            </w:pPr>
          </w:p>
        </w:tc>
      </w:tr>
    </w:tbl>
    <w:p w14:paraId="0FA0B149" w14:textId="2ADF1471" w:rsidR="006242EF" w:rsidRDefault="006242EF" w:rsidP="006242EF">
      <w:pPr>
        <w:pStyle w:val="Descripcin"/>
        <w:jc w:val="center"/>
      </w:pPr>
      <w:r>
        <w:t xml:space="preserve">Tabla </w:t>
      </w:r>
      <w:r>
        <w:fldChar w:fldCharType="begin"/>
      </w:r>
      <w:r>
        <w:instrText xml:space="preserve"> SEQ Tabla \* ARABIC </w:instrText>
      </w:r>
      <w:r>
        <w:fldChar w:fldCharType="separate"/>
      </w:r>
      <w:r>
        <w:rPr>
          <w:noProof/>
        </w:rPr>
        <w:t>7</w:t>
      </w:r>
      <w:r>
        <w:fldChar w:fldCharType="end"/>
      </w:r>
      <w:r>
        <w:t xml:space="preserve"> </w:t>
      </w:r>
      <w:r w:rsidRPr="00A11A8B">
        <w:t>Listar dispositivos con dfu-util</w:t>
      </w:r>
    </w:p>
    <w:p w14:paraId="4074A304" w14:textId="77777777" w:rsidR="0074559B" w:rsidRPr="00791D37" w:rsidRDefault="0074559B" w:rsidP="00791D37">
      <w:r w:rsidRPr="00791D37">
        <w:br w:type="page"/>
      </w:r>
    </w:p>
    <w:p w14:paraId="559E9503" w14:textId="77777777" w:rsidR="0074559B" w:rsidRPr="00791D37" w:rsidRDefault="0074559B" w:rsidP="00791D37">
      <w:r w:rsidRPr="00791D37">
        <w:lastRenderedPageBreak/>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791D37"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t xml:space="preserve">dfuIDL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77777777" w:rsidR="0074559B" w:rsidRPr="00791D37" w:rsidRDefault="0074559B" w:rsidP="006242EF">
      <w:pPr>
        <w:pStyle w:val="TDC3"/>
        <w:rPr>
          <w:rFonts w:eastAsiaTheme="minorHAnsi"/>
          <w:lang w:val="en-US"/>
        </w:rPr>
      </w:pPr>
    </w:p>
    <w:p w14:paraId="2471ECD8" w14:textId="4F8A9726" w:rsidR="0074559B" w:rsidRPr="00791D37" w:rsidRDefault="0074559B" w:rsidP="006242EF">
      <w:pPr>
        <w:pStyle w:val="Descripcin"/>
        <w:jc w:val="center"/>
      </w:pPr>
      <w:bookmarkStart w:id="273" w:name="_Toc81499568"/>
      <w:bookmarkStart w:id="274" w:name="_Toc81581039"/>
      <w:r w:rsidRPr="00791D37">
        <w:t xml:space="preserve">Tabla </w:t>
      </w:r>
      <w:r w:rsidR="006242EF">
        <w:fldChar w:fldCharType="begin"/>
      </w:r>
      <w:r w:rsidR="006242EF">
        <w:instrText xml:space="preserve"> SEQ Tabla \* ARABIC </w:instrText>
      </w:r>
      <w:r w:rsidR="006242EF">
        <w:fldChar w:fldCharType="separate"/>
      </w:r>
      <w:r w:rsidR="006242EF">
        <w:t>8</w:t>
      </w:r>
      <w:r w:rsidR="006242EF">
        <w:fldChar w:fldCharType="end"/>
      </w:r>
      <w:r w:rsidRPr="00791D37">
        <w:t xml:space="preserve"> Actualizar Firmware en dispositivos KTWM102</w:t>
      </w:r>
      <w:bookmarkEnd w:id="273"/>
      <w:bookmarkEnd w:id="274"/>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77777777" w:rsidR="0074559B" w:rsidRPr="00791D37" w:rsidRDefault="00CA0339" w:rsidP="00791D37">
      <w:hyperlink r:id="rId57" w:anchor="downloads" w:history="1">
        <w:r w:rsidR="0074559B" w:rsidRPr="00791D37">
          <w:rPr>
            <w:rStyle w:val="SinespaciadoCar"/>
          </w:rPr>
          <w:t>https://www.kirale.com/support/#downloads</w:t>
        </w:r>
      </w:hyperlink>
    </w:p>
    <w:p w14:paraId="6B8CAFA1" w14:textId="77777777" w:rsidR="0074559B" w:rsidRPr="00791D37" w:rsidRDefault="0074559B" w:rsidP="00791D37"/>
    <w:p w14:paraId="0F3AAE4D" w14:textId="77777777" w:rsidR="0074559B" w:rsidRPr="00791D37" w:rsidRDefault="0074559B" w:rsidP="00791D37">
      <w:pPr>
        <w:pStyle w:val="Ttulo4"/>
      </w:pPr>
      <w:bookmarkStart w:id="275" w:name="_Toc81499425"/>
      <w:bookmarkStart w:id="276" w:name="_Toc81590769"/>
      <w:r w:rsidRPr="00791D37">
        <w:lastRenderedPageBreak/>
        <w:t>Runtime – Instalación de Drivers USB</w:t>
      </w:r>
      <w:bookmarkEnd w:id="275"/>
      <w:bookmarkEnd w:id="276"/>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77777777" w:rsidR="0074559B" w:rsidRPr="00791D37" w:rsidRDefault="0074559B" w:rsidP="00791D37">
      <w:pPr>
        <w:pStyle w:val="Ttulo5"/>
        <w:numPr>
          <w:ilvl w:val="4"/>
          <w:numId w:val="1"/>
        </w:numPr>
        <w:rPr>
          <w:rFonts w:ascii="Arial" w:hAnsi="Arial" w:cs="Arial"/>
        </w:rPr>
      </w:pPr>
      <w:bookmarkStart w:id="277" w:name="_Toc81499426"/>
      <w:bookmarkStart w:id="278" w:name="_Toc81590770"/>
      <w:r w:rsidRPr="00791D37">
        <w:rPr>
          <w:rFonts w:ascii="Arial" w:hAnsi="Arial" w:cs="Arial"/>
        </w:rPr>
        <w:t>Windows</w:t>
      </w:r>
      <w:bookmarkEnd w:id="277"/>
      <w:bookmarkEnd w:id="278"/>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77777777" w:rsidR="0074559B" w:rsidRPr="00791D37" w:rsidRDefault="0074559B" w:rsidP="00791D37">
      <w:r w:rsidRPr="00791D37">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8"/>
                    <a:stretch>
                      <a:fillRect/>
                    </a:stretch>
                  </pic:blipFill>
                  <pic:spPr>
                    <a:xfrm>
                      <a:off x="0" y="0"/>
                      <a:ext cx="4829175" cy="2162175"/>
                    </a:xfrm>
                    <a:prstGeom prst="rect">
                      <a:avLst/>
                    </a:prstGeom>
                  </pic:spPr>
                </pic:pic>
              </a:graphicData>
            </a:graphic>
          </wp:inline>
        </w:drawing>
      </w:r>
    </w:p>
    <w:p w14:paraId="7BA4AAA7" w14:textId="4FEA6EF3" w:rsidR="006242EF" w:rsidRDefault="006242EF" w:rsidP="006242EF">
      <w:pPr>
        <w:pStyle w:val="Descripcin"/>
        <w:jc w:val="center"/>
      </w:pPr>
      <w:r>
        <w:t xml:space="preserve">Ilustración </w:t>
      </w:r>
      <w:r>
        <w:fldChar w:fldCharType="begin"/>
      </w:r>
      <w:r>
        <w:instrText xml:space="preserve"> SEQ Ilustración \* ARABIC </w:instrText>
      </w:r>
      <w:r>
        <w:fldChar w:fldCharType="separate"/>
      </w:r>
      <w:r w:rsidR="00CA0339">
        <w:rPr>
          <w:noProof/>
        </w:rPr>
        <w:t>32</w:t>
      </w:r>
      <w:r>
        <w:fldChar w:fldCharType="end"/>
      </w:r>
      <w:r>
        <w:t xml:space="preserve"> </w:t>
      </w:r>
      <w:r w:rsidRPr="007C73D6">
        <w:t>Instalar libusbk con Zadig</w:t>
      </w:r>
    </w:p>
    <w:p w14:paraId="4D36C538" w14:textId="27A22842" w:rsidR="0074559B" w:rsidRPr="00791D37" w:rsidRDefault="0074559B" w:rsidP="006242EF">
      <w:pPr>
        <w:jc w:val="center"/>
      </w:pPr>
      <w:r w:rsidRPr="00791D37">
        <w:br w:type="page"/>
      </w:r>
    </w:p>
    <w:p w14:paraId="4938E25D" w14:textId="77777777" w:rsidR="0074559B" w:rsidRPr="00791D37" w:rsidRDefault="0074559B" w:rsidP="00791D37">
      <w:r w:rsidRPr="00791D37">
        <w:lastRenderedPageBreak/>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6A33336D" w14:textId="395DE5F7" w:rsidR="0074559B" w:rsidRPr="00791D37" w:rsidRDefault="0074559B" w:rsidP="006242EF">
      <w:pPr>
        <w:pStyle w:val="Descripcin"/>
        <w:jc w:val="center"/>
      </w:pPr>
      <w:bookmarkStart w:id="279" w:name="_Toc81499609"/>
      <w:bookmarkStart w:id="280" w:name="_Toc81499844"/>
      <w:bookmarkStart w:id="281" w:name="_Toc81590640"/>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3</w:t>
      </w:r>
      <w:r w:rsidRPr="00791D37">
        <w:fldChar w:fldCharType="end"/>
      </w:r>
      <w:r w:rsidRPr="00791D37">
        <w:t xml:space="preserve"> Instalación Driver Libusbk xon Zadig Finalizada</w:t>
      </w:r>
      <w:bookmarkEnd w:id="279"/>
      <w:bookmarkEnd w:id="280"/>
      <w:bookmarkEnd w:id="281"/>
    </w:p>
    <w:p w14:paraId="4948BB88" w14:textId="77777777" w:rsidR="0074559B" w:rsidRPr="00791D37" w:rsidRDefault="0074559B" w:rsidP="00791D37"/>
    <w:p w14:paraId="064F2F92" w14:textId="77777777" w:rsidR="0074559B" w:rsidRPr="00791D37" w:rsidRDefault="0074559B" w:rsidP="00791D37">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y pinchar “</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9"/>
                    <a:stretch>
                      <a:fillRect/>
                    </a:stretch>
                  </pic:blipFill>
                  <pic:spPr>
                    <a:xfrm>
                      <a:off x="0" y="0"/>
                      <a:ext cx="5400040" cy="2411730"/>
                    </a:xfrm>
                    <a:prstGeom prst="rect">
                      <a:avLst/>
                    </a:prstGeom>
                  </pic:spPr>
                </pic:pic>
              </a:graphicData>
            </a:graphic>
          </wp:inline>
        </w:drawing>
      </w:r>
    </w:p>
    <w:p w14:paraId="7ED18539" w14:textId="2B08CEC7" w:rsidR="0074559B" w:rsidRPr="00791D37" w:rsidRDefault="0074559B" w:rsidP="006242EF">
      <w:pPr>
        <w:pStyle w:val="Descripcin"/>
        <w:jc w:val="center"/>
      </w:pPr>
      <w:bookmarkStart w:id="282" w:name="_Toc81499610"/>
      <w:bookmarkStart w:id="283" w:name="_Toc81499845"/>
      <w:bookmarkStart w:id="284" w:name="_Toc81590641"/>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4</w:t>
      </w:r>
      <w:r w:rsidRPr="00791D37">
        <w:fldChar w:fldCharType="end"/>
      </w:r>
      <w:r w:rsidRPr="00791D37">
        <w:t xml:space="preserve"> Instalar USB SERIAL (CDC) con Zadig</w:t>
      </w:r>
      <w:bookmarkEnd w:id="282"/>
      <w:bookmarkEnd w:id="283"/>
      <w:bookmarkEnd w:id="284"/>
    </w:p>
    <w:p w14:paraId="46F0E054" w14:textId="77777777" w:rsidR="0074559B" w:rsidRPr="00791D37" w:rsidRDefault="0074559B" w:rsidP="00791D37"/>
    <w:p w14:paraId="6563631B" w14:textId="1A007167" w:rsidR="0074559B" w:rsidRPr="00791D37" w:rsidRDefault="0074559B" w:rsidP="00791D37">
      <w:r w:rsidRPr="00791D37">
        <w:t>El proceso tardará alrededor de un segundo y saldrá un mensaje de éxito.</w:t>
      </w:r>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4ABCDA19" w14:textId="57F58389" w:rsidR="0074559B" w:rsidRPr="00791D37" w:rsidRDefault="0074559B" w:rsidP="006242EF">
      <w:pPr>
        <w:pStyle w:val="Descripcin"/>
        <w:jc w:val="center"/>
      </w:pPr>
      <w:bookmarkStart w:id="285" w:name="_Toc81499611"/>
      <w:bookmarkStart w:id="286" w:name="_Toc81499846"/>
      <w:bookmarkStart w:id="287" w:name="_Toc81590642"/>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5</w:t>
      </w:r>
      <w:r w:rsidRPr="00791D37">
        <w:fldChar w:fldCharType="end"/>
      </w:r>
      <w:r w:rsidRPr="00791D37">
        <w:t xml:space="preserve"> Instalación Driver USB Serial (CDC) con Zadig Finalizada</w:t>
      </w:r>
      <w:bookmarkEnd w:id="285"/>
      <w:bookmarkEnd w:id="286"/>
      <w:bookmarkEnd w:id="287"/>
    </w:p>
    <w:p w14:paraId="4A07C1EE" w14:textId="77777777" w:rsidR="0074559B" w:rsidRPr="00791D37" w:rsidRDefault="0074559B" w:rsidP="00791D37">
      <w:r w:rsidRPr="00791D37">
        <w:lastRenderedPageBreak/>
        <w:t xml:space="preserve">Ahora, en </w:t>
      </w:r>
      <w:r w:rsidRPr="00791D37">
        <w:rPr>
          <w:i/>
          <w:iCs/>
        </w:rPr>
        <w:t>Administrador de Dispositivos</w:t>
      </w:r>
      <w:r w:rsidRPr="00791D37">
        <w:t>, la interfaz KiNOS debería aparecer de la siguiente manera:</w:t>
      </w:r>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60"/>
                    <a:stretch>
                      <a:fillRect/>
                    </a:stretch>
                  </pic:blipFill>
                  <pic:spPr>
                    <a:xfrm>
                      <a:off x="0" y="0"/>
                      <a:ext cx="5400040" cy="5294630"/>
                    </a:xfrm>
                    <a:prstGeom prst="rect">
                      <a:avLst/>
                    </a:prstGeom>
                  </pic:spPr>
                </pic:pic>
              </a:graphicData>
            </a:graphic>
          </wp:inline>
        </w:drawing>
      </w:r>
    </w:p>
    <w:p w14:paraId="239AF9E1" w14:textId="3DECCB2F" w:rsidR="0074559B" w:rsidRPr="00791D37" w:rsidRDefault="0074559B" w:rsidP="006242EF">
      <w:pPr>
        <w:pStyle w:val="Descripcin"/>
        <w:jc w:val="center"/>
      </w:pPr>
      <w:bookmarkStart w:id="288" w:name="_Toc81499612"/>
      <w:bookmarkStart w:id="289" w:name="_Toc81499847"/>
      <w:bookmarkStart w:id="290" w:name="_Toc81590643"/>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6</w:t>
      </w:r>
      <w:r w:rsidRPr="00791D37">
        <w:fldChar w:fldCharType="end"/>
      </w:r>
      <w:r w:rsidRPr="00791D37">
        <w:t xml:space="preserve"> Administrador de Dispositivos después de la instalación</w:t>
      </w:r>
      <w:bookmarkEnd w:id="288"/>
      <w:bookmarkEnd w:id="289"/>
      <w:bookmarkEnd w:id="290"/>
    </w:p>
    <w:p w14:paraId="0B70F918" w14:textId="77777777" w:rsidR="0074559B" w:rsidRPr="00791D37" w:rsidRDefault="0074559B" w:rsidP="00791D37"/>
    <w:p w14:paraId="0810C4B8" w14:textId="77777777" w:rsidR="0074559B" w:rsidRPr="00791D37" w:rsidRDefault="0074559B" w:rsidP="00791D37">
      <w:pPr>
        <w:pStyle w:val="Ttulo5"/>
        <w:numPr>
          <w:ilvl w:val="4"/>
          <w:numId w:val="1"/>
        </w:numPr>
        <w:rPr>
          <w:rFonts w:ascii="Arial" w:hAnsi="Arial" w:cs="Arial"/>
        </w:rPr>
      </w:pPr>
      <w:bookmarkStart w:id="291" w:name="_Toc81499427"/>
      <w:bookmarkStart w:id="292" w:name="_Toc81590771"/>
      <w:r w:rsidRPr="00791D37">
        <w:rPr>
          <w:rFonts w:ascii="Arial" w:hAnsi="Arial" w:cs="Arial"/>
        </w:rPr>
        <w:t>Linux</w:t>
      </w:r>
      <w:bookmarkEnd w:id="291"/>
      <w:bookmarkEnd w:id="292"/>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77777777" w:rsidR="0074559B" w:rsidRPr="00791D37" w:rsidRDefault="0074559B" w:rsidP="00791D37">
      <w:pPr>
        <w:pStyle w:val="Textoindependiente"/>
        <w:rPr>
          <w:b/>
          <w:bCs/>
        </w:rPr>
      </w:pPr>
      <w:r w:rsidRPr="00791D37">
        <w:rPr>
          <w:b/>
          <w:bCs/>
        </w:rPr>
        <w:t xml:space="preserve">Nota: </w:t>
      </w:r>
      <w:r w:rsidRPr="00791D37">
        <w:t xml:space="preserve">La interfaz USB CDC-ECM está deshabilitada por defecto. Puede habilitarse por línea de comandos. Para más información detallada, mirar la </w:t>
      </w:r>
      <w:r w:rsidRPr="00791D37">
        <w:rPr>
          <w:b/>
          <w:bCs/>
        </w:rPr>
        <w:t>KSH Reference Guide.</w:t>
      </w:r>
    </w:p>
    <w:p w14:paraId="1A84B0DD" w14:textId="77777777" w:rsidR="0074559B" w:rsidRPr="00791D37" w:rsidRDefault="0074559B" w:rsidP="00791D37">
      <w:pPr>
        <w:pStyle w:val="Textoindependiente"/>
      </w:pPr>
      <w:r w:rsidRPr="00791D37">
        <w:t>Para encontrar Puertos de Serie e interfaces Ethernet, conectar el Dongle a un USB del ordenador y después abrir una terminal e introducir:</w:t>
      </w:r>
    </w:p>
    <w:p w14:paraId="6F81D0E5" w14:textId="77777777" w:rsidR="0074559B" w:rsidRPr="00791D37" w:rsidRDefault="0074559B" w:rsidP="00791D37">
      <w:pPr>
        <w:pStyle w:val="Textoindependiente"/>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390255A2" w14:textId="77777777" w:rsidTr="008F166F">
        <w:tc>
          <w:tcPr>
            <w:tcW w:w="8494" w:type="dxa"/>
          </w:tcPr>
          <w:p w14:paraId="11CF33E5" w14:textId="77777777" w:rsidR="0074559B" w:rsidRPr="00791D37" w:rsidRDefault="0074559B" w:rsidP="00791D37"/>
          <w:p w14:paraId="5506A55E" w14:textId="77777777" w:rsidR="0074559B" w:rsidRPr="00791D37" w:rsidRDefault="0074559B" w:rsidP="00791D37">
            <w:r w:rsidRPr="00791D37">
              <w:t>~$ dmesg | tail</w:t>
            </w:r>
          </w:p>
          <w:p w14:paraId="7B02E46E" w14:textId="77777777" w:rsidR="0074559B" w:rsidRPr="00791D37" w:rsidRDefault="0074559B" w:rsidP="00791D37">
            <w:pPr>
              <w:rPr>
                <w:lang w:val="en-US"/>
              </w:rPr>
            </w:pPr>
          </w:p>
        </w:tc>
      </w:tr>
    </w:tbl>
    <w:p w14:paraId="299C037E" w14:textId="77777777" w:rsidR="0074559B" w:rsidRPr="00791D37" w:rsidRDefault="0074559B" w:rsidP="006242EF">
      <w:pPr>
        <w:pStyle w:val="TDC3"/>
        <w:rPr>
          <w:rFonts w:eastAsiaTheme="minorHAnsi"/>
        </w:rPr>
      </w:pPr>
    </w:p>
    <w:p w14:paraId="613EB1DE" w14:textId="0066A81C" w:rsidR="0074559B" w:rsidRPr="00791D37" w:rsidRDefault="0074559B" w:rsidP="006242EF">
      <w:pPr>
        <w:pStyle w:val="Descripcin"/>
        <w:jc w:val="center"/>
      </w:pPr>
      <w:bookmarkStart w:id="293" w:name="_Toc81499569"/>
      <w:bookmarkStart w:id="294" w:name="_Toc81581040"/>
      <w:r w:rsidRPr="00791D37">
        <w:t xml:space="preserve">Tabla </w:t>
      </w:r>
      <w:r w:rsidR="006242EF">
        <w:fldChar w:fldCharType="begin"/>
      </w:r>
      <w:r w:rsidR="006242EF">
        <w:instrText xml:space="preserve"> SEQ Tabla \* ARABIC </w:instrText>
      </w:r>
      <w:r w:rsidR="006242EF">
        <w:fldChar w:fldCharType="separate"/>
      </w:r>
      <w:r w:rsidR="006242EF">
        <w:t>9</w:t>
      </w:r>
      <w:r w:rsidR="006242EF">
        <w:fldChar w:fldCharType="end"/>
      </w:r>
      <w:r w:rsidRPr="00791D37">
        <w:t xml:space="preserve"> Comando para listar Puertos Serie en Sistemas Linux</w:t>
      </w:r>
      <w:bookmarkEnd w:id="293"/>
      <w:bookmarkEnd w:id="294"/>
    </w:p>
    <w:p w14:paraId="3D3A7B39" w14:textId="77777777" w:rsidR="0074559B" w:rsidRPr="00791D37" w:rsidRDefault="0074559B" w:rsidP="00791D37"/>
    <w:p w14:paraId="079610ED" w14:textId="77777777" w:rsidR="0074559B" w:rsidRPr="00791D37" w:rsidRDefault="0074559B" w:rsidP="00791D37">
      <w:pPr>
        <w:pStyle w:val="Ttulo5"/>
        <w:numPr>
          <w:ilvl w:val="4"/>
          <w:numId w:val="1"/>
        </w:numPr>
        <w:rPr>
          <w:rFonts w:ascii="Arial" w:hAnsi="Arial" w:cs="Arial"/>
        </w:rPr>
      </w:pPr>
      <w:bookmarkStart w:id="295" w:name="_Toc81499428"/>
      <w:bookmarkStart w:id="296" w:name="_Toc81590772"/>
      <w:r w:rsidRPr="00791D37">
        <w:rPr>
          <w:rFonts w:ascii="Arial" w:hAnsi="Arial" w:cs="Arial"/>
        </w:rPr>
        <w:t>MAC OS</w:t>
      </w:r>
      <w:bookmarkEnd w:id="295"/>
      <w:bookmarkEnd w:id="296"/>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791D37" w:rsidRDefault="0074559B" w:rsidP="00791D37">
      <w:pPr>
        <w:rPr>
          <w:b/>
          <w:bCs/>
        </w:rPr>
      </w:pPr>
      <w:r w:rsidRPr="00791D37">
        <w:rPr>
          <w:b/>
          <w:bCs/>
        </w:rPr>
        <w:t xml:space="preserve">Nota: </w:t>
      </w:r>
      <w:r w:rsidRPr="00791D37">
        <w:t xml:space="preserve">La interfaz USB CDC-ECM está deshabilitada por defecto. Puede habilitarse por línea de comandos. Para más información detallada, mirar la </w:t>
      </w:r>
      <w:r w:rsidRPr="00791D37">
        <w:rPr>
          <w:b/>
          <w:bCs/>
        </w:rPr>
        <w:t>KSH Reference Guide.</w:t>
      </w:r>
    </w:p>
    <w:p w14:paraId="233A2615" w14:textId="77777777" w:rsidR="0074559B" w:rsidRPr="00791D37" w:rsidRDefault="0074559B" w:rsidP="00791D37">
      <w:r w:rsidRPr="00791D37">
        <w:t>Para encontrar Puertos de Serie e interfaces Ethernet, conectar el Dongle a un USB del ordenador y después abrir una terminal e introducir:</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0D069424" w:rsidR="0074559B" w:rsidRPr="00791D37" w:rsidRDefault="0074559B" w:rsidP="006242EF">
      <w:pPr>
        <w:pStyle w:val="Descripcin"/>
        <w:jc w:val="center"/>
      </w:pPr>
      <w:bookmarkStart w:id="297" w:name="_Toc81499570"/>
      <w:bookmarkStart w:id="298" w:name="_Toc81581041"/>
      <w:r w:rsidRPr="00791D37">
        <w:t xml:space="preserve">Tabla </w:t>
      </w:r>
      <w:r w:rsidR="006242EF">
        <w:fldChar w:fldCharType="begin"/>
      </w:r>
      <w:r w:rsidR="006242EF">
        <w:instrText xml:space="preserve"> SEQ Tabla \* ARABIC </w:instrText>
      </w:r>
      <w:r w:rsidR="006242EF">
        <w:fldChar w:fldCharType="separate"/>
      </w:r>
      <w:r w:rsidR="006242EF">
        <w:t>10</w:t>
      </w:r>
      <w:r w:rsidR="006242EF">
        <w:fldChar w:fldCharType="end"/>
      </w:r>
      <w:r w:rsidRPr="00791D37">
        <w:t xml:space="preserve"> Comando para listar Puertos Serie en Sistemas en MAC OS</w:t>
      </w:r>
      <w:bookmarkEnd w:id="297"/>
      <w:bookmarkEnd w:id="298"/>
    </w:p>
    <w:p w14:paraId="72158665" w14:textId="36CE6F39" w:rsidR="0074559B" w:rsidRPr="00791D37" w:rsidRDefault="0074559B" w:rsidP="00791D37"/>
    <w:p w14:paraId="288D9CE0" w14:textId="1A9BA927" w:rsidR="0074559B" w:rsidRPr="00791D37" w:rsidRDefault="0074559B" w:rsidP="00791D37"/>
    <w:p w14:paraId="60B4FCA1" w14:textId="3967F744" w:rsidR="0074559B" w:rsidRPr="00791D37" w:rsidRDefault="0074559B" w:rsidP="00791D37"/>
    <w:p w14:paraId="6485C371" w14:textId="4856E9B6" w:rsidR="0074559B" w:rsidRPr="00791D37" w:rsidRDefault="0074559B" w:rsidP="00791D37"/>
    <w:p w14:paraId="4950D3B8" w14:textId="77777777" w:rsidR="0074559B" w:rsidRPr="00791D37" w:rsidRDefault="0074559B" w:rsidP="00791D37"/>
    <w:p w14:paraId="3ED1B71E" w14:textId="77777777" w:rsidR="0074559B" w:rsidRPr="00791D37" w:rsidRDefault="0074559B" w:rsidP="00791D37">
      <w:pPr>
        <w:pStyle w:val="Ttulo4"/>
      </w:pPr>
      <w:bookmarkStart w:id="299" w:name="_Toc81499429"/>
      <w:bookmarkStart w:id="300" w:name="_Toc81590773"/>
      <w:r w:rsidRPr="00791D37">
        <w:t>Configuración de Terminal COM</w:t>
      </w:r>
      <w:bookmarkEnd w:id="299"/>
      <w:bookmarkEnd w:id="300"/>
    </w:p>
    <w:p w14:paraId="0E6ADF6E" w14:textId="77777777" w:rsidR="0074559B" w:rsidRPr="00791D37" w:rsidRDefault="0074559B" w:rsidP="00791D37"/>
    <w:p w14:paraId="350A3728" w14:textId="77777777" w:rsidR="0074559B" w:rsidRPr="00791D37" w:rsidRDefault="0074559B" w:rsidP="00791D37">
      <w:pPr>
        <w:pStyle w:val="Ttulo5"/>
        <w:numPr>
          <w:ilvl w:val="4"/>
          <w:numId w:val="1"/>
        </w:numPr>
        <w:rPr>
          <w:rFonts w:ascii="Arial" w:hAnsi="Arial" w:cs="Arial"/>
        </w:rPr>
      </w:pPr>
      <w:bookmarkStart w:id="301" w:name="_Toc81499430"/>
      <w:bookmarkStart w:id="302" w:name="_Toc81590774"/>
      <w:r w:rsidRPr="00791D37">
        <w:rPr>
          <w:rFonts w:ascii="Arial" w:hAnsi="Arial" w:cs="Arial"/>
        </w:rPr>
        <w:t>Windows</w:t>
      </w:r>
      <w:bookmarkEnd w:id="301"/>
      <w:bookmarkEnd w:id="302"/>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Configuración Estándar para puerto serie USB: 9600 bauds, 8 bits, 1stop bit, no parity.</w:t>
      </w:r>
    </w:p>
    <w:p w14:paraId="7E243DBD" w14:textId="77777777" w:rsidR="0074559B" w:rsidRPr="00791D37" w:rsidRDefault="0074559B" w:rsidP="00791D37">
      <w:r w:rsidRPr="00791D37">
        <w:rPr>
          <w:b/>
          <w:bCs/>
        </w:rPr>
        <w:t xml:space="preserve">Nota: </w:t>
      </w:r>
      <w:r w:rsidRPr="00791D37">
        <w:t>La terminal USB serie, debe configurarse para añadir un carácter “CR” cuando se pulsa la tecla Enter.</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61"/>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17CFD504" w:rsidR="0074559B" w:rsidRPr="00791D37" w:rsidRDefault="0074559B" w:rsidP="006242EF">
      <w:pPr>
        <w:pStyle w:val="Descripcin"/>
        <w:jc w:val="center"/>
      </w:pPr>
      <w:bookmarkStart w:id="303" w:name="_Toc81499613"/>
      <w:bookmarkStart w:id="304" w:name="_Toc81499848"/>
      <w:bookmarkStart w:id="305" w:name="_Toc81590644"/>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7</w:t>
      </w:r>
      <w:r w:rsidRPr="00791D37">
        <w:rPr>
          <w:noProof/>
        </w:rPr>
        <w:fldChar w:fldCharType="end"/>
      </w:r>
      <w:r w:rsidRPr="00791D37">
        <w:t xml:space="preserve"> Terminal Termite</w:t>
      </w:r>
      <w:bookmarkEnd w:id="303"/>
      <w:bookmarkEnd w:id="304"/>
      <w:bookmarkEnd w:id="305"/>
    </w:p>
    <w:p w14:paraId="3DEE955F" w14:textId="77777777" w:rsidR="0074559B" w:rsidRPr="00791D37" w:rsidRDefault="0074559B" w:rsidP="00791D37">
      <w:r w:rsidRPr="00791D37">
        <w:rPr>
          <w:b/>
          <w:bCs/>
        </w:rPr>
        <w:t>Nota:</w:t>
      </w:r>
      <w:r w:rsidRPr="00791D37">
        <w:t xml:space="preserve"> Recomendado la activación del Echo Local para la lectura de los comandos enviados.</w:t>
      </w:r>
    </w:p>
    <w:p w14:paraId="04E52020" w14:textId="77777777" w:rsidR="0074559B" w:rsidRPr="00791D37" w:rsidRDefault="0074559B" w:rsidP="00791D37"/>
    <w:p w14:paraId="650E3175" w14:textId="77777777" w:rsidR="0074559B" w:rsidRPr="00791D37" w:rsidRDefault="0074559B" w:rsidP="00791D37">
      <w:pPr>
        <w:pStyle w:val="Ttulo5"/>
        <w:numPr>
          <w:ilvl w:val="4"/>
          <w:numId w:val="1"/>
        </w:numPr>
        <w:rPr>
          <w:rFonts w:ascii="Arial" w:hAnsi="Arial" w:cs="Arial"/>
        </w:rPr>
      </w:pPr>
      <w:bookmarkStart w:id="306" w:name="_Toc81499431"/>
      <w:bookmarkStart w:id="307" w:name="_Toc81590775"/>
      <w:r w:rsidRPr="00791D37">
        <w:rPr>
          <w:rFonts w:ascii="Arial" w:hAnsi="Arial" w:cs="Arial"/>
        </w:rPr>
        <w:t>Linux / MAC Os</w:t>
      </w:r>
      <w:bookmarkEnd w:id="306"/>
      <w:bookmarkEnd w:id="307"/>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77777777" w:rsidR="0074559B" w:rsidRPr="00791D37" w:rsidRDefault="0074559B" w:rsidP="00791D37">
      <w:r w:rsidRPr="00791D37">
        <w:t>La configuración es la misma necesaria para la comunicación serie con los Sistemas Windows.</w:t>
      </w: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picocom -c—omap lfcr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56AAE549" w:rsidR="0074559B" w:rsidRPr="00791D37" w:rsidRDefault="0074559B" w:rsidP="006242EF">
      <w:pPr>
        <w:pStyle w:val="Descripcin"/>
        <w:jc w:val="center"/>
      </w:pPr>
      <w:bookmarkStart w:id="308" w:name="_Toc81499571"/>
      <w:bookmarkStart w:id="309" w:name="_Toc81581042"/>
      <w:r w:rsidRPr="00791D37">
        <w:t xml:space="preserve">Tabla </w:t>
      </w:r>
      <w:r w:rsidR="006242EF">
        <w:fldChar w:fldCharType="begin"/>
      </w:r>
      <w:r w:rsidR="006242EF">
        <w:instrText xml:space="preserve"> SEQ Tabla \* ARABIC </w:instrText>
      </w:r>
      <w:r w:rsidR="006242EF">
        <w:fldChar w:fldCharType="separate"/>
      </w:r>
      <w:r w:rsidR="006242EF">
        <w:rPr>
          <w:noProof/>
        </w:rPr>
        <w:t>11</w:t>
      </w:r>
      <w:r w:rsidR="006242EF">
        <w:fldChar w:fldCharType="end"/>
      </w:r>
      <w:r w:rsidRPr="00791D37">
        <w:t xml:space="preserve"> Abrir terminal Picocom en Linux / MAC Os</w:t>
      </w:r>
      <w:bookmarkEnd w:id="308"/>
      <w:bookmarkEnd w:id="309"/>
    </w:p>
    <w:p w14:paraId="51BC7E6F" w14:textId="77777777" w:rsidR="0074559B" w:rsidRPr="00791D37" w:rsidRDefault="0074559B" w:rsidP="00791D37"/>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30BA8A96" w14:textId="7F635E6D" w:rsidR="0074559B" w:rsidRPr="00791D37" w:rsidRDefault="0074559B" w:rsidP="00791D37"/>
    <w:p w14:paraId="3E1E2846" w14:textId="77777777" w:rsidR="0074559B" w:rsidRPr="00791D37" w:rsidRDefault="0074559B" w:rsidP="00791D37">
      <w:pPr>
        <w:pStyle w:val="Ttulo2"/>
      </w:pPr>
      <w:bookmarkStart w:id="310" w:name="_Toc81499432"/>
      <w:bookmarkStart w:id="311" w:name="_Toc81590776"/>
      <w:r w:rsidRPr="00791D37">
        <w:t>CONFIGURACIÓN DE RED PARA KTWM102</w:t>
      </w:r>
      <w:bookmarkEnd w:id="310"/>
      <w:bookmarkEnd w:id="311"/>
    </w:p>
    <w:p w14:paraId="25FBDED2" w14:textId="77777777" w:rsidR="0074559B" w:rsidRPr="00791D37" w:rsidRDefault="0074559B" w:rsidP="00791D37"/>
    <w:p w14:paraId="4A9FEC84" w14:textId="77777777" w:rsidR="0074559B" w:rsidRPr="00791D37" w:rsidRDefault="0074559B" w:rsidP="00791D37">
      <w:r w:rsidRPr="00791D37">
        <w:lastRenderedPageBreak/>
        <w:t xml:space="preserve">A la hora de enviar comandos tanto para configurar los parámetros del módulo KTWM102 como para ver los parámetros ya configurados tenemos 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089B9EBC" w14:textId="77777777" w:rsidR="0074559B" w:rsidRPr="00791D37" w:rsidRDefault="0074559B" w:rsidP="00791D37">
      <w:pPr>
        <w:pStyle w:val="Prrafodelista"/>
        <w:numPr>
          <w:ilvl w:val="0"/>
          <w:numId w:val="18"/>
        </w:numPr>
      </w:pPr>
      <w:r w:rsidRPr="00791D37">
        <w:t>La segunda vía es por comandos KBI. Estos comandos se enviarán por vía UART al módulo.</w:t>
      </w:r>
    </w:p>
    <w:p w14:paraId="55254CF7" w14:textId="77777777" w:rsidR="0074559B" w:rsidRPr="00791D37" w:rsidRDefault="0074559B" w:rsidP="00791D37"/>
    <w:p w14:paraId="13068230" w14:textId="77777777" w:rsidR="0074559B" w:rsidRPr="00791D37" w:rsidRDefault="0074559B" w:rsidP="00791D37">
      <w:pPr>
        <w:pStyle w:val="Ttulo3"/>
        <w:rPr>
          <w:lang w:val="en-US"/>
        </w:rPr>
      </w:pPr>
      <w:bookmarkStart w:id="312" w:name="_Toc81499433"/>
      <w:bookmarkStart w:id="313" w:name="_Toc81590777"/>
      <w:r w:rsidRPr="00791D37">
        <w:rPr>
          <w:lang w:val="en-US"/>
        </w:rPr>
        <w:t>Kirale Command-Line Shell Reference Guide – Comandos KSH</w:t>
      </w:r>
      <w:bookmarkEnd w:id="312"/>
      <w:bookmarkEnd w:id="313"/>
    </w:p>
    <w:p w14:paraId="7BBD38D6" w14:textId="77777777" w:rsidR="0074559B" w:rsidRPr="00791D37" w:rsidRDefault="0074559B" w:rsidP="00791D37">
      <w:pPr>
        <w:rPr>
          <w:lang w:val="en-US"/>
        </w:rPr>
      </w:pPr>
    </w:p>
    <w:p w14:paraId="253A5BEF" w14:textId="77777777" w:rsidR="0074559B" w:rsidRPr="00791D37" w:rsidRDefault="0074559B" w:rsidP="00791D37">
      <w:pPr>
        <w:pStyle w:val="Ttulo4"/>
      </w:pPr>
      <w:bookmarkStart w:id="314" w:name="_Toc81499434"/>
      <w:bookmarkStart w:id="315" w:name="_Toc81590778"/>
      <w:r w:rsidRPr="00791D37">
        <w:t>Sintaxis de los comandos</w:t>
      </w:r>
      <w:bookmarkEnd w:id="314"/>
      <w:bookmarkEnd w:id="315"/>
    </w:p>
    <w:p w14:paraId="4AE5B2C5" w14:textId="77777777" w:rsidR="0074559B" w:rsidRPr="00791D37" w:rsidRDefault="0074559B" w:rsidP="00791D37"/>
    <w:p w14:paraId="69080C53" w14:textId="77777777" w:rsidR="0074559B" w:rsidRPr="00791D37" w:rsidRDefault="0074559B" w:rsidP="00791D37">
      <w:r w:rsidRPr="00791D37">
        <w:t xml:space="preserve">Los comandos KSH tienen una sintaxis amigable para las personas. Esta sintaxis está basada en palabras ASCII separadas, las cuales especifican cada una las palabras clave o parámetros del comando. Se representan de la siguiente manera: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58"/>
      </w:tblGrid>
      <w:tr w:rsidR="0074559B" w:rsidRPr="00791D37" w14:paraId="7871B96C" w14:textId="77777777" w:rsidTr="008F166F">
        <w:trPr>
          <w:jc w:val="center"/>
        </w:trPr>
        <w:tc>
          <w:tcPr>
            <w:tcW w:w="8494" w:type="dxa"/>
          </w:tcPr>
          <w:p w14:paraId="4C06E28A" w14:textId="77777777" w:rsidR="0074559B" w:rsidRPr="00791D37"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60AA96CB" w:rsidR="0074559B" w:rsidRPr="00791D37" w:rsidRDefault="0074559B" w:rsidP="006242EF">
      <w:pPr>
        <w:pStyle w:val="Descripcin"/>
        <w:jc w:val="center"/>
      </w:pPr>
      <w:bookmarkStart w:id="316" w:name="_Toc81499572"/>
      <w:bookmarkStart w:id="317" w:name="_Toc81581043"/>
      <w:r w:rsidRPr="00791D37">
        <w:t xml:space="preserve">Tabla </w:t>
      </w:r>
      <w:r w:rsidR="006242EF">
        <w:fldChar w:fldCharType="begin"/>
      </w:r>
      <w:r w:rsidR="006242EF">
        <w:instrText xml:space="preserve"> SEQ Tabla \* ARABIC </w:instrText>
      </w:r>
      <w:r w:rsidR="006242EF">
        <w:fldChar w:fldCharType="separate"/>
      </w:r>
      <w:r w:rsidR="006242EF">
        <w:rPr>
          <w:noProof/>
        </w:rPr>
        <w:t>12</w:t>
      </w:r>
      <w:r w:rsidR="006242EF">
        <w:fldChar w:fldCharType="end"/>
      </w:r>
      <w:r w:rsidRPr="00791D37">
        <w:t xml:space="preserve"> Sintaxis comandos KSH</w:t>
      </w:r>
      <w:bookmarkEnd w:id="316"/>
      <w:bookmarkEnd w:id="317"/>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77777777" w:rsidR="0074559B" w:rsidRPr="00791D37" w:rsidRDefault="00CA0339" w:rsidP="00791D37">
      <w:pPr>
        <w:rPr>
          <w:color w:val="0563C1" w:themeColor="hyperlink"/>
          <w:u w:val="single"/>
        </w:rPr>
      </w:pPr>
      <w:hyperlink r:id="rId62" w:anchor="downloads" w:history="1">
        <w:r w:rsidR="0074559B" w:rsidRPr="00791D37">
          <w:rPr>
            <w:rStyle w:val="Hipervnculo"/>
          </w:rPr>
          <w:t>https://www.kirale.com/support/#downloads</w:t>
        </w:r>
      </w:hyperlink>
    </w:p>
    <w:p w14:paraId="119A1701" w14:textId="77777777" w:rsidR="0074559B" w:rsidRPr="00791D37" w:rsidRDefault="0074559B" w:rsidP="00791D37">
      <w:r w:rsidRPr="00791D37">
        <w:t>Una vez descargado, conectar el módulo KTWM102 al PC por conexión USB abrir el ejecutable descargado y se abrirá una ventana de comandos similar a la de Windows.</w:t>
      </w:r>
    </w:p>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3"/>
                    <a:stretch>
                      <a:fillRect/>
                    </a:stretch>
                  </pic:blipFill>
                  <pic:spPr>
                    <a:xfrm>
                      <a:off x="0" y="0"/>
                      <a:ext cx="5194724" cy="2724420"/>
                    </a:xfrm>
                    <a:prstGeom prst="rect">
                      <a:avLst/>
                    </a:prstGeom>
                  </pic:spPr>
                </pic:pic>
              </a:graphicData>
            </a:graphic>
          </wp:inline>
        </w:drawing>
      </w:r>
    </w:p>
    <w:p w14:paraId="158927D5" w14:textId="2283B286" w:rsidR="0074559B" w:rsidRPr="00791D37" w:rsidRDefault="0074559B" w:rsidP="006242EF">
      <w:pPr>
        <w:pStyle w:val="Descripcin"/>
        <w:jc w:val="center"/>
      </w:pPr>
      <w:bookmarkStart w:id="318" w:name="_Toc81499614"/>
      <w:bookmarkStart w:id="319" w:name="_Toc81499849"/>
      <w:bookmarkStart w:id="320" w:name="_Toc81590645"/>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8</w:t>
      </w:r>
      <w:r w:rsidRPr="00791D37">
        <w:rPr>
          <w:noProof/>
        </w:rPr>
        <w:fldChar w:fldCharType="end"/>
      </w:r>
      <w:r w:rsidRPr="00791D37">
        <w:t xml:space="preserve"> Herramienta KiTools</w:t>
      </w:r>
      <w:bookmarkEnd w:id="318"/>
      <w:bookmarkEnd w:id="319"/>
      <w:bookmarkEnd w:id="320"/>
    </w:p>
    <w:p w14:paraId="49C9CBA7" w14:textId="77777777" w:rsidR="0074559B" w:rsidRPr="00791D37" w:rsidRDefault="0074559B" w:rsidP="00791D37">
      <w:r w:rsidRPr="00791D37">
        <w:t xml:space="preserve">Para ver más en detalle la sintaxis de cada comando, descargar y ver la </w:t>
      </w:r>
      <w:hyperlink r:id="rId64"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77777777" w:rsidR="0074559B" w:rsidRPr="00791D37" w:rsidRDefault="0074559B" w:rsidP="00791D37">
      <w:pPr>
        <w:pStyle w:val="Ttulo4"/>
      </w:pPr>
      <w:bookmarkStart w:id="321" w:name="_Toc81499435"/>
      <w:bookmarkStart w:id="322" w:name="_Toc81590779"/>
      <w:r w:rsidRPr="00791D37">
        <w:t>Sintaxis de los parámetros</w:t>
      </w:r>
      <w:bookmarkEnd w:id="321"/>
      <w:bookmarkEnd w:id="322"/>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5"/>
                    <a:stretch>
                      <a:fillRect/>
                    </a:stretch>
                  </pic:blipFill>
                  <pic:spPr>
                    <a:xfrm>
                      <a:off x="0" y="0"/>
                      <a:ext cx="5400040" cy="2780030"/>
                    </a:xfrm>
                    <a:prstGeom prst="rect">
                      <a:avLst/>
                    </a:prstGeom>
                  </pic:spPr>
                </pic:pic>
              </a:graphicData>
            </a:graphic>
          </wp:inline>
        </w:drawing>
      </w:r>
    </w:p>
    <w:p w14:paraId="4AD33226" w14:textId="228404C1" w:rsidR="0074559B" w:rsidRPr="00791D37" w:rsidRDefault="0074559B" w:rsidP="006242EF">
      <w:pPr>
        <w:pStyle w:val="Descripcin"/>
        <w:jc w:val="center"/>
      </w:pPr>
      <w:bookmarkStart w:id="323" w:name="_Toc81499615"/>
      <w:bookmarkStart w:id="324" w:name="_Toc81499850"/>
      <w:bookmarkStart w:id="325" w:name="_Toc81590646"/>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39</w:t>
      </w:r>
      <w:r w:rsidRPr="00791D37">
        <w:rPr>
          <w:noProof/>
        </w:rPr>
        <w:fldChar w:fldCharType="end"/>
      </w:r>
      <w:r w:rsidRPr="00791D37">
        <w:t xml:space="preserve"> IP como parámetros</w:t>
      </w:r>
      <w:bookmarkEnd w:id="323"/>
      <w:bookmarkEnd w:id="324"/>
      <w:bookmarkEnd w:id="325"/>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77777777" w:rsidR="0074559B" w:rsidRPr="00791D37" w:rsidRDefault="0074559B" w:rsidP="00791D37">
      <w:pPr>
        <w:pStyle w:val="Prrafodelista"/>
        <w:numPr>
          <w:ilvl w:val="0"/>
          <w:numId w:val="14"/>
        </w:num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05AC8FBB" w14:textId="77777777" w:rsidR="0074559B" w:rsidRPr="00791D37" w:rsidRDefault="0074559B" w:rsidP="00791D37"/>
    <w:p w14:paraId="4812A4EB" w14:textId="77777777" w:rsidR="0074559B" w:rsidRPr="00791D37" w:rsidRDefault="0074559B" w:rsidP="00791D37">
      <w:pPr>
        <w:pStyle w:val="Ttulo4"/>
      </w:pPr>
      <w:bookmarkStart w:id="326" w:name="_Toc81499436"/>
      <w:bookmarkStart w:id="327" w:name="_Toc81590780"/>
      <w:r w:rsidRPr="00791D37">
        <w:t>Mensajes de Respuesta</w:t>
      </w:r>
      <w:bookmarkEnd w:id="326"/>
      <w:bookmarkEnd w:id="327"/>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77777777" w:rsidR="0074559B" w:rsidRPr="00791D37" w:rsidRDefault="0074559B" w:rsidP="00791D37">
      <w:pPr>
        <w:pStyle w:val="Prrafodelista"/>
        <w:numPr>
          <w:ilvl w:val="0"/>
          <w:numId w:val="19"/>
        </w:numPr>
      </w:pPr>
      <w:r w:rsidRPr="00791D37">
        <w:rPr>
          <w:b/>
          <w:bCs/>
          <w:i/>
          <w:iCs/>
        </w:rPr>
        <w:t>Invalid Syntax</w:t>
      </w:r>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7777777" w:rsidR="0074559B" w:rsidRPr="00791D37" w:rsidRDefault="0074559B" w:rsidP="00791D37">
      <w:r w:rsidRPr="00791D37">
        <w:t>Si no hay mensaje de respuesta, significa que el comando se ha procesado correctamente.</w:t>
      </w:r>
    </w:p>
    <w:p w14:paraId="2374D29E" w14:textId="77777777" w:rsidR="0074559B" w:rsidRPr="00791D37" w:rsidRDefault="0074559B" w:rsidP="00791D37">
      <w:pPr>
        <w:pStyle w:val="Ttulo3"/>
        <w:rPr>
          <w:lang w:val="en-US"/>
        </w:rPr>
      </w:pPr>
      <w:bookmarkStart w:id="328" w:name="_Toc81499437"/>
      <w:bookmarkStart w:id="329" w:name="_Toc81590781"/>
      <w:r w:rsidRPr="00791D37">
        <w:rPr>
          <w:lang w:val="en-US"/>
        </w:rPr>
        <w:lastRenderedPageBreak/>
        <w:t>Kirale Binary Interface Reference Guide – Comandos KBI</w:t>
      </w:r>
      <w:bookmarkEnd w:id="328"/>
      <w:bookmarkEnd w:id="329"/>
    </w:p>
    <w:p w14:paraId="53C0C087" w14:textId="77777777" w:rsidR="0074559B" w:rsidRPr="00791D37" w:rsidRDefault="0074559B" w:rsidP="00791D37">
      <w:pPr>
        <w:rPr>
          <w:lang w:val="en-US"/>
        </w:rPr>
      </w:pPr>
    </w:p>
    <w:p w14:paraId="24A6DFAC" w14:textId="77777777" w:rsidR="0074559B" w:rsidRPr="00791D37" w:rsidRDefault="0074559B" w:rsidP="00791D37">
      <w:pPr>
        <w:pStyle w:val="Ttulo4"/>
      </w:pPr>
      <w:bookmarkStart w:id="330" w:name="_Toc81499438"/>
      <w:bookmarkStart w:id="331" w:name="_Toc81590782"/>
      <w:r w:rsidRPr="00791D37">
        <w:t>Operación de Interfaz</w:t>
      </w:r>
      <w:bookmarkEnd w:id="330"/>
      <w:bookmarkEnd w:id="331"/>
    </w:p>
    <w:p w14:paraId="30DFA127" w14:textId="77777777" w:rsidR="0074559B" w:rsidRPr="00791D37" w:rsidRDefault="0074559B" w:rsidP="00791D37"/>
    <w:p w14:paraId="0E361C94" w14:textId="77777777" w:rsidR="0074559B" w:rsidRPr="00791D37" w:rsidRDefault="0074559B" w:rsidP="00791D37">
      <w:r w:rsidRPr="00791D37">
        <w:rPr>
          <w:noProof/>
        </w:rPr>
        <mc:AlternateContent>
          <mc:Choice Requires="wps">
            <w:drawing>
              <wp:anchor distT="0" distB="0" distL="114300" distR="114300" simplePos="0" relativeHeight="251668480" behindDoc="1" locked="0" layoutInCell="1" allowOverlap="1" wp14:anchorId="6F1B30D3" wp14:editId="012D0604">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7A24F7A1" w:rsidR="0074559B" w:rsidRPr="00065032" w:rsidRDefault="0074559B" w:rsidP="006242EF">
                            <w:pPr>
                              <w:pStyle w:val="Descripcin"/>
                              <w:jc w:val="center"/>
                              <w:rPr>
                                <w:noProof/>
                              </w:rPr>
                            </w:pPr>
                            <w:bookmarkStart w:id="332" w:name="_Toc81499616"/>
                            <w:bookmarkStart w:id="333" w:name="_Toc81499851"/>
                            <w:bookmarkStart w:id="334" w:name="_Toc81590647"/>
                            <w:r>
                              <w:t xml:space="preserve">Ilustración </w:t>
                            </w:r>
                            <w:r>
                              <w:fldChar w:fldCharType="begin"/>
                            </w:r>
                            <w:r>
                              <w:instrText xml:space="preserve"> SEQ Ilustración \* ARABIC </w:instrText>
                            </w:r>
                            <w:r>
                              <w:fldChar w:fldCharType="separate"/>
                            </w:r>
                            <w:r w:rsidR="00CA0339">
                              <w:rPr>
                                <w:noProof/>
                              </w:rPr>
                              <w:t>40</w:t>
                            </w:r>
                            <w:r>
                              <w:rPr>
                                <w:noProof/>
                              </w:rPr>
                              <w:fldChar w:fldCharType="end"/>
                            </w:r>
                            <w:r>
                              <w:t xml:space="preserve"> Esquema de comunicación entre Host Externo y el dispositivo KTWM102</w:t>
                            </w:r>
                            <w:bookmarkEnd w:id="332"/>
                            <w:bookmarkEnd w:id="333"/>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7A24F7A1" w:rsidR="0074559B" w:rsidRPr="00065032" w:rsidRDefault="0074559B" w:rsidP="006242EF">
                      <w:pPr>
                        <w:pStyle w:val="Descripcin"/>
                        <w:jc w:val="center"/>
                        <w:rPr>
                          <w:noProof/>
                        </w:rPr>
                      </w:pPr>
                      <w:bookmarkStart w:id="335" w:name="_Toc81499616"/>
                      <w:bookmarkStart w:id="336" w:name="_Toc81499851"/>
                      <w:bookmarkStart w:id="337" w:name="_Toc81590647"/>
                      <w:r>
                        <w:t xml:space="preserve">Ilustración </w:t>
                      </w:r>
                      <w:r>
                        <w:fldChar w:fldCharType="begin"/>
                      </w:r>
                      <w:r>
                        <w:instrText xml:space="preserve"> SEQ Ilustración \* ARABIC </w:instrText>
                      </w:r>
                      <w:r>
                        <w:fldChar w:fldCharType="separate"/>
                      </w:r>
                      <w:r w:rsidR="00CA0339">
                        <w:rPr>
                          <w:noProof/>
                        </w:rPr>
                        <w:t>40</w:t>
                      </w:r>
                      <w:r>
                        <w:rPr>
                          <w:noProof/>
                        </w:rPr>
                        <w:fldChar w:fldCharType="end"/>
                      </w:r>
                      <w:r>
                        <w:t xml:space="preserve"> Esquema de comunicación entre Host Externo y el dispositivo KTWM102</w:t>
                      </w:r>
                      <w:bookmarkEnd w:id="335"/>
                      <w:bookmarkEnd w:id="336"/>
                      <w:bookmarkEnd w:id="337"/>
                    </w:p>
                  </w:txbxContent>
                </v:textbox>
                <w10:wrap type="tight"/>
              </v:shape>
            </w:pict>
          </mc:Fallback>
        </mc:AlternateContent>
      </w:r>
      <w:r w:rsidRPr="00791D37">
        <w:rPr>
          <w:noProof/>
        </w:rPr>
        <w:drawing>
          <wp:anchor distT="0" distB="0" distL="114300" distR="114300" simplePos="0" relativeHeight="251667456" behindDoc="1" locked="0" layoutInCell="1" allowOverlap="1" wp14:anchorId="374C8891" wp14:editId="0E1FF69A">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rsidRPr="00791D37">
        <w:t>Antes de entrar en el funcionamiento de como usar los comandos KBI por puerto UART, en la siguiente imagen se muestra un esquema de un Host externo usando KBI para comunicarse con el módulo KTWM102 y el sistema KiNOS a través del puerto UART:</w:t>
      </w:r>
    </w:p>
    <w:p w14:paraId="4CF31136" w14:textId="77777777" w:rsidR="0074559B" w:rsidRPr="00791D37" w:rsidRDefault="0074559B" w:rsidP="00791D37">
      <w:r w:rsidRPr="00791D37">
        <w:t>Una vez conectado el sistema como en el esquema, deberemos configurar el puerto serie de nuestro Host de la siguiente manera:</w:t>
      </w:r>
    </w:p>
    <w:p w14:paraId="23E82E58" w14:textId="77777777" w:rsidR="0074559B" w:rsidRPr="00791D37" w:rsidRDefault="0074559B" w:rsidP="00791D37">
      <w:pPr>
        <w:rPr>
          <w:lang w:val="en-US"/>
        </w:rPr>
      </w:pPr>
      <w:r w:rsidRPr="00791D37">
        <w:rPr>
          <w:b/>
          <w:bCs/>
          <w:lang w:val="en-US"/>
        </w:rPr>
        <w:t xml:space="preserve">Configuración Serie: </w:t>
      </w:r>
      <w:r w:rsidRPr="00791D37">
        <w:rPr>
          <w:lang w:val="en-US"/>
        </w:rPr>
        <w:t>115200 bps, 8 data bits, no parity, 1 stop bit, no flow control.</w:t>
      </w:r>
    </w:p>
    <w:p w14:paraId="1D46A4C3" w14:textId="77777777" w:rsidR="0074559B" w:rsidRPr="00791D37" w:rsidRDefault="0074559B" w:rsidP="00791D37">
      <w:r w:rsidRPr="00791D37">
        <w:rPr>
          <w:b/>
          <w:bCs/>
          <w:i/>
          <w:iCs/>
        </w:rPr>
        <w:t xml:space="preserve">Nota: </w:t>
      </w:r>
      <w:r w:rsidRPr="00791D37">
        <w:t>Comprobar que los pines de comunicación serie cumplen con las características eléctricas.</w:t>
      </w:r>
    </w:p>
    <w:p w14:paraId="3A2B888F" w14:textId="77777777" w:rsidR="0074559B" w:rsidRPr="00791D37" w:rsidRDefault="0074559B" w:rsidP="00791D37">
      <w:r w:rsidRPr="00791D37">
        <w:t xml:space="preserve">Como se detalla en la imagen,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77777777" w:rsidR="0074559B" w:rsidRPr="00791D37" w:rsidRDefault="0074559B" w:rsidP="00791D37">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hyperlink r:id="rId67" w:anchor="083596d3193c172fa" w:history="1">
        <w:r w:rsidRPr="00791D37">
          <w:rPr>
            <w:rStyle w:val="Hipervnculo"/>
          </w:rPr>
          <w:t>KBI Reference Guide</w:t>
        </w:r>
      </w:hyperlink>
      <w:r w:rsidRPr="00791D37">
        <w:t xml:space="preserve"> y en </w:t>
      </w:r>
      <w:hyperlink r:id="rId68" w:history="1">
        <w:r w:rsidRPr="00791D37">
          <w:rPr>
            <w:rStyle w:val="Hipervnculo"/>
          </w:rPr>
          <w:t>draft-ietf-pppext-cobs-00</w:t>
        </w:r>
      </w:hyperlink>
      <w:r w:rsidRPr="00791D37">
        <w:t>. Por lo que el Host externo deberá implementar este sistema de codificación COBS para poder interactuar con KiNOS vía UART.</w:t>
      </w:r>
    </w:p>
    <w:p w14:paraId="53689972" w14:textId="77777777" w:rsidR="0074559B" w:rsidRPr="00791D37" w:rsidRDefault="0074559B" w:rsidP="00791D37"/>
    <w:p w14:paraId="6ED37B7C" w14:textId="77777777" w:rsidR="0074559B" w:rsidRPr="00791D37" w:rsidRDefault="0074559B" w:rsidP="00791D37"/>
    <w:p w14:paraId="4235326B" w14:textId="77777777" w:rsidR="0074559B" w:rsidRPr="00791D37" w:rsidRDefault="0074559B" w:rsidP="00791D37"/>
    <w:p w14:paraId="0DDBFBC8" w14:textId="77777777" w:rsidR="0074559B" w:rsidRPr="00791D37" w:rsidRDefault="0074559B" w:rsidP="00791D37">
      <w:pPr>
        <w:pStyle w:val="Ttulo4"/>
      </w:pPr>
      <w:bookmarkStart w:id="338" w:name="_Toc81499439"/>
      <w:bookmarkStart w:id="339" w:name="_Toc81590783"/>
      <w:r w:rsidRPr="00791D37">
        <w:t>Formato del paquete</w:t>
      </w:r>
      <w:bookmarkEnd w:id="338"/>
      <w:bookmarkEnd w:id="339"/>
    </w:p>
    <w:p w14:paraId="4B56D104" w14:textId="77777777" w:rsidR="0074559B" w:rsidRPr="00791D37" w:rsidRDefault="0074559B" w:rsidP="00791D37"/>
    <w:p w14:paraId="5C9D6A7B" w14:textId="77777777" w:rsidR="0074559B" w:rsidRPr="00791D37" w:rsidRDefault="0074559B" w:rsidP="00791D37">
      <w:r w:rsidRPr="00791D37">
        <w:t xml:space="preserve">En esta sección se explicará el formato de los paquetes a transmitir o a recibir desde un host externo sin la codificación COBS. Este formato es el siguient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r w:rsidRPr="00791D37">
              <w:t>Header</w:t>
            </w:r>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Optional ≤ 1268 Bytes)</w:t>
            </w:r>
          </w:p>
        </w:tc>
      </w:tr>
    </w:tbl>
    <w:p w14:paraId="1662D902" w14:textId="77777777" w:rsidR="0074559B" w:rsidRPr="00791D37" w:rsidRDefault="0074559B" w:rsidP="00791D37">
      <w:pPr>
        <w:pStyle w:val="Descripcin"/>
      </w:pPr>
    </w:p>
    <w:p w14:paraId="692BD859" w14:textId="2E76DAB1" w:rsidR="0074559B" w:rsidRPr="00791D37" w:rsidRDefault="0074559B" w:rsidP="00CA0339">
      <w:pPr>
        <w:pStyle w:val="Descripcin"/>
        <w:jc w:val="center"/>
      </w:pPr>
      <w:bookmarkStart w:id="340" w:name="_Toc81499573"/>
      <w:bookmarkStart w:id="341" w:name="_Toc81581044"/>
      <w:r w:rsidRPr="00791D37">
        <w:t xml:space="preserve">Tabla </w:t>
      </w:r>
      <w:r w:rsidR="006242EF">
        <w:fldChar w:fldCharType="begin"/>
      </w:r>
      <w:r w:rsidR="006242EF">
        <w:instrText xml:space="preserve"> SEQ Tabla \* ARABIC </w:instrText>
      </w:r>
      <w:r w:rsidR="006242EF">
        <w:fldChar w:fldCharType="separate"/>
      </w:r>
      <w:r w:rsidR="006242EF">
        <w:rPr>
          <w:noProof/>
        </w:rPr>
        <w:t>13</w:t>
      </w:r>
      <w:r w:rsidR="006242EF">
        <w:fldChar w:fldCharType="end"/>
      </w:r>
      <w:r w:rsidRPr="00791D37">
        <w:t xml:space="preserve"> Formato del Paquete</w:t>
      </w:r>
      <w:bookmarkEnd w:id="340"/>
      <w:bookmarkEnd w:id="341"/>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Checksum. Se calcula con el XOR de todo el resto de bytes del paquete.</w:t>
      </w:r>
    </w:p>
    <w:p w14:paraId="06131C61" w14:textId="77777777" w:rsidR="0074559B" w:rsidRPr="00791D37" w:rsidRDefault="0074559B" w:rsidP="00791D37">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263460D9" w14:textId="77777777" w:rsidR="0074559B" w:rsidRPr="00791D37" w:rsidRDefault="0074559B" w:rsidP="00791D37">
      <w:r w:rsidRPr="00791D37">
        <w:t xml:space="preserve">El byte </w:t>
      </w:r>
      <w:r w:rsidRPr="00791D37">
        <w:rPr>
          <w:b/>
          <w:bCs/>
        </w:rPr>
        <w:t xml:space="preserve">TYPE </w:t>
      </w:r>
      <w:r w:rsidRPr="00791D37">
        <w:t>tiene los siguientes bits:</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099D098C" w14:textId="04F30DCA" w:rsidR="0074559B" w:rsidRPr="00791D37" w:rsidRDefault="0074559B" w:rsidP="00CA0339">
      <w:pPr>
        <w:pStyle w:val="Descripcin"/>
        <w:jc w:val="center"/>
      </w:pPr>
      <w:bookmarkStart w:id="342" w:name="_Toc81499574"/>
      <w:bookmarkStart w:id="343" w:name="_Toc81581045"/>
      <w:r w:rsidRPr="00791D37">
        <w:t xml:space="preserve">Tabla </w:t>
      </w:r>
      <w:r w:rsidR="006242EF">
        <w:fldChar w:fldCharType="begin"/>
      </w:r>
      <w:r w:rsidR="006242EF">
        <w:instrText xml:space="preserve"> SEQ Tabla \* ARABIC </w:instrText>
      </w:r>
      <w:r w:rsidR="006242EF">
        <w:fldChar w:fldCharType="separate"/>
      </w:r>
      <w:r w:rsidR="006242EF">
        <w:rPr>
          <w:noProof/>
        </w:rPr>
        <w:t>14</w:t>
      </w:r>
      <w:r w:rsidR="006242EF">
        <w:fldChar w:fldCharType="end"/>
      </w:r>
      <w:r w:rsidRPr="00791D37">
        <w:t xml:space="preserve"> Bits Byte Type</w:t>
      </w:r>
      <w:bookmarkEnd w:id="342"/>
      <w:bookmarkEnd w:id="343"/>
    </w:p>
    <w:p w14:paraId="6883FD99" w14:textId="77777777" w:rsidR="0074559B" w:rsidRPr="00791D37" w:rsidRDefault="0074559B" w:rsidP="00791D37">
      <w:r w:rsidRPr="00791D37">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3B9CE2B5" w:rsidR="0074559B" w:rsidRPr="00791D37" w:rsidRDefault="0074559B" w:rsidP="00CA0339">
      <w:pPr>
        <w:pStyle w:val="Descripcin"/>
        <w:jc w:val="center"/>
      </w:pPr>
      <w:bookmarkStart w:id="344" w:name="_Toc81499575"/>
      <w:bookmarkStart w:id="345" w:name="_Toc81581046"/>
      <w:r w:rsidRPr="00791D37">
        <w:t xml:space="preserve">Tabla </w:t>
      </w:r>
      <w:r w:rsidR="006242EF">
        <w:fldChar w:fldCharType="begin"/>
      </w:r>
      <w:r w:rsidR="006242EF">
        <w:instrText xml:space="preserve"> SEQ Tabla \* ARABIC </w:instrText>
      </w:r>
      <w:r w:rsidR="006242EF">
        <w:fldChar w:fldCharType="separate"/>
      </w:r>
      <w:r w:rsidR="006242EF">
        <w:rPr>
          <w:noProof/>
        </w:rPr>
        <w:t>15</w:t>
      </w:r>
      <w:r w:rsidR="006242EF">
        <w:fldChar w:fldCharType="end"/>
      </w:r>
      <w:r w:rsidRPr="00791D37">
        <w:t xml:space="preserve"> Significado Bits Byte Type</w:t>
      </w:r>
      <w:bookmarkEnd w:id="344"/>
      <w:bookmarkEnd w:id="345"/>
    </w:p>
    <w:p w14:paraId="4BD9859D" w14:textId="77777777" w:rsidR="0074559B" w:rsidRPr="00791D37" w:rsidRDefault="0074559B" w:rsidP="00791D37"/>
    <w:p w14:paraId="72E7BADD" w14:textId="77777777" w:rsidR="0074559B" w:rsidRPr="00791D37" w:rsidRDefault="0074559B" w:rsidP="00791D37"/>
    <w:p w14:paraId="3EF8A087" w14:textId="77777777" w:rsidR="0074559B" w:rsidRPr="00791D37" w:rsidRDefault="0074559B" w:rsidP="00791D37">
      <w:pPr>
        <w:pStyle w:val="Ttulo4"/>
      </w:pPr>
      <w:bookmarkStart w:id="346" w:name="_Toc81499440"/>
      <w:bookmarkStart w:id="347" w:name="_Toc81590784"/>
      <w:r w:rsidRPr="00791D37">
        <w:t>Representación de datos</w:t>
      </w:r>
      <w:bookmarkEnd w:id="346"/>
      <w:bookmarkEnd w:id="347"/>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7777777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padding.</w:t>
      </w:r>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77777777" w:rsidR="0074559B" w:rsidRPr="00791D37" w:rsidRDefault="0074559B" w:rsidP="00791D37">
      <w:pPr>
        <w:pStyle w:val="Ttulo4"/>
      </w:pPr>
      <w:bookmarkStart w:id="348" w:name="_Toc81499441"/>
      <w:bookmarkStart w:id="349" w:name="_Toc81590785"/>
      <w:r w:rsidRPr="00791D37">
        <w:t>Comandos y Respuestas</w:t>
      </w:r>
      <w:bookmarkEnd w:id="348"/>
      <w:bookmarkEnd w:id="349"/>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77777777"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77777777" w:rsidR="0074559B" w:rsidRPr="00791D37" w:rsidRDefault="0074559B" w:rsidP="00791D37">
      <w:r w:rsidRPr="00791D37">
        <w:t xml:space="preserve">Un ejemplo de esta rutina de “Comando – Esperar respuesta” sería: </w:t>
      </w:r>
    </w:p>
    <w:p w14:paraId="1AC963C7" w14:textId="77777777" w:rsidR="0074559B" w:rsidRPr="00791D37" w:rsidRDefault="0074559B" w:rsidP="00791D37"/>
    <w:p w14:paraId="3B0577E6" w14:textId="77777777" w:rsidR="0074559B" w:rsidRPr="00791D37" w:rsidRDefault="0074559B" w:rsidP="00791D37">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9"/>
                    <a:stretch>
                      <a:fillRect/>
                    </a:stretch>
                  </pic:blipFill>
                  <pic:spPr>
                    <a:xfrm>
                      <a:off x="0" y="0"/>
                      <a:ext cx="4933950" cy="1828800"/>
                    </a:xfrm>
                    <a:prstGeom prst="rect">
                      <a:avLst/>
                    </a:prstGeom>
                  </pic:spPr>
                </pic:pic>
              </a:graphicData>
            </a:graphic>
          </wp:inline>
        </w:drawing>
      </w:r>
    </w:p>
    <w:p w14:paraId="5BD58BA5" w14:textId="2C2FED87" w:rsidR="0074559B" w:rsidRPr="00791D37" w:rsidRDefault="0074559B" w:rsidP="00CA0339">
      <w:pPr>
        <w:pStyle w:val="Descripcin"/>
        <w:jc w:val="center"/>
        <w:rPr>
          <w:noProof/>
        </w:rPr>
      </w:pPr>
      <w:bookmarkStart w:id="350" w:name="_Toc81499617"/>
      <w:bookmarkStart w:id="351" w:name="_Toc81499852"/>
      <w:bookmarkStart w:id="352" w:name="_Toc81590648"/>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41</w:t>
      </w:r>
      <w:r w:rsidRPr="00791D37">
        <w:rPr>
          <w:noProof/>
        </w:rPr>
        <w:fldChar w:fldCharType="end"/>
      </w:r>
      <w:r w:rsidRPr="00791D37">
        <w:rPr>
          <w:noProof/>
        </w:rPr>
        <w:t xml:space="preserve"> Ejemplo Rutina de Comando - Esperar Respuesta</w:t>
      </w:r>
      <w:bookmarkEnd w:id="350"/>
      <w:bookmarkEnd w:id="351"/>
      <w:bookmarkEnd w:id="352"/>
    </w:p>
    <w:p w14:paraId="2A5B11A8" w14:textId="77777777" w:rsidR="0074559B" w:rsidRPr="00791D37" w:rsidRDefault="0074559B" w:rsidP="00791D37"/>
    <w:p w14:paraId="02C13646" w14:textId="1832FD2B" w:rsidR="0074559B" w:rsidRPr="00791D37" w:rsidRDefault="0074559B" w:rsidP="00791D37"/>
    <w:p w14:paraId="772721BA" w14:textId="3345C4DF" w:rsidR="0074559B" w:rsidRPr="00791D37" w:rsidRDefault="0074559B" w:rsidP="00791D37"/>
    <w:p w14:paraId="169E72DC" w14:textId="77777777" w:rsidR="0074559B" w:rsidRPr="00791D37" w:rsidRDefault="0074559B" w:rsidP="00791D37"/>
    <w:p w14:paraId="494BBF8B" w14:textId="77777777" w:rsidR="0074559B" w:rsidRPr="00791D37" w:rsidRDefault="0074559B" w:rsidP="00791D37">
      <w:pPr>
        <w:pStyle w:val="Ttulo4"/>
      </w:pPr>
      <w:bookmarkStart w:id="353" w:name="_Toc81499442"/>
      <w:bookmarkStart w:id="354" w:name="_Toc81590786"/>
      <w:r w:rsidRPr="00791D37">
        <w:t>Notificaciones</w:t>
      </w:r>
      <w:bookmarkEnd w:id="353"/>
      <w:bookmarkEnd w:id="354"/>
    </w:p>
    <w:p w14:paraId="7A002677" w14:textId="77777777" w:rsidR="0074559B" w:rsidRPr="00791D37" w:rsidRDefault="0074559B" w:rsidP="00791D37"/>
    <w:p w14:paraId="72D09472" w14:textId="77777777"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trafico serie por UDP, la cual puede darse en cualquier momento por radio y se transmite la notificación por UART. En estas notificaciones, el byte de CMD tiene valor nulo, 0x00. </w:t>
      </w:r>
    </w:p>
    <w:p w14:paraId="46DBC4F0" w14:textId="77777777" w:rsidR="0074559B" w:rsidRPr="00791D37" w:rsidRDefault="0074559B" w:rsidP="00791D37">
      <w:pPr>
        <w:rPr>
          <w:rStyle w:val="Hipervnculo"/>
        </w:rPr>
      </w:pPr>
      <w:r w:rsidRPr="00791D37">
        <w:t xml:space="preserve">Para más detalle de los comandos ver en la </w:t>
      </w:r>
      <w:hyperlink r:id="rId70" w:anchor="083596d3193c172fa" w:history="1">
        <w:r w:rsidRPr="00791D37">
          <w:rPr>
            <w:rStyle w:val="Hipervnculo"/>
          </w:rPr>
          <w:t>KBI Reference Guide</w:t>
        </w:r>
      </w:hyperlink>
    </w:p>
    <w:p w14:paraId="781EF7D6" w14:textId="77777777" w:rsidR="0074559B" w:rsidRPr="00791D37" w:rsidRDefault="0074559B" w:rsidP="00791D37">
      <w:pPr>
        <w:pStyle w:val="Ttulo3"/>
      </w:pPr>
      <w:bookmarkStart w:id="355" w:name="_Toc81499443"/>
      <w:bookmarkStart w:id="356" w:name="_Toc81590787"/>
      <w:r w:rsidRPr="00791D37">
        <w:t>Configuración de Red</w:t>
      </w:r>
      <w:bookmarkEnd w:id="355"/>
      <w:bookmarkEnd w:id="356"/>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1F0968CB" w14:textId="77777777" w:rsidR="0074559B" w:rsidRPr="00791D37" w:rsidRDefault="0074559B" w:rsidP="00791D37">
      <w:r w:rsidRPr="00791D37">
        <w:t>Antes de introducir los parámetros de la red, deberemos tener en cuenta una cosa: si deseamos o no realizar el proceso de “In Band” o no. Si queremos unirnos a una red en específico, deberemos activar el modo de Commisioning “Out of Band”, y posteriormente introducir todos los parámetros necesarios.</w:t>
      </w:r>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777777" w:rsidR="0074559B" w:rsidRPr="00791D37" w:rsidRDefault="0074559B" w:rsidP="00791D37">
      <w:r w:rsidRPr="00791D37">
        <w:rPr>
          <w:b/>
          <w:bCs/>
        </w:rPr>
        <w:t xml:space="preserve">Nota: </w:t>
      </w:r>
      <w:r w:rsidRPr="00791D37">
        <w:t>En ambos casos, siempre se debe ejecutar el comando</w:t>
      </w:r>
      <w:r w:rsidRPr="00791D37">
        <w:rPr>
          <w:b/>
          <w:bCs/>
        </w:rPr>
        <w:t xml:space="preserve"> Clear</w:t>
      </w:r>
      <w:r w:rsidRPr="00791D37">
        <w:t xml:space="preserve"> para borrar posibles configuraciones anteriores. Solo es conveniente </w:t>
      </w:r>
      <w:r w:rsidRPr="00791D37">
        <w:rPr>
          <w:b/>
          <w:bCs/>
        </w:rPr>
        <w:t xml:space="preserve">no </w:t>
      </w:r>
      <w:r w:rsidRPr="00791D37">
        <w:t xml:space="preserve"> ejecutarlo cuando la configuración guardada es la misma que se vaya a utilizar en ese momento.</w:t>
      </w:r>
    </w:p>
    <w:p w14:paraId="3A90C97C" w14:textId="77777777" w:rsidR="0074559B" w:rsidRPr="00791D37" w:rsidRDefault="0074559B" w:rsidP="00791D37"/>
    <w:p w14:paraId="5F8E6353" w14:textId="77777777" w:rsidR="0074559B" w:rsidRPr="00791D37" w:rsidRDefault="0074559B" w:rsidP="00791D37">
      <w:pPr>
        <w:pStyle w:val="Ttulo4"/>
        <w:rPr>
          <w:lang w:val="en-US"/>
        </w:rPr>
      </w:pPr>
      <w:bookmarkStart w:id="357" w:name="_Toc81499444"/>
      <w:bookmarkStart w:id="358" w:name="_Toc81590788"/>
      <w:r w:rsidRPr="00791D37">
        <w:rPr>
          <w:lang w:val="en-US"/>
        </w:rPr>
        <w:t>Modo Out-of-Band Commissioning Desactivado</w:t>
      </w:r>
      <w:bookmarkEnd w:id="357"/>
      <w:bookmarkEnd w:id="358"/>
    </w:p>
    <w:p w14:paraId="748559B7" w14:textId="77777777" w:rsidR="0074559B" w:rsidRPr="00791D37" w:rsidRDefault="0074559B" w:rsidP="00791D37">
      <w:pPr>
        <w:rPr>
          <w:lang w:val="en-US"/>
        </w:rPr>
      </w:pPr>
    </w:p>
    <w:p w14:paraId="3ACFB745" w14:textId="77777777" w:rsidR="0074559B" w:rsidRPr="00791D37" w:rsidRDefault="0074559B" w:rsidP="00791D37">
      <w:r w:rsidRPr="00791D37">
        <w:t xml:space="preserve">Este modo es el modo por defecto, pero aún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77777777"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 y se generarán automáticamente en caso de no especificarles.</w:t>
      </w:r>
    </w:p>
    <w:p w14:paraId="585A2FD5" w14:textId="77777777" w:rsidR="0074559B" w:rsidRPr="00791D37" w:rsidRDefault="0074559B" w:rsidP="00791D37">
      <w:r w:rsidRPr="00791D37">
        <w:t>Una vez enviado el comando IfUp, el módulo tardará unos pocos segundos el realizar el proceso de unirse/crear la red. Una vez unido a la red, se guardará su configuración como configuración válida y ya no podrá modificarse salvo realizar el comando Clear.</w:t>
      </w:r>
    </w:p>
    <w:p w14:paraId="16E9E75B" w14:textId="77777777" w:rsidR="0074559B" w:rsidRPr="00791D37" w:rsidRDefault="0074559B" w:rsidP="00791D37"/>
    <w:p w14:paraId="265D53E5" w14:textId="77777777" w:rsidR="0074559B" w:rsidRPr="00791D37" w:rsidRDefault="0074559B" w:rsidP="00791D37">
      <w:pPr>
        <w:pStyle w:val="Ttulo4"/>
        <w:rPr>
          <w:lang w:val="en-US"/>
        </w:rPr>
      </w:pPr>
      <w:bookmarkStart w:id="359" w:name="_Toc81499445"/>
      <w:bookmarkStart w:id="360" w:name="_Toc81590789"/>
      <w:r w:rsidRPr="00791D37">
        <w:rPr>
          <w:lang w:val="en-US"/>
        </w:rPr>
        <w:t>Modo Out-of-Band Commissioning Activado</w:t>
      </w:r>
      <w:bookmarkEnd w:id="359"/>
      <w:bookmarkEnd w:id="360"/>
    </w:p>
    <w:p w14:paraId="656836C1" w14:textId="77777777" w:rsidR="0074559B" w:rsidRPr="00791D37" w:rsidRDefault="0074559B" w:rsidP="00791D37">
      <w:pPr>
        <w:rPr>
          <w:lang w:val="en-US"/>
        </w:rPr>
      </w:pPr>
    </w:p>
    <w:p w14:paraId="6A097DA7" w14:textId="77777777" w:rsidR="0074559B" w:rsidRPr="00791D37" w:rsidRDefault="0074559B" w:rsidP="00791D37">
      <w:r w:rsidRPr="00791D37">
        <w:lastRenderedPageBreak/>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77777777"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son :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361" w:name="_Toc81499447"/>
      <w:bookmarkStart w:id="362" w:name="_Toc81590790"/>
      <w:r w:rsidRPr="00791D37">
        <w:lastRenderedPageBreak/>
        <w:t>DISEÑO E IMPLEMENTACIÓN HARDWARE</w:t>
      </w:r>
      <w:bookmarkEnd w:id="361"/>
      <w:bookmarkEnd w:id="362"/>
    </w:p>
    <w:p w14:paraId="44BE1C86" w14:textId="77777777" w:rsidR="0074559B" w:rsidRPr="00791D37" w:rsidRDefault="0074559B" w:rsidP="00791D37"/>
    <w:p w14:paraId="4C591593" w14:textId="77777777" w:rsidR="0074559B" w:rsidRPr="00791D37" w:rsidRDefault="0074559B" w:rsidP="00791D37">
      <w:r w:rsidRPr="00791D37">
        <w:t>En este capítulo se mostrará el diseño del esquemático y el respectivo Layout de la PCB realizada para la integración del dispositivo KTWM102 a la vez que los elementos comerciales utilizados para el desarrollo del trabajo.</w:t>
      </w:r>
    </w:p>
    <w:p w14:paraId="109D7A87" w14:textId="77777777" w:rsidR="0074559B" w:rsidRPr="00791D37" w:rsidRDefault="0074559B" w:rsidP="00791D37"/>
    <w:p w14:paraId="04724385" w14:textId="77777777" w:rsidR="0074559B" w:rsidRPr="00791D37" w:rsidRDefault="0074559B" w:rsidP="00791D37">
      <w:pPr>
        <w:pStyle w:val="Ttulo2"/>
      </w:pPr>
      <w:bookmarkStart w:id="363" w:name="_Toc81499448"/>
      <w:bookmarkStart w:id="364" w:name="_Toc81590791"/>
      <w:r w:rsidRPr="00791D37">
        <w:t>DISEÑO DE ESQUEMÁTICO PCB</w:t>
      </w:r>
      <w:bookmarkEnd w:id="363"/>
      <w:bookmarkEnd w:id="364"/>
    </w:p>
    <w:p w14:paraId="2E94FAD1" w14:textId="77777777" w:rsidR="0074559B" w:rsidRPr="00791D37" w:rsidRDefault="0074559B" w:rsidP="00791D37"/>
    <w:p w14:paraId="2466F1EE" w14:textId="77777777" w:rsidR="0074559B" w:rsidRPr="00791D37" w:rsidRDefault="0074559B" w:rsidP="00791D37">
      <w:pPr>
        <w:pStyle w:val="Ttulo3"/>
      </w:pPr>
      <w:bookmarkStart w:id="365" w:name="_Toc81499449"/>
      <w:bookmarkStart w:id="366" w:name="_Toc81590792"/>
      <w:r w:rsidRPr="00791D37">
        <w:t>Jerarquía del circuito</w:t>
      </w:r>
      <w:bookmarkEnd w:id="365"/>
      <w:bookmarkEnd w:id="366"/>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77777777" w:rsidR="0074559B" w:rsidRPr="00791D37" w:rsidRDefault="0074559B" w:rsidP="00791D37">
      <w:pPr>
        <w:pStyle w:val="Prrafodelista"/>
        <w:numPr>
          <w:ilvl w:val="0"/>
          <w:numId w:val="14"/>
        </w:numPr>
      </w:pPr>
      <w:r w:rsidRPr="00791D37">
        <w:rPr>
          <w:b/>
          <w:bCs/>
        </w:rPr>
        <w:t>Coockie Connector:</w:t>
      </w:r>
      <w:r w:rsidRPr="00791D37">
        <w:t xml:space="preserve"> Zona donde se definen los conectores a utilizar para integrar la PCB a la Coockie.</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77777777" w:rsidR="0074559B" w:rsidRPr="00791D37" w:rsidRDefault="0074559B" w:rsidP="00791D37">
      <w:r w:rsidRPr="00791D37">
        <w:rPr>
          <w:noProof/>
        </w:rPr>
        <mc:AlternateContent>
          <mc:Choice Requires="wps">
            <w:drawing>
              <wp:anchor distT="0" distB="0" distL="114300" distR="114300" simplePos="0" relativeHeight="251677696" behindDoc="1" locked="0" layoutInCell="1" allowOverlap="1" wp14:anchorId="78C4DE97" wp14:editId="339C33E1">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77777777" w:rsidR="0074559B" w:rsidRDefault="0074559B" w:rsidP="00791D37">
                            <w:pPr>
                              <w:pStyle w:val="Descripcin"/>
                            </w:pPr>
                          </w:p>
                          <w:p w14:paraId="7500E941" w14:textId="38213D20" w:rsidR="0074559B" w:rsidRPr="005E6469" w:rsidRDefault="0074559B" w:rsidP="00CA0339">
                            <w:pPr>
                              <w:pStyle w:val="Descripcin"/>
                              <w:jc w:val="center"/>
                              <w:rPr>
                                <w:noProof/>
                              </w:rPr>
                            </w:pPr>
                            <w:bookmarkStart w:id="367" w:name="_Toc81499620"/>
                            <w:bookmarkStart w:id="368" w:name="_Toc81499855"/>
                            <w:bookmarkStart w:id="369" w:name="_Toc81590649"/>
                            <w:r>
                              <w:t xml:space="preserve">Ilustración </w:t>
                            </w:r>
                            <w:r>
                              <w:fldChar w:fldCharType="begin"/>
                            </w:r>
                            <w:r>
                              <w:instrText xml:space="preserve"> SEQ Ilustración \* ARABIC </w:instrText>
                            </w:r>
                            <w:r>
                              <w:fldChar w:fldCharType="separate"/>
                            </w:r>
                            <w:r w:rsidR="00CA0339">
                              <w:rPr>
                                <w:noProof/>
                              </w:rPr>
                              <w:t>42</w:t>
                            </w:r>
                            <w:r>
                              <w:rPr>
                                <w:noProof/>
                              </w:rPr>
                              <w:fldChar w:fldCharType="end"/>
                            </w:r>
                            <w:r>
                              <w:t xml:space="preserve"> Jerarquía Circuito</w:t>
                            </w:r>
                            <w:bookmarkEnd w:id="367"/>
                            <w:bookmarkEnd w:id="368"/>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32.35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OAWsXDiAAAACwEAAA8AAABk&#10;cnMvZG93bnJldi54bWxMj8FOwzAQRO9I/IO1SFxQ65RaoU3jVFUFB7hUhF56c+NtHIjXUey04e8x&#10;vcBxdkazb/L1aFt2xt43jiTMpgkwpMrphmoJ+4+XyQKYD4q0ah2hhG/0sC5ub3KVaXehdzyXoWax&#10;hHymJJgQuoxzXxm0yk9dhxS9k+utClH2Nde9usRy2/LHJEm5VQ3FD0Z1uDVYfZWDlbATh515GE7P&#10;bxsx71/3wzb9rEsp7+/GzQpYwDH8heEXP6JDEZmObiDtWSthIuZxS5AgUvEELCaWYjk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4BaxcOIAAAALAQAADwAAAAAA&#10;AAAAAAAAAACOBAAAZHJzL2Rvd25yZXYueG1sUEsFBgAAAAAEAAQA8wAAAJ0FAAAAAA==&#10;" stroked="f">
                <v:textbox style="mso-fit-shape-to-text:t" inset="0,0,0,0">
                  <w:txbxContent>
                    <w:p w14:paraId="347B3083" w14:textId="77777777" w:rsidR="0074559B" w:rsidRDefault="0074559B" w:rsidP="00791D37">
                      <w:pPr>
                        <w:pStyle w:val="Descripcin"/>
                      </w:pPr>
                    </w:p>
                    <w:p w14:paraId="7500E941" w14:textId="38213D20" w:rsidR="0074559B" w:rsidRPr="005E6469" w:rsidRDefault="0074559B" w:rsidP="00CA0339">
                      <w:pPr>
                        <w:pStyle w:val="Descripcin"/>
                        <w:jc w:val="center"/>
                        <w:rPr>
                          <w:noProof/>
                        </w:rPr>
                      </w:pPr>
                      <w:bookmarkStart w:id="370" w:name="_Toc81499620"/>
                      <w:bookmarkStart w:id="371" w:name="_Toc81499855"/>
                      <w:bookmarkStart w:id="372" w:name="_Toc81590649"/>
                      <w:r>
                        <w:t xml:space="preserve">Ilustración </w:t>
                      </w:r>
                      <w:r>
                        <w:fldChar w:fldCharType="begin"/>
                      </w:r>
                      <w:r>
                        <w:instrText xml:space="preserve"> SEQ Ilustración \* ARABIC </w:instrText>
                      </w:r>
                      <w:r>
                        <w:fldChar w:fldCharType="separate"/>
                      </w:r>
                      <w:r w:rsidR="00CA0339">
                        <w:rPr>
                          <w:noProof/>
                        </w:rPr>
                        <w:t>42</w:t>
                      </w:r>
                      <w:r>
                        <w:rPr>
                          <w:noProof/>
                        </w:rPr>
                        <w:fldChar w:fldCharType="end"/>
                      </w:r>
                      <w:r>
                        <w:t xml:space="preserve"> Jerarquía Circuito</w:t>
                      </w:r>
                      <w:bookmarkEnd w:id="370"/>
                      <w:bookmarkEnd w:id="371"/>
                      <w:bookmarkEnd w:id="372"/>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44C8668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1">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Pr="00791D37">
        <w:t>Estas cuatro partes se integran y se conectan entre sí de la siguiente manera:</w:t>
      </w:r>
    </w:p>
    <w:p w14:paraId="24BBE8C9" w14:textId="77777777" w:rsidR="0074559B" w:rsidRPr="00791D37" w:rsidRDefault="0074559B" w:rsidP="00791D37">
      <w:r w:rsidRPr="00791D37">
        <w:br w:type="page"/>
      </w:r>
    </w:p>
    <w:p w14:paraId="57DE2A01" w14:textId="77777777" w:rsidR="0074559B" w:rsidRPr="00791D37" w:rsidRDefault="0074559B" w:rsidP="00791D37">
      <w:pPr>
        <w:pStyle w:val="Ttulo3"/>
      </w:pPr>
      <w:bookmarkStart w:id="373" w:name="_Toc81499450"/>
      <w:bookmarkStart w:id="374" w:name="_Toc81590793"/>
      <w:r w:rsidRPr="00791D37">
        <w:lastRenderedPageBreak/>
        <w:t>Circuito de Alimentación</w:t>
      </w:r>
      <w:bookmarkEnd w:id="373"/>
      <w:bookmarkEnd w:id="374"/>
    </w:p>
    <w:p w14:paraId="00FE510B" w14:textId="77777777" w:rsidR="0074559B" w:rsidRPr="00791D37" w:rsidRDefault="0074559B" w:rsidP="00791D37"/>
    <w:p w14:paraId="3777BCF5" w14:textId="77777777" w:rsidR="0074559B" w:rsidRPr="00791D37" w:rsidRDefault="0074559B" w:rsidP="00791D37">
      <w:r w:rsidRPr="00791D37">
        <w:t>En la parte de alimentación, el circuito realizado ha sido el siguiente:</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2"/>
                    <a:stretch>
                      <a:fillRect/>
                    </a:stretch>
                  </pic:blipFill>
                  <pic:spPr>
                    <a:xfrm>
                      <a:off x="0" y="0"/>
                      <a:ext cx="5759450" cy="4532630"/>
                    </a:xfrm>
                    <a:prstGeom prst="rect">
                      <a:avLst/>
                    </a:prstGeom>
                  </pic:spPr>
                </pic:pic>
              </a:graphicData>
            </a:graphic>
          </wp:inline>
        </w:drawing>
      </w:r>
    </w:p>
    <w:p w14:paraId="662A0C40" w14:textId="28B02F80" w:rsidR="00CA0339" w:rsidRDefault="00CA0339" w:rsidP="00CA0339">
      <w:pPr>
        <w:pStyle w:val="Descripcin"/>
        <w:jc w:val="center"/>
      </w:pPr>
      <w:r>
        <w:t xml:space="preserve">Ilustración </w:t>
      </w:r>
      <w:r>
        <w:fldChar w:fldCharType="begin"/>
      </w:r>
      <w:r>
        <w:instrText xml:space="preserve"> SEQ Ilustración \* ARABIC </w:instrText>
      </w:r>
      <w:r>
        <w:fldChar w:fldCharType="separate"/>
      </w:r>
      <w:r>
        <w:rPr>
          <w:noProof/>
        </w:rPr>
        <w:t>43</w:t>
      </w:r>
      <w:r>
        <w:fldChar w:fldCharType="end"/>
      </w:r>
      <w:r>
        <w:t xml:space="preserve"> </w:t>
      </w:r>
      <w:r w:rsidRPr="001C07F8">
        <w:t>Circuito de Alimentación</w:t>
      </w:r>
    </w:p>
    <w:p w14:paraId="1F29A66D" w14:textId="6594A2A4" w:rsidR="0074559B" w:rsidRPr="00791D37" w:rsidRDefault="0074559B" w:rsidP="00CA0339">
      <w:r w:rsidRPr="00791D37">
        <w:t xml:space="preserve"> </w:t>
      </w:r>
    </w:p>
    <w:p w14:paraId="1BE277E5" w14:textId="77777777" w:rsidR="0074559B" w:rsidRPr="00791D37" w:rsidRDefault="0074559B" w:rsidP="00791D37">
      <w:r w:rsidRPr="00791D37">
        <w:t>Para entender el circuito deberemos 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77777777" w:rsidR="0074559B" w:rsidRPr="00791D37" w:rsidRDefault="0074559B" w:rsidP="00791D37">
      <w:pPr>
        <w:pStyle w:val="Prrafodelista"/>
        <w:numPr>
          <w:ilvl w:val="0"/>
          <w:numId w:val="14"/>
        </w:numPr>
      </w:pPr>
      <w:r w:rsidRPr="00791D37">
        <w:t>Alimentación de 3V3 recibida de la placa de alimentación de la Coockie (definida como</w:t>
      </w:r>
      <w:r w:rsidRPr="00791D37">
        <w:rPr>
          <w:b/>
          <w:bCs/>
        </w:rPr>
        <w:t xml:space="preserve"> DVDD</w:t>
      </w:r>
      <w:r w:rsidRPr="00791D37">
        <w:t>).</w:t>
      </w:r>
    </w:p>
    <w:p w14:paraId="02D9FFC9" w14:textId="77777777" w:rsidR="0074559B" w:rsidRPr="00791D37" w:rsidRDefault="0074559B" w:rsidP="00791D37">
      <w:r w:rsidRPr="00791D37">
        <w:t>En primer lugar, ambas líneas de alimentación pasan por U1, un switch de potencia, el cual se ha configurado para priorizar la alimentación de 5V sobre la de 3V3 como alimentación de la PCB. En caso de que la PCB solo se conecte a la Coockie y no por USB, por lo tanto no se dispondrá de 5V, la alimentación de la PCB será la alimentación de 3V3 recibida de la placa de alimentación de la Coockie. Esta alimentación seleccionada (</w:t>
      </w:r>
      <w:r w:rsidRPr="00791D37">
        <w:rPr>
          <w:b/>
          <w:bCs/>
        </w:rPr>
        <w:t>PMUX</w:t>
      </w:r>
      <w:r w:rsidRPr="00791D37">
        <w:t>) se hará pasar por U2, LDO a 3V3, asegurándonos así una alimentación estable de 3V3, ya se haya seleccionado previamente 5V o 3V3. Finalmente ya se pasará esta alimentación al resto del circuito.</w:t>
      </w:r>
    </w:p>
    <w:p w14:paraId="003685D5" w14:textId="77777777" w:rsidR="0074559B" w:rsidRPr="00791D37" w:rsidRDefault="0074559B" w:rsidP="00791D37">
      <w:r w:rsidRPr="00791D37">
        <w:lastRenderedPageBreak/>
        <w:t>Se ha añadido un Led SMD, junto con una resistencia en serie, a la salida de 3V3 del LDO (U2) para confirmar el correcto funcionamiento de esta parte del circuito.</w:t>
      </w:r>
    </w:p>
    <w:p w14:paraId="46B8FE9E" w14:textId="77777777" w:rsidR="0074559B" w:rsidRPr="00791D37" w:rsidRDefault="0074559B" w:rsidP="00791D37">
      <w:pPr>
        <w:pStyle w:val="Ttulo3"/>
      </w:pPr>
      <w:bookmarkStart w:id="375" w:name="_Toc81499451"/>
      <w:bookmarkStart w:id="376" w:name="_Toc81590794"/>
      <w:r w:rsidRPr="00791D37">
        <w:t>Integración del módulo KTWM102</w:t>
      </w:r>
      <w:bookmarkEnd w:id="375"/>
      <w:bookmarkEnd w:id="376"/>
    </w:p>
    <w:p w14:paraId="420CD3C0" w14:textId="77777777" w:rsidR="0074559B" w:rsidRPr="00791D37" w:rsidRDefault="0074559B" w:rsidP="00791D37"/>
    <w:p w14:paraId="01244CF6" w14:textId="77777777" w:rsidR="0074559B" w:rsidRPr="00791D37" w:rsidRDefault="0074559B" w:rsidP="00791D37">
      <w:r w:rsidRPr="00791D37">
        <w:t>El circuito realizado para integrar el módulo KTWM102 es el siguiente:</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3"/>
                    <a:stretch>
                      <a:fillRect/>
                    </a:stretch>
                  </pic:blipFill>
                  <pic:spPr>
                    <a:xfrm>
                      <a:off x="0" y="0"/>
                      <a:ext cx="5759450" cy="3343275"/>
                    </a:xfrm>
                    <a:prstGeom prst="rect">
                      <a:avLst/>
                    </a:prstGeom>
                  </pic:spPr>
                </pic:pic>
              </a:graphicData>
            </a:graphic>
          </wp:inline>
        </w:drawing>
      </w:r>
    </w:p>
    <w:p w14:paraId="3E779D24" w14:textId="5571D498" w:rsidR="0074559B" w:rsidRPr="00791D37" w:rsidRDefault="0074559B" w:rsidP="00CA0339">
      <w:pPr>
        <w:pStyle w:val="Descripcin"/>
        <w:jc w:val="center"/>
      </w:pPr>
      <w:bookmarkStart w:id="377" w:name="_Toc81499621"/>
      <w:bookmarkStart w:id="378" w:name="_Toc81499856"/>
      <w:bookmarkStart w:id="379" w:name="_Toc81590650"/>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44</w:t>
      </w:r>
      <w:r w:rsidRPr="00791D37">
        <w:rPr>
          <w:noProof/>
        </w:rPr>
        <w:fldChar w:fldCharType="end"/>
      </w:r>
      <w:r w:rsidRPr="00791D37">
        <w:t xml:space="preserve"> Circuito Integración del Módulo</w:t>
      </w:r>
      <w:bookmarkEnd w:id="377"/>
      <w:bookmarkEnd w:id="378"/>
      <w:bookmarkEnd w:id="379"/>
    </w:p>
    <w:p w14:paraId="0DD44140" w14:textId="77777777" w:rsidR="0074559B" w:rsidRPr="00791D37" w:rsidRDefault="0074559B" w:rsidP="00791D37"/>
    <w:p w14:paraId="22D7FF8E" w14:textId="77777777" w:rsidR="0074559B" w:rsidRPr="00791D37" w:rsidRDefault="0074559B" w:rsidP="00791D37">
      <w:r w:rsidRPr="00791D37">
        <w:t>El dispositivo KTWM102, tal como hemos mostrado anteriormente, es el siguiente:</w:t>
      </w:r>
    </w:p>
    <w:p w14:paraId="5373B31E" w14:textId="77777777" w:rsidR="0074559B" w:rsidRPr="00791D37" w:rsidRDefault="0074559B" w:rsidP="00791D37"/>
    <w:p w14:paraId="18AB5926" w14:textId="77777777" w:rsidR="0074559B" w:rsidRPr="00791D37" w:rsidRDefault="0074559B" w:rsidP="00CA0339">
      <w:pPr>
        <w:jc w:val="center"/>
      </w:pPr>
      <w:r w:rsidRPr="00791D37">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p w14:paraId="0087B2B8" w14:textId="403695E6" w:rsidR="0074559B" w:rsidRPr="00791D37" w:rsidRDefault="0074559B" w:rsidP="00CA0339">
      <w:pPr>
        <w:pStyle w:val="Descripcin"/>
        <w:jc w:val="center"/>
      </w:pPr>
      <w:bookmarkStart w:id="380" w:name="_Toc81499622"/>
      <w:bookmarkStart w:id="381" w:name="_Toc81499857"/>
      <w:bookmarkStart w:id="382" w:name="_Toc81590651"/>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45</w:t>
      </w:r>
      <w:r w:rsidRPr="00791D37">
        <w:rPr>
          <w:noProof/>
        </w:rPr>
        <w:fldChar w:fldCharType="end"/>
      </w:r>
      <w:r w:rsidRPr="00791D37">
        <w:t xml:space="preserve"> Dispositivo KTWM102</w:t>
      </w:r>
      <w:bookmarkEnd w:id="380"/>
      <w:bookmarkEnd w:id="381"/>
      <w:bookmarkEnd w:id="382"/>
    </w:p>
    <w:p w14:paraId="70DFDAE3" w14:textId="77777777" w:rsidR="0074559B" w:rsidRPr="00791D37" w:rsidRDefault="0074559B" w:rsidP="00791D37"/>
    <w:p w14:paraId="56DD3073" w14:textId="77777777" w:rsidR="0074559B" w:rsidRPr="00791D37" w:rsidRDefault="0074559B" w:rsidP="00791D37">
      <w:r w:rsidRPr="00791D37">
        <w:t xml:space="preserve">Es el dispositivo utilizado para las comunicaciones entre los diferentes nodos. Para el diseño de esta parte del circuito, se han seguido las recomendaciones de KIRALE. Se añaden un pulsador con pull-up para el RESET_n del propio KTWM102. El Led SMD </w:t>
      </w:r>
      <w:r w:rsidRPr="00791D37">
        <w:lastRenderedPageBreak/>
        <w:t>incluido es utilizado para indicar el estado del nodo (conectado a la red, sin conexión, etc…).</w:t>
      </w:r>
    </w:p>
    <w:p w14:paraId="7E988610" w14:textId="77777777" w:rsidR="0074559B" w:rsidRPr="00791D37" w:rsidRDefault="0074559B" w:rsidP="00791D37">
      <w:r w:rsidRPr="00791D37">
        <w:br w:type="page"/>
      </w:r>
    </w:p>
    <w:p w14:paraId="3C5C0F4B" w14:textId="77777777" w:rsidR="0074559B" w:rsidRPr="00791D37" w:rsidRDefault="0074559B" w:rsidP="00791D37">
      <w:pPr>
        <w:pStyle w:val="Ttulo3"/>
      </w:pPr>
      <w:bookmarkStart w:id="383" w:name="_Toc81499452"/>
      <w:bookmarkStart w:id="384" w:name="_Toc81590795"/>
      <w:r w:rsidRPr="00791D37">
        <w:lastRenderedPageBreak/>
        <w:t>Coockie Connector</w:t>
      </w:r>
      <w:bookmarkEnd w:id="383"/>
      <w:bookmarkEnd w:id="384"/>
    </w:p>
    <w:p w14:paraId="32C39746" w14:textId="77777777" w:rsidR="0074559B" w:rsidRPr="00791D37" w:rsidRDefault="0074559B" w:rsidP="00791D37"/>
    <w:p w14:paraId="148F28E8" w14:textId="77777777" w:rsidR="0074559B" w:rsidRPr="00791D37" w:rsidRDefault="0074559B" w:rsidP="00791D37">
      <w:r w:rsidRPr="00791D37">
        <w:t>Esta parte del circuito, es la interfaz con el resto de PCB integrantes de la Coockie a través de conectores verticales:</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5"/>
                    <a:stretch>
                      <a:fillRect/>
                    </a:stretch>
                  </pic:blipFill>
                  <pic:spPr>
                    <a:xfrm>
                      <a:off x="0" y="0"/>
                      <a:ext cx="5759450" cy="6643370"/>
                    </a:xfrm>
                    <a:prstGeom prst="rect">
                      <a:avLst/>
                    </a:prstGeom>
                  </pic:spPr>
                </pic:pic>
              </a:graphicData>
            </a:graphic>
          </wp:inline>
        </w:drawing>
      </w:r>
    </w:p>
    <w:p w14:paraId="347941B8" w14:textId="4780F97D" w:rsidR="0074559B" w:rsidRPr="00791D37" w:rsidRDefault="0074559B" w:rsidP="00CA0339">
      <w:pPr>
        <w:pStyle w:val="Descripcin"/>
        <w:jc w:val="center"/>
      </w:pPr>
      <w:bookmarkStart w:id="385" w:name="_Toc81499623"/>
      <w:bookmarkStart w:id="386" w:name="_Toc81499858"/>
      <w:bookmarkStart w:id="387" w:name="_Toc81590652"/>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46</w:t>
      </w:r>
      <w:r w:rsidRPr="00791D37">
        <w:rPr>
          <w:noProof/>
        </w:rPr>
        <w:fldChar w:fldCharType="end"/>
      </w:r>
      <w:r w:rsidRPr="00791D37">
        <w:t xml:space="preserve"> Conectores Verticales</w:t>
      </w:r>
      <w:bookmarkEnd w:id="385"/>
      <w:bookmarkEnd w:id="386"/>
      <w:bookmarkEnd w:id="387"/>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388" w:name="_Toc81499453"/>
      <w:bookmarkStart w:id="389" w:name="_Toc81590796"/>
      <w:r w:rsidRPr="00791D37">
        <w:lastRenderedPageBreak/>
        <w:t>USB</w:t>
      </w:r>
      <w:bookmarkEnd w:id="388"/>
      <w:bookmarkEnd w:id="389"/>
    </w:p>
    <w:p w14:paraId="64CF7F94" w14:textId="77777777" w:rsidR="0074559B" w:rsidRPr="00791D37" w:rsidRDefault="0074559B" w:rsidP="00791D37"/>
    <w:p w14:paraId="075E2DAE" w14:textId="77777777" w:rsidR="0074559B" w:rsidRPr="00791D37" w:rsidRDefault="0074559B" w:rsidP="00791D37">
      <w:r w:rsidRPr="00791D37">
        <w:t>Esta última parte implementa un conector micro USB tipo B, pudiendo así conectar el dispositivo KTWM102 con un PC a través de la herramienta KiTools.</w:t>
      </w:r>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6"/>
                    <a:stretch>
                      <a:fillRect/>
                    </a:stretch>
                  </pic:blipFill>
                  <pic:spPr>
                    <a:xfrm>
                      <a:off x="0" y="0"/>
                      <a:ext cx="5759450" cy="2359660"/>
                    </a:xfrm>
                    <a:prstGeom prst="rect">
                      <a:avLst/>
                    </a:prstGeom>
                  </pic:spPr>
                </pic:pic>
              </a:graphicData>
            </a:graphic>
          </wp:inline>
        </w:drawing>
      </w:r>
    </w:p>
    <w:p w14:paraId="1E246518" w14:textId="7FA576FF" w:rsidR="0074559B" w:rsidRPr="00791D37" w:rsidRDefault="0074559B" w:rsidP="00CA0339">
      <w:pPr>
        <w:pStyle w:val="Descripcin"/>
        <w:jc w:val="center"/>
      </w:pPr>
      <w:bookmarkStart w:id="390" w:name="_Toc81499624"/>
      <w:bookmarkStart w:id="391" w:name="_Toc81499859"/>
      <w:bookmarkStart w:id="392" w:name="_Toc81590653"/>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47</w:t>
      </w:r>
      <w:r w:rsidRPr="00791D37">
        <w:rPr>
          <w:noProof/>
        </w:rPr>
        <w:fldChar w:fldCharType="end"/>
      </w:r>
      <w:r w:rsidRPr="00791D37">
        <w:t xml:space="preserve"> Conector USB</w:t>
      </w:r>
      <w:bookmarkEnd w:id="390"/>
      <w:bookmarkEnd w:id="391"/>
      <w:bookmarkEnd w:id="392"/>
    </w:p>
    <w:p w14:paraId="754700F0" w14:textId="77777777" w:rsidR="0074559B" w:rsidRPr="00791D37" w:rsidRDefault="0074559B" w:rsidP="00791D37">
      <w:r w:rsidRPr="00791D37">
        <w:t xml:space="preserve">Se añade un Led SMD con una resistencia en serie, como comprobación de que lleguen los </w:t>
      </w:r>
      <w:commentRangeStart w:id="393"/>
      <w:r w:rsidRPr="00791D37">
        <w:t>5V</w:t>
      </w:r>
      <w:commentRangeEnd w:id="393"/>
      <w:r w:rsidRPr="00791D37">
        <w:rPr>
          <w:rStyle w:val="Refdecomentario"/>
        </w:rPr>
        <w:commentReference w:id="393"/>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394" w:name="_Toc81499454"/>
      <w:bookmarkStart w:id="395" w:name="_Toc81590797"/>
      <w:r w:rsidRPr="00791D37">
        <w:lastRenderedPageBreak/>
        <w:t>LAYOUT</w:t>
      </w:r>
      <w:bookmarkEnd w:id="394"/>
      <w:bookmarkEnd w:id="395"/>
    </w:p>
    <w:p w14:paraId="437CE7B7" w14:textId="77777777" w:rsidR="0074559B" w:rsidRPr="00791D37" w:rsidRDefault="0074559B" w:rsidP="00791D37"/>
    <w:p w14:paraId="29D232F8" w14:textId="77777777" w:rsidR="0074559B" w:rsidRPr="00791D37" w:rsidRDefault="0074559B" w:rsidP="00791D37">
      <w:r w:rsidRPr="00791D37">
        <w:t>El Layout completo realizado es el mostrado en la Ilustración 11.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7"/>
                    <a:stretch>
                      <a:fillRect/>
                    </a:stretch>
                  </pic:blipFill>
                  <pic:spPr>
                    <a:xfrm>
                      <a:off x="0" y="0"/>
                      <a:ext cx="4915729" cy="3756440"/>
                    </a:xfrm>
                    <a:prstGeom prst="rect">
                      <a:avLst/>
                    </a:prstGeom>
                  </pic:spPr>
                </pic:pic>
              </a:graphicData>
            </a:graphic>
          </wp:inline>
        </w:drawing>
      </w:r>
    </w:p>
    <w:p w14:paraId="3A81E9DA" w14:textId="0A30ED53" w:rsidR="0074559B" w:rsidRPr="00791D37" w:rsidRDefault="0074559B" w:rsidP="00CA0339">
      <w:pPr>
        <w:pStyle w:val="Descripcin"/>
        <w:jc w:val="center"/>
      </w:pPr>
      <w:bookmarkStart w:id="396" w:name="_Toc81499625"/>
      <w:bookmarkStart w:id="397" w:name="_Toc81499860"/>
      <w:bookmarkStart w:id="398" w:name="_Toc81590654"/>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48</w:t>
      </w:r>
      <w:r w:rsidRPr="00791D37">
        <w:fldChar w:fldCharType="end"/>
      </w:r>
      <w:r w:rsidRPr="00791D37">
        <w:t xml:space="preserve"> Layout Completo</w:t>
      </w:r>
      <w:bookmarkEnd w:id="396"/>
      <w:bookmarkEnd w:id="397"/>
      <w:bookmarkEnd w:id="398"/>
    </w:p>
    <w:p w14:paraId="24F526BD" w14:textId="77777777" w:rsidR="0074559B" w:rsidRPr="00791D37" w:rsidRDefault="0074559B" w:rsidP="00791D37">
      <w:r w:rsidRPr="00791D37">
        <w:br w:type="page"/>
      </w:r>
    </w:p>
    <w:p w14:paraId="6BDBF2A1" w14:textId="77777777" w:rsidR="0074559B" w:rsidRPr="00791D37" w:rsidRDefault="0074559B" w:rsidP="00791D37">
      <w:pPr>
        <w:pStyle w:val="Ttulo3"/>
      </w:pPr>
      <w:bookmarkStart w:id="399" w:name="_Toc81499455"/>
      <w:bookmarkStart w:id="400" w:name="_Toc81590798"/>
      <w:r w:rsidRPr="00791D37">
        <w:lastRenderedPageBreak/>
        <w:t>Layout Capa TOP</w:t>
      </w:r>
      <w:bookmarkEnd w:id="399"/>
      <w:bookmarkEnd w:id="400"/>
    </w:p>
    <w:p w14:paraId="6FF7FFC0" w14:textId="77777777" w:rsidR="0074559B" w:rsidRPr="00791D37" w:rsidRDefault="0074559B" w:rsidP="00791D37"/>
    <w:p w14:paraId="181B4CEF" w14:textId="77777777" w:rsidR="0074559B" w:rsidRPr="00791D37" w:rsidRDefault="0074559B" w:rsidP="00791D37">
      <w:r w:rsidRPr="00791D37">
        <w:t>Como se ve el la Ilustración 12, en la capa TOP se han posicionado la mayoría de las pistas y se ha realizado el posicionado de los componentes exceptuando 2 conectores.</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8"/>
                    <a:stretch>
                      <a:fillRect/>
                    </a:stretch>
                  </pic:blipFill>
                  <pic:spPr>
                    <a:xfrm>
                      <a:off x="0" y="0"/>
                      <a:ext cx="6044344" cy="4560914"/>
                    </a:xfrm>
                    <a:prstGeom prst="rect">
                      <a:avLst/>
                    </a:prstGeom>
                  </pic:spPr>
                </pic:pic>
              </a:graphicData>
            </a:graphic>
          </wp:inline>
        </w:drawing>
      </w:r>
    </w:p>
    <w:p w14:paraId="469A266C" w14:textId="1E3E3394" w:rsidR="0074559B" w:rsidRPr="00791D37" w:rsidRDefault="0074559B" w:rsidP="00CA0339">
      <w:pPr>
        <w:pStyle w:val="Descripcin"/>
        <w:jc w:val="center"/>
      </w:pPr>
      <w:bookmarkStart w:id="401" w:name="_Toc81499626"/>
      <w:bookmarkStart w:id="402" w:name="_Toc81499861"/>
      <w:bookmarkStart w:id="403" w:name="_Toc81590655"/>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49</w:t>
      </w:r>
      <w:r w:rsidRPr="00791D37">
        <w:fldChar w:fldCharType="end"/>
      </w:r>
      <w:r w:rsidRPr="00791D37">
        <w:t xml:space="preserve"> Layout Capa TOP</w:t>
      </w:r>
      <w:bookmarkEnd w:id="401"/>
      <w:bookmarkEnd w:id="402"/>
      <w:bookmarkEnd w:id="403"/>
    </w:p>
    <w:p w14:paraId="22C0D62D" w14:textId="77777777" w:rsidR="0074559B" w:rsidRPr="00791D37" w:rsidRDefault="0074559B" w:rsidP="00791D37">
      <w:r w:rsidRPr="00791D37">
        <w:br w:type="page"/>
      </w:r>
    </w:p>
    <w:p w14:paraId="5AE54720" w14:textId="77777777" w:rsidR="0074559B" w:rsidRPr="00791D37" w:rsidRDefault="0074559B" w:rsidP="00791D37">
      <w:pPr>
        <w:pStyle w:val="Ttulo3"/>
      </w:pPr>
      <w:bookmarkStart w:id="404" w:name="_Toc81499456"/>
      <w:bookmarkStart w:id="405" w:name="_Toc81590799"/>
      <w:r w:rsidRPr="00791D37">
        <w:lastRenderedPageBreak/>
        <w:t>Layout Capa BOTTOM</w:t>
      </w:r>
      <w:bookmarkEnd w:id="404"/>
      <w:bookmarkEnd w:id="405"/>
    </w:p>
    <w:p w14:paraId="28E67B1B" w14:textId="77777777" w:rsidR="0074559B" w:rsidRPr="00791D37" w:rsidRDefault="0074559B" w:rsidP="00791D37"/>
    <w:p w14:paraId="2D0D848A" w14:textId="77777777" w:rsidR="0074559B" w:rsidRPr="00791D37" w:rsidRDefault="0074559B" w:rsidP="00791D37">
      <w:r w:rsidRPr="00791D37">
        <w:t>Como se muestra en la Ilustración 13, en la capa BOTTOM se han posicionado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9"/>
                    <a:stretch>
                      <a:fillRect/>
                    </a:stretch>
                  </pic:blipFill>
                  <pic:spPr>
                    <a:xfrm>
                      <a:off x="0" y="0"/>
                      <a:ext cx="5965152" cy="4380802"/>
                    </a:xfrm>
                    <a:prstGeom prst="rect">
                      <a:avLst/>
                    </a:prstGeom>
                  </pic:spPr>
                </pic:pic>
              </a:graphicData>
            </a:graphic>
          </wp:inline>
        </w:drawing>
      </w:r>
    </w:p>
    <w:p w14:paraId="44F3E2B8" w14:textId="5A50E63B" w:rsidR="0074559B" w:rsidRPr="00791D37" w:rsidRDefault="0074559B" w:rsidP="00CA0339">
      <w:pPr>
        <w:pStyle w:val="Descripcin"/>
        <w:jc w:val="center"/>
      </w:pPr>
      <w:bookmarkStart w:id="406" w:name="_Toc81499627"/>
      <w:bookmarkStart w:id="407" w:name="_Toc81499862"/>
      <w:bookmarkStart w:id="408" w:name="_Toc81590656"/>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0</w:t>
      </w:r>
      <w:r w:rsidRPr="00791D37">
        <w:fldChar w:fldCharType="end"/>
      </w:r>
      <w:r w:rsidRPr="00791D37">
        <w:t xml:space="preserve"> Layout Capa BOTTOM</w:t>
      </w:r>
      <w:bookmarkEnd w:id="406"/>
      <w:bookmarkEnd w:id="407"/>
      <w:bookmarkEnd w:id="408"/>
    </w:p>
    <w:p w14:paraId="5B4D7765" w14:textId="77777777" w:rsidR="0074559B" w:rsidRPr="00791D37" w:rsidRDefault="0074559B" w:rsidP="00791D37">
      <w:r w:rsidRPr="00791D37">
        <w:br w:type="page"/>
      </w:r>
    </w:p>
    <w:p w14:paraId="49971D95" w14:textId="3D7A3232" w:rsidR="0074559B" w:rsidRPr="00791D37" w:rsidRDefault="0074559B" w:rsidP="00791D37">
      <w:pPr>
        <w:pStyle w:val="Ttulo2"/>
      </w:pPr>
      <w:bookmarkStart w:id="409" w:name="_Toc81499457"/>
      <w:bookmarkStart w:id="410" w:name="_Toc81590800"/>
      <w:r w:rsidRPr="00791D37">
        <w:lastRenderedPageBreak/>
        <w:t>COMPONENTES COMERCIALES UTILIZADOS</w:t>
      </w:r>
      <w:bookmarkEnd w:id="409"/>
      <w:bookmarkEnd w:id="410"/>
    </w:p>
    <w:p w14:paraId="4556ABA7" w14:textId="77777777" w:rsidR="0074559B" w:rsidRPr="00791D37" w:rsidRDefault="0074559B" w:rsidP="00791D37">
      <w:pPr>
        <w:pStyle w:val="Ttulo3"/>
      </w:pPr>
      <w:bookmarkStart w:id="411" w:name="_Toc81499458"/>
      <w:bookmarkStart w:id="412" w:name="_Toc81590801"/>
      <w:r w:rsidRPr="00791D37">
        <w:t>Elementos Hardware Utilizados</w:t>
      </w:r>
      <w:bookmarkEnd w:id="411"/>
      <w:bookmarkEnd w:id="412"/>
    </w:p>
    <w:p w14:paraId="29040D4C" w14:textId="77777777" w:rsidR="0074559B" w:rsidRPr="00791D37" w:rsidRDefault="0074559B" w:rsidP="00791D37"/>
    <w:p w14:paraId="1B7ED81B" w14:textId="77777777" w:rsidR="0074559B" w:rsidRPr="00791D37" w:rsidRDefault="0074559B" w:rsidP="00791D37">
      <w:r w:rsidRPr="00791D37">
        <w:t>Los elementos Hardware comerciales utilizados han sido:</w:t>
      </w:r>
    </w:p>
    <w:p w14:paraId="6C353FD3" w14:textId="381EFAC1" w:rsidR="0074559B" w:rsidRDefault="0074559B" w:rsidP="00791D37">
      <w:pPr>
        <w:pStyle w:val="Prrafodelista"/>
        <w:numPr>
          <w:ilvl w:val="0"/>
          <w:numId w:val="26"/>
        </w:numPr>
      </w:pPr>
      <w:r w:rsidRPr="00791D37">
        <w:rPr>
          <w:b/>
          <w:bCs/>
        </w:rPr>
        <w:t>Kit de Desarrollo STM32F407G-DISC1</w:t>
      </w:r>
      <w:r w:rsidRPr="00791D37">
        <w:t>: Kit de microcontrolador utilizado en primera instancia para el envío de comandos vía UART a los módulos KTDG102 Evaluation Dongle de Kirale. Se ha utilizado 1 unidad.</w:t>
      </w:r>
    </w:p>
    <w:p w14:paraId="51DE6E73" w14:textId="77777777" w:rsidR="0074559B" w:rsidRPr="00791D37" w:rsidRDefault="0074559B" w:rsidP="00F21168">
      <w:pPr>
        <w:pStyle w:val="Prrafodelista"/>
        <w:jc w:val="center"/>
      </w:pPr>
      <w:r w:rsidRPr="00791D37">
        <w:rPr>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p>
    <w:p w14:paraId="5D4001B9" w14:textId="2CE576D3" w:rsidR="0074559B" w:rsidRPr="00791D37" w:rsidRDefault="0074559B" w:rsidP="00F21168">
      <w:pPr>
        <w:pStyle w:val="Descripcin"/>
        <w:jc w:val="center"/>
      </w:pPr>
      <w:bookmarkStart w:id="413" w:name="_Toc81499628"/>
      <w:bookmarkStart w:id="414" w:name="_Toc81499863"/>
      <w:bookmarkStart w:id="415" w:name="_Toc81590657"/>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1</w:t>
      </w:r>
      <w:r w:rsidRPr="00791D37">
        <w:fldChar w:fldCharType="end"/>
      </w:r>
      <w:r w:rsidRPr="00791D37">
        <w:t xml:space="preserve"> Kit de Desarrollo STM32F407G-DISC1</w:t>
      </w:r>
      <w:bookmarkEnd w:id="413"/>
      <w:bookmarkEnd w:id="414"/>
      <w:bookmarkEnd w:id="415"/>
    </w:p>
    <w:p w14:paraId="7B8F0F23" w14:textId="4E86A3F9" w:rsidR="0074559B" w:rsidRDefault="0074559B" w:rsidP="00791D37">
      <w:pPr>
        <w:pStyle w:val="Prrafodelista"/>
        <w:numPr>
          <w:ilvl w:val="0"/>
          <w:numId w:val="26"/>
        </w:numPr>
      </w:pPr>
      <w:r w:rsidRPr="00791D37">
        <w:rPr>
          <w:b/>
          <w:bCs/>
        </w:rPr>
        <w:t xml:space="preserve">KTDG102 Evaluation Dongle: </w:t>
      </w:r>
      <w:r w:rsidRPr="00791D37">
        <w:t>Módulo Thread de Evaluación de Kirale. Se han utilizado 2 unidades.</w:t>
      </w:r>
    </w:p>
    <w:p w14:paraId="1E4D6C8A" w14:textId="77777777" w:rsidR="00F21168" w:rsidRPr="00791D37" w:rsidRDefault="00F21168" w:rsidP="00F21168">
      <w:pPr>
        <w:pStyle w:val="Prrafodelista"/>
      </w:pPr>
    </w:p>
    <w:p w14:paraId="3A44B85D" w14:textId="77777777" w:rsidR="0074559B" w:rsidRPr="00791D37" w:rsidRDefault="0074559B" w:rsidP="00F21168">
      <w:pPr>
        <w:pStyle w:val="Prrafodelista"/>
        <w:jc w:val="center"/>
      </w:pPr>
      <w:r w:rsidRPr="00791D37">
        <w:rPr>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p>
    <w:p w14:paraId="79618AFE" w14:textId="737A9A2D" w:rsidR="0074559B" w:rsidRPr="00791D37" w:rsidRDefault="0074559B" w:rsidP="00F21168">
      <w:pPr>
        <w:pStyle w:val="Descripcin"/>
        <w:jc w:val="center"/>
      </w:pPr>
      <w:bookmarkStart w:id="416" w:name="_Toc81499629"/>
      <w:bookmarkStart w:id="417" w:name="_Toc81499864"/>
      <w:bookmarkStart w:id="418" w:name="_Toc81590658"/>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2</w:t>
      </w:r>
      <w:r w:rsidRPr="00791D37">
        <w:fldChar w:fldCharType="end"/>
      </w:r>
      <w:r w:rsidRPr="00791D37">
        <w:t xml:space="preserve"> KTDG102 Evaluation Dongle</w:t>
      </w:r>
      <w:bookmarkEnd w:id="416"/>
      <w:bookmarkEnd w:id="417"/>
      <w:bookmarkEnd w:id="418"/>
    </w:p>
    <w:p w14:paraId="2E1E2FDB" w14:textId="77777777" w:rsidR="0074559B" w:rsidRPr="00791D37" w:rsidRDefault="0074559B" w:rsidP="00791D37">
      <w:pPr>
        <w:rPr>
          <w:color w:val="44546A" w:themeColor="text2"/>
          <w:sz w:val="18"/>
          <w:szCs w:val="18"/>
        </w:rPr>
      </w:pPr>
      <w:r w:rsidRPr="00791D37">
        <w:br w:type="page"/>
      </w:r>
    </w:p>
    <w:p w14:paraId="571EA884" w14:textId="77777777" w:rsidR="0074559B" w:rsidRPr="00791D37" w:rsidRDefault="0074559B" w:rsidP="00791D37">
      <w:pPr>
        <w:pStyle w:val="Prrafodelista"/>
        <w:numPr>
          <w:ilvl w:val="0"/>
          <w:numId w:val="26"/>
        </w:numPr>
        <w:rPr>
          <w:b/>
          <w:bCs/>
        </w:rPr>
      </w:pPr>
      <w:r w:rsidRPr="00791D37">
        <w:rPr>
          <w:b/>
          <w:bCs/>
        </w:rPr>
        <w:lastRenderedPageBreak/>
        <w:t xml:space="preserve">Módulo KTWM102: </w:t>
      </w:r>
      <w:r w:rsidRPr="00791D37">
        <w:t>Módulo Thread de Kirale, el cuál se integra en la Coockie PCB</w:t>
      </w:r>
    </w:p>
    <w:p w14:paraId="4E33C67D" w14:textId="77777777" w:rsidR="0074559B" w:rsidRPr="00791D37" w:rsidRDefault="0074559B" w:rsidP="00F21168">
      <w:pPr>
        <w:jc w:val="center"/>
      </w:pPr>
      <w:r w:rsidRPr="00791D37">
        <w:rPr>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p>
    <w:p w14:paraId="335290E3" w14:textId="3F39B010" w:rsidR="0074559B" w:rsidRDefault="0074559B" w:rsidP="00F21168">
      <w:pPr>
        <w:pStyle w:val="Descripcin"/>
        <w:jc w:val="center"/>
      </w:pPr>
      <w:bookmarkStart w:id="419" w:name="_Toc81499630"/>
      <w:bookmarkStart w:id="420" w:name="_Toc81499865"/>
      <w:bookmarkStart w:id="421" w:name="_Toc81590659"/>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3</w:t>
      </w:r>
      <w:r w:rsidRPr="00791D37">
        <w:fldChar w:fldCharType="end"/>
      </w:r>
      <w:r w:rsidRPr="00791D37">
        <w:t xml:space="preserve"> Módulo KTWM102</w:t>
      </w:r>
      <w:bookmarkEnd w:id="419"/>
      <w:bookmarkEnd w:id="420"/>
      <w:bookmarkEnd w:id="421"/>
    </w:p>
    <w:p w14:paraId="72611924" w14:textId="77777777" w:rsidR="00F21168" w:rsidRPr="00F21168" w:rsidRDefault="00F21168" w:rsidP="00F21168"/>
    <w:p w14:paraId="018D2863" w14:textId="089AF84C" w:rsidR="0074559B" w:rsidRDefault="0074559B" w:rsidP="00791D37">
      <w:pPr>
        <w:pStyle w:val="Prrafodelista"/>
        <w:numPr>
          <w:ilvl w:val="0"/>
          <w:numId w:val="26"/>
        </w:numPr>
        <w:rPr>
          <w:lang w:val="en-US"/>
        </w:rPr>
      </w:pPr>
      <w:r w:rsidRPr="00791D37">
        <w:rPr>
          <w:b/>
          <w:bCs/>
          <w:lang w:val="en-US"/>
        </w:rPr>
        <w:t xml:space="preserve">Border Router: </w:t>
      </w:r>
      <w:r w:rsidRPr="00791D37">
        <w:rPr>
          <w:lang w:val="en-US"/>
        </w:rPr>
        <w:t>Border Router propio de Kirale.</w:t>
      </w:r>
    </w:p>
    <w:p w14:paraId="3C34293E" w14:textId="77777777" w:rsidR="00F21168" w:rsidRPr="00791D37" w:rsidRDefault="00F21168" w:rsidP="00F21168">
      <w:pPr>
        <w:pStyle w:val="Prrafodelista"/>
        <w:rPr>
          <w:lang w:val="en-US"/>
        </w:rPr>
      </w:pPr>
    </w:p>
    <w:p w14:paraId="1F53223A" w14:textId="77777777" w:rsidR="0074559B" w:rsidRPr="00791D37" w:rsidRDefault="0074559B" w:rsidP="00F21168">
      <w:pPr>
        <w:jc w:val="center"/>
      </w:pPr>
      <w:r w:rsidRPr="00791D37">
        <w:rPr>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p>
    <w:p w14:paraId="5354D0C1" w14:textId="7BC29C20" w:rsidR="0074559B" w:rsidRDefault="0074559B" w:rsidP="00F21168">
      <w:pPr>
        <w:pStyle w:val="Descripcin"/>
        <w:jc w:val="center"/>
      </w:pPr>
      <w:bookmarkStart w:id="422" w:name="_Toc81499631"/>
      <w:bookmarkStart w:id="423" w:name="_Toc81499866"/>
      <w:bookmarkStart w:id="424" w:name="_Toc81590660"/>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4</w:t>
      </w:r>
      <w:r w:rsidRPr="00791D37">
        <w:fldChar w:fldCharType="end"/>
      </w:r>
      <w:r w:rsidRPr="00791D37">
        <w:t xml:space="preserve"> Border Router</w:t>
      </w:r>
      <w:bookmarkEnd w:id="422"/>
      <w:bookmarkEnd w:id="423"/>
      <w:bookmarkEnd w:id="424"/>
    </w:p>
    <w:p w14:paraId="5164833E" w14:textId="180BCC13" w:rsidR="00F21168" w:rsidRDefault="00F21168">
      <w:pPr>
        <w:jc w:val="left"/>
      </w:pPr>
      <w:r>
        <w:br w:type="page"/>
      </w:r>
    </w:p>
    <w:p w14:paraId="77D95E9A" w14:textId="77777777" w:rsidR="0074559B" w:rsidRPr="00791D37" w:rsidRDefault="0074559B" w:rsidP="00791D37">
      <w:pPr>
        <w:pStyle w:val="Prrafodelista"/>
        <w:numPr>
          <w:ilvl w:val="0"/>
          <w:numId w:val="26"/>
        </w:numPr>
      </w:pPr>
      <w:r w:rsidRPr="00791D37">
        <w:rPr>
          <w:b/>
          <w:bCs/>
        </w:rPr>
        <w:lastRenderedPageBreak/>
        <w:t>Coockie:</w:t>
      </w:r>
      <w:r w:rsidRPr="00791D37">
        <w:t xml:space="preserve"> Módulo sobre el que se implementa el diseño final de la PCB realizada.</w:t>
      </w:r>
    </w:p>
    <w:p w14:paraId="690F4469" w14:textId="77777777" w:rsidR="0074559B" w:rsidRPr="00791D37" w:rsidRDefault="0074559B" w:rsidP="00F21168">
      <w:pPr>
        <w:jc w:val="center"/>
      </w:pPr>
      <w:r w:rsidRPr="00791D37">
        <w:rPr>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p>
    <w:p w14:paraId="09C063C3" w14:textId="22725223" w:rsidR="0074559B" w:rsidRPr="00791D37" w:rsidRDefault="0074559B" w:rsidP="00F21168">
      <w:pPr>
        <w:pStyle w:val="Descripcin"/>
        <w:jc w:val="center"/>
      </w:pPr>
      <w:bookmarkStart w:id="425" w:name="_Toc81499632"/>
      <w:bookmarkStart w:id="426" w:name="_Toc81499867"/>
      <w:bookmarkStart w:id="427" w:name="_Toc81590661"/>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5</w:t>
      </w:r>
      <w:r w:rsidRPr="00791D37">
        <w:fldChar w:fldCharType="end"/>
      </w:r>
      <w:r w:rsidRPr="00791D37">
        <w:t xml:space="preserve"> Módulos de Procesamiento y de Alimentación de la Coockie</w:t>
      </w:r>
      <w:bookmarkEnd w:id="425"/>
      <w:bookmarkEnd w:id="426"/>
      <w:bookmarkEnd w:id="427"/>
    </w:p>
    <w:p w14:paraId="34BFEDBB" w14:textId="77777777" w:rsidR="0074559B" w:rsidRPr="00791D37" w:rsidRDefault="0074559B" w:rsidP="00791D37">
      <w:pPr>
        <w:pStyle w:val="Descripcin"/>
      </w:pPr>
      <w:r w:rsidRPr="00791D37">
        <w:tab/>
      </w:r>
    </w:p>
    <w:p w14:paraId="2B5575F5" w14:textId="77777777" w:rsidR="00F21168" w:rsidRDefault="00F21168">
      <w:pPr>
        <w:jc w:val="left"/>
        <w:rPr>
          <w:rFonts w:eastAsiaTheme="majorEastAsia"/>
          <w:color w:val="2F5496" w:themeColor="accent1" w:themeShade="BF"/>
          <w:sz w:val="36"/>
          <w:szCs w:val="36"/>
        </w:rPr>
      </w:pPr>
      <w:bookmarkStart w:id="428" w:name="_Toc81499459"/>
      <w:r>
        <w:br w:type="page"/>
      </w:r>
    </w:p>
    <w:p w14:paraId="420FFA1F" w14:textId="569EF623" w:rsidR="0074559B" w:rsidRPr="00791D37" w:rsidRDefault="0074559B" w:rsidP="00791D37">
      <w:pPr>
        <w:pStyle w:val="Ttulo1"/>
        <w:numPr>
          <w:ilvl w:val="0"/>
          <w:numId w:val="1"/>
        </w:numPr>
      </w:pPr>
      <w:bookmarkStart w:id="429" w:name="_Toc81590802"/>
      <w:r w:rsidRPr="00791D37">
        <w:lastRenderedPageBreak/>
        <w:t>PRUEBAS EXPERIMENTALES</w:t>
      </w:r>
      <w:bookmarkEnd w:id="428"/>
      <w:bookmarkEnd w:id="429"/>
    </w:p>
    <w:p w14:paraId="79FB5345" w14:textId="77777777" w:rsidR="0074559B" w:rsidRPr="00791D37" w:rsidRDefault="0074559B" w:rsidP="00791D37"/>
    <w:p w14:paraId="39B6805E" w14:textId="77777777" w:rsidR="0074559B" w:rsidRPr="00791D37" w:rsidRDefault="0074559B" w:rsidP="00791D37">
      <w:pPr>
        <w:pStyle w:val="Ttulo2"/>
      </w:pPr>
      <w:bookmarkStart w:id="430" w:name="_Toc81499460"/>
      <w:bookmarkStart w:id="431" w:name="_Toc81590803"/>
      <w:r w:rsidRPr="00791D37">
        <w:t>PRIMERA INTERACCIÓN CON DONGLE USB</w:t>
      </w:r>
      <w:bookmarkEnd w:id="430"/>
      <w:bookmarkEnd w:id="431"/>
    </w:p>
    <w:p w14:paraId="29676B32" w14:textId="77777777" w:rsidR="0074559B" w:rsidRPr="00791D37" w:rsidRDefault="0074559B" w:rsidP="00791D37"/>
    <w:p w14:paraId="7F8816DB" w14:textId="33C882F2"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502FA208" w:rsidR="00F21168" w:rsidRPr="00FB0B05" w:rsidRDefault="00F21168" w:rsidP="00F21168">
                            <w:pPr>
                              <w:pStyle w:val="Descripcin"/>
                              <w:jc w:val="center"/>
                              <w:rPr>
                                <w:noProof/>
                              </w:rPr>
                            </w:pPr>
                            <w:bookmarkStart w:id="432" w:name="_Toc81590662"/>
                            <w:r>
                              <w:t xml:space="preserve">Ilustración </w:t>
                            </w:r>
                            <w:r>
                              <w:fldChar w:fldCharType="begin"/>
                            </w:r>
                            <w:r>
                              <w:instrText xml:space="preserve"> SEQ Ilustración \* ARABIC </w:instrText>
                            </w:r>
                            <w:r>
                              <w:fldChar w:fldCharType="separate"/>
                            </w:r>
                            <w:r w:rsidR="00CA0339">
                              <w:rPr>
                                <w:noProof/>
                              </w:rPr>
                              <w:t>56</w:t>
                            </w:r>
                            <w:r>
                              <w:fldChar w:fldCharType="end"/>
                            </w:r>
                            <w:r>
                              <w:t xml:space="preserve"> </w:t>
                            </w:r>
                            <w:r w:rsidRPr="00474202">
                              <w:t>Diagrama de conexión PC - Dongle - uC</w:t>
                            </w:r>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502FA208" w:rsidR="00F21168" w:rsidRPr="00FB0B05" w:rsidRDefault="00F21168" w:rsidP="00F21168">
                      <w:pPr>
                        <w:pStyle w:val="Descripcin"/>
                        <w:jc w:val="center"/>
                        <w:rPr>
                          <w:noProof/>
                        </w:rPr>
                      </w:pPr>
                      <w:bookmarkStart w:id="433" w:name="_Toc81590662"/>
                      <w:r>
                        <w:t xml:space="preserve">Ilustración </w:t>
                      </w:r>
                      <w:r>
                        <w:fldChar w:fldCharType="begin"/>
                      </w:r>
                      <w:r>
                        <w:instrText xml:space="preserve"> SEQ Ilustración \* ARABIC </w:instrText>
                      </w:r>
                      <w:r>
                        <w:fldChar w:fldCharType="separate"/>
                      </w:r>
                      <w:r w:rsidR="00CA0339">
                        <w:rPr>
                          <w:noProof/>
                        </w:rPr>
                        <w:t>56</w:t>
                      </w:r>
                      <w:r>
                        <w:fldChar w:fldCharType="end"/>
                      </w:r>
                      <w:r>
                        <w:t xml:space="preserve"> </w:t>
                      </w:r>
                      <w:r w:rsidRPr="00474202">
                        <w:t>Diagrama de conexión PC - Dongle - uC</w:t>
                      </w:r>
                      <w:bookmarkEnd w:id="433"/>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434"/>
      <w:commentRangeEnd w:id="434"/>
      <w:r w:rsidR="0074559B" w:rsidRPr="00791D37">
        <w:rPr>
          <w:rStyle w:val="Refdecomentario"/>
        </w:rPr>
        <w:commentReference w:id="434"/>
      </w:r>
      <w:r w:rsidR="0074559B" w:rsidRPr="00791D37">
        <w:t>Esta primera prueba consiste en una primera interacción con el módulo, tanto desde el PC usando la herramienta proporcionada por Kirale de KiTools y usando el puerto USB, como desde un microcontrolador por vía UART. El diagrama de conexión usado ha sido el siguiente:</w:t>
      </w:r>
    </w:p>
    <w:p w14:paraId="22E1CA85" w14:textId="72A2B16A" w:rsidR="0074559B" w:rsidRPr="00791D37" w:rsidRDefault="0074559B" w:rsidP="00791D37"/>
    <w:p w14:paraId="4B2306A4" w14:textId="77777777"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77777777" w:rsidR="0074559B" w:rsidRPr="00791D37" w:rsidRDefault="0074559B" w:rsidP="00791D37">
      <w:pPr>
        <w:pStyle w:val="Textoindependiente"/>
      </w:pPr>
    </w:p>
    <w:p w14:paraId="33866908" w14:textId="77777777" w:rsidR="0074559B" w:rsidRPr="00791D37" w:rsidRDefault="0074559B" w:rsidP="00791D37">
      <w:pPr>
        <w:pStyle w:val="Ttulo2"/>
      </w:pPr>
      <w:bookmarkStart w:id="435" w:name="_Toc81499461"/>
      <w:bookmarkStart w:id="436" w:name="_Toc81590804"/>
      <w:r w:rsidRPr="00791D37">
        <w:t>RED DE DOS NODOS</w:t>
      </w:r>
      <w:bookmarkEnd w:id="435"/>
      <w:bookmarkEnd w:id="436"/>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77777777" w:rsidR="0074559B" w:rsidRPr="00791D37" w:rsidRDefault="0074559B"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6964E6A8">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39AC8DAA" w:rsidR="0074559B" w:rsidRPr="00AA1DAA" w:rsidRDefault="0074559B" w:rsidP="00F21168">
                            <w:pPr>
                              <w:pStyle w:val="Descripcin"/>
                              <w:jc w:val="center"/>
                              <w:rPr>
                                <w:noProof/>
                              </w:rPr>
                            </w:pPr>
                            <w:bookmarkStart w:id="437" w:name="_Toc81499634"/>
                            <w:bookmarkStart w:id="438" w:name="_Toc81499869"/>
                            <w:bookmarkStart w:id="439" w:name="_Toc81590663"/>
                            <w:r>
                              <w:t xml:space="preserve">Ilustración </w:t>
                            </w:r>
                            <w:r>
                              <w:fldChar w:fldCharType="begin"/>
                            </w:r>
                            <w:r>
                              <w:instrText xml:space="preserve"> SEQ Ilustración \* ARABIC </w:instrText>
                            </w:r>
                            <w:r>
                              <w:fldChar w:fldCharType="separate"/>
                            </w:r>
                            <w:r w:rsidR="00CA0339">
                              <w:rPr>
                                <w:noProof/>
                              </w:rPr>
                              <w:t>57</w:t>
                            </w:r>
                            <w:r>
                              <w:rPr>
                                <w:noProof/>
                              </w:rPr>
                              <w:fldChar w:fldCharType="end"/>
                            </w:r>
                            <w:r>
                              <w:t xml:space="preserve"> Esquema montaje Red de Dos Nodos</w:t>
                            </w:r>
                            <w:bookmarkEnd w:id="437"/>
                            <w:bookmarkEnd w:id="438"/>
                            <w:bookmarkEnd w:id="4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31.2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NFCkWQ2AgAAbQQAAA4AAAAAAAAA&#10;AAAAAAAALgIAAGRycy9lMm9Eb2MueG1sUEsBAi0AFAAGAAgAAAAhAAKGZL/hAAAACwEAAA8AAAAA&#10;AAAAAAAAAAAAkAQAAGRycy9kb3ducmV2LnhtbFBLBQYAAAAABAAEAPMAAACeBQAAAAA=&#10;" stroked="f">
                <v:textbox style="mso-fit-shape-to-text:t" inset="0,0,0,0">
                  <w:txbxContent>
                    <w:p w14:paraId="279BC9B2" w14:textId="39AC8DAA" w:rsidR="0074559B" w:rsidRPr="00AA1DAA" w:rsidRDefault="0074559B" w:rsidP="00F21168">
                      <w:pPr>
                        <w:pStyle w:val="Descripcin"/>
                        <w:jc w:val="center"/>
                        <w:rPr>
                          <w:noProof/>
                        </w:rPr>
                      </w:pPr>
                      <w:bookmarkStart w:id="440" w:name="_Toc81499634"/>
                      <w:bookmarkStart w:id="441" w:name="_Toc81499869"/>
                      <w:bookmarkStart w:id="442" w:name="_Toc81590663"/>
                      <w:r>
                        <w:t xml:space="preserve">Ilustración </w:t>
                      </w:r>
                      <w:r>
                        <w:fldChar w:fldCharType="begin"/>
                      </w:r>
                      <w:r>
                        <w:instrText xml:space="preserve"> SEQ Ilustración \* ARABIC </w:instrText>
                      </w:r>
                      <w:r>
                        <w:fldChar w:fldCharType="separate"/>
                      </w:r>
                      <w:r w:rsidR="00CA0339">
                        <w:rPr>
                          <w:noProof/>
                        </w:rPr>
                        <w:t>57</w:t>
                      </w:r>
                      <w:r>
                        <w:rPr>
                          <w:noProof/>
                        </w:rPr>
                        <w:fldChar w:fldCharType="end"/>
                      </w:r>
                      <w:r>
                        <w:t xml:space="preserve"> Esquema montaje Red de Dos Nodos</w:t>
                      </w:r>
                      <w:bookmarkEnd w:id="440"/>
                      <w:bookmarkEnd w:id="441"/>
                      <w:bookmarkEnd w:id="442"/>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78D7136B">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5">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Pr="00791D37">
        <w:t>Se han realizado varias pruebas para las cuales el esquema de montaje ha sido el siguiente:</w:t>
      </w:r>
    </w:p>
    <w:p w14:paraId="29B20E53" w14:textId="77777777" w:rsidR="0074559B" w:rsidRPr="00791D37" w:rsidRDefault="0074559B" w:rsidP="00791D37">
      <w:pPr>
        <w:pStyle w:val="Textoindependiente"/>
      </w:pPr>
    </w:p>
    <w:p w14:paraId="2EDC4205" w14:textId="77777777" w:rsidR="0074559B" w:rsidRPr="00791D37" w:rsidRDefault="0074559B" w:rsidP="00791D37">
      <w:pPr>
        <w:pStyle w:val="Ttulo3"/>
      </w:pPr>
      <w:bookmarkStart w:id="443" w:name="_Toc81499462"/>
      <w:bookmarkStart w:id="444" w:name="_Toc81590805"/>
      <w:r w:rsidRPr="00791D37">
        <w:t>Creación de la Red</w:t>
      </w:r>
      <w:bookmarkEnd w:id="443"/>
      <w:bookmarkEnd w:id="444"/>
    </w:p>
    <w:p w14:paraId="52DD98AD" w14:textId="77777777" w:rsidR="0074559B" w:rsidRPr="00791D37" w:rsidRDefault="0074559B" w:rsidP="00791D37"/>
    <w:p w14:paraId="1A36FD0A" w14:textId="77777777" w:rsidR="0074559B" w:rsidRPr="00791D37" w:rsidRDefault="0074559B" w:rsidP="00791D37">
      <w:r w:rsidRPr="00791D37">
        <w:t xml:space="preserve">La primera prueba realizada ha sido la creación correcta de la red (de la manera vista en </w:t>
      </w:r>
      <w:hyperlink w:anchor="_Primera_interacción_con" w:history="1">
        <w:r w:rsidRPr="00791D37">
          <w:rPr>
            <w:rStyle w:val="Hipervnculo"/>
          </w:rPr>
          <w:t>Primera interacción con Dongle USB</w:t>
        </w:r>
      </w:hyperlink>
      <w:r w:rsidRPr="00791D37">
        <w:t xml:space="preserve"> )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77777777" w:rsidR="0074559B" w:rsidRPr="00791D37" w:rsidRDefault="0074559B" w:rsidP="00791D37">
      <w:r w:rsidRPr="00791D37">
        <w:lastRenderedPageBreak/>
        <w:t>Por otro lado, cuando se ejecutaban los comandos y se enviaba respuesta al microcontrolador, este las imprimía por pantalla en el PC, pudiendo así detectar posibles fallos en alguno de los comandos para poder arreglarlos.</w:t>
      </w:r>
    </w:p>
    <w:p w14:paraId="43E08A45" w14:textId="77777777" w:rsidR="0074559B" w:rsidRPr="00791D37" w:rsidRDefault="0074559B" w:rsidP="00791D37">
      <w:pPr>
        <w:pStyle w:val="Textoindependiente"/>
      </w:pPr>
    </w:p>
    <w:p w14:paraId="18254C64" w14:textId="77777777" w:rsidR="0074559B" w:rsidRPr="00791D37" w:rsidRDefault="0074559B" w:rsidP="00791D37">
      <w:pPr>
        <w:pStyle w:val="Ttulo3"/>
      </w:pPr>
      <w:bookmarkStart w:id="445" w:name="_Toc81499463"/>
      <w:bookmarkStart w:id="446" w:name="_Toc81590806"/>
      <w:r w:rsidRPr="00791D37">
        <w:t>Ping entre nodos</w:t>
      </w:r>
      <w:bookmarkEnd w:id="445"/>
      <w:bookmarkEnd w:id="446"/>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2B7F2501" w14:textId="77777777" w:rsidR="0074559B" w:rsidRPr="00791D37" w:rsidRDefault="0074559B" w:rsidP="00791D37">
      <w:r w:rsidRPr="00791D37">
        <w:t>En el lado que se realiza el ping saldrán los siguientes Logs en KiTools:</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609600"/>
                    </a:xfrm>
                    <a:prstGeom prst="rect">
                      <a:avLst/>
                    </a:prstGeom>
                  </pic:spPr>
                </pic:pic>
              </a:graphicData>
            </a:graphic>
          </wp:inline>
        </w:drawing>
      </w:r>
    </w:p>
    <w:p w14:paraId="794F5376" w14:textId="7E841AD8" w:rsidR="0074559B" w:rsidRPr="00791D37" w:rsidRDefault="0074559B" w:rsidP="00CA0339">
      <w:pPr>
        <w:pStyle w:val="Descripcin"/>
        <w:jc w:val="center"/>
      </w:pPr>
      <w:bookmarkStart w:id="447" w:name="_Toc81499635"/>
      <w:bookmarkStart w:id="448" w:name="_Toc81499870"/>
      <w:bookmarkStart w:id="449" w:name="_Toc81590664"/>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8</w:t>
      </w:r>
      <w:r w:rsidRPr="00791D37">
        <w:rPr>
          <w:noProof/>
        </w:rPr>
        <w:fldChar w:fldCharType="end"/>
      </w:r>
      <w:r w:rsidRPr="00791D37">
        <w:t xml:space="preserve"> Logs KiTools al REALIZAR un Ping</w:t>
      </w:r>
      <w:bookmarkEnd w:id="447"/>
      <w:bookmarkEnd w:id="448"/>
      <w:bookmarkEnd w:id="449"/>
    </w:p>
    <w:p w14:paraId="7341CE20" w14:textId="77777777" w:rsidR="0074559B" w:rsidRPr="00791D37" w:rsidRDefault="0074559B" w:rsidP="00791D37">
      <w:r w:rsidRPr="00791D37">
        <w:t>En cambio en el KiTools del lado que recibimos el ping, saldrán los siguientes Logs:</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7"/>
                    <a:stretch>
                      <a:fillRect/>
                    </a:stretch>
                  </pic:blipFill>
                  <pic:spPr>
                    <a:xfrm>
                      <a:off x="0" y="0"/>
                      <a:ext cx="5400040" cy="504825"/>
                    </a:xfrm>
                    <a:prstGeom prst="rect">
                      <a:avLst/>
                    </a:prstGeom>
                  </pic:spPr>
                </pic:pic>
              </a:graphicData>
            </a:graphic>
          </wp:inline>
        </w:drawing>
      </w:r>
    </w:p>
    <w:p w14:paraId="57D9F28A" w14:textId="0D23F213" w:rsidR="0074559B" w:rsidRPr="00791D37" w:rsidRDefault="0074559B" w:rsidP="00CA0339">
      <w:pPr>
        <w:pStyle w:val="Descripcin"/>
        <w:jc w:val="center"/>
      </w:pPr>
      <w:bookmarkStart w:id="450" w:name="_Toc81499636"/>
      <w:bookmarkStart w:id="451" w:name="_Toc81499871"/>
      <w:bookmarkStart w:id="452" w:name="_Toc81590665"/>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59</w:t>
      </w:r>
      <w:r w:rsidRPr="00791D37">
        <w:rPr>
          <w:noProof/>
        </w:rPr>
        <w:fldChar w:fldCharType="end"/>
      </w:r>
      <w:r w:rsidRPr="00791D37">
        <w:t xml:space="preserve"> Logs KiTools al RECIBIRun Ping</w:t>
      </w:r>
      <w:bookmarkEnd w:id="450"/>
      <w:bookmarkEnd w:id="451"/>
      <w:bookmarkEnd w:id="452"/>
    </w:p>
    <w:p w14:paraId="5F3A8E38" w14:textId="77777777" w:rsidR="0074559B" w:rsidRPr="00791D37" w:rsidRDefault="0074559B" w:rsidP="00791D37"/>
    <w:p w14:paraId="646EDE5F" w14:textId="77777777" w:rsidR="0074559B" w:rsidRPr="00791D37" w:rsidRDefault="0074559B" w:rsidP="00791D37">
      <w:pPr>
        <w:pStyle w:val="Ttulo3"/>
      </w:pPr>
      <w:bookmarkStart w:id="453" w:name="_Toc81499464"/>
      <w:bookmarkStart w:id="454" w:name="_Toc81590807"/>
      <w:r w:rsidRPr="00791D37">
        <w:t>Envío de mensajes UDP a través de Sockets entre ambos nodos</w:t>
      </w:r>
      <w:bookmarkEnd w:id="453"/>
      <w:bookmarkEnd w:id="454"/>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p>
    <w:p w14:paraId="590E73CB" w14:textId="77777777" w:rsidR="0074559B" w:rsidRPr="00791D37" w:rsidRDefault="0074559B" w:rsidP="00791D37">
      <w:pPr>
        <w:pStyle w:val="Prrafodelista"/>
        <w:numPr>
          <w:ilvl w:val="0"/>
          <w:numId w:val="22"/>
        </w:numPr>
      </w:pPr>
      <w:r w:rsidRPr="00791D37">
        <w:t xml:space="preserve">En esta prueba, al no haber un nodo router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791D37">
          <w:rPr>
            <w:rStyle w:val="Hipervnculo"/>
          </w:rPr>
          <w:t>Ping entre nodos</w:t>
        </w:r>
      </w:hyperlink>
      <w:r w:rsidRPr="00791D37">
        <w:t xml:space="preserve">, en este caso no hizo </w:t>
      </w:r>
      <w:r w:rsidRPr="00791D37">
        <w:lastRenderedPageBreak/>
        <w:t>falta realizar el comando route, pero a la hora del envío de sockets no se consiguió recibir los mensajes sin este comando previo.</w:t>
      </w: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455" w:name="_Toc81499465"/>
      <w:bookmarkStart w:id="456" w:name="_Toc81590808"/>
      <w:r w:rsidRPr="00791D37">
        <w:t>PRUEBAS CON EL BORDER ROUTER</w:t>
      </w:r>
      <w:bookmarkEnd w:id="455"/>
      <w:bookmarkEnd w:id="456"/>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77777777" w:rsidR="0074559B" w:rsidRPr="00791D37" w:rsidRDefault="0074559B" w:rsidP="00791D37">
      <w:pPr>
        <w:pStyle w:val="Ttulo3"/>
      </w:pPr>
      <w:bookmarkStart w:id="457" w:name="_Toc81499466"/>
      <w:bookmarkStart w:id="458" w:name="_Toc81590809"/>
      <w:r w:rsidRPr="00791D37">
        <w:t>Introducción a la configuración del Router.</w:t>
      </w:r>
      <w:bookmarkEnd w:id="457"/>
      <w:bookmarkEnd w:id="458"/>
    </w:p>
    <w:p w14:paraId="150DFBE4" w14:textId="77777777" w:rsidR="0074559B" w:rsidRPr="00791D37" w:rsidRDefault="0074559B" w:rsidP="00791D37"/>
    <w:p w14:paraId="5485285A" w14:textId="77777777" w:rsidR="0074559B" w:rsidRPr="00791D37" w:rsidRDefault="0074559B" w:rsidP="00CA0339">
      <w:r w:rsidRPr="00791D37">
        <w:t>Esta primera prueba ha consistido en una primera interacción con la interfaz del panel de administración web del Border Router y a su configuración correcta.  El montaje realizado ha sido:</w:t>
      </w:r>
    </w:p>
    <w:p w14:paraId="1369EC53" w14:textId="77777777" w:rsidR="0074559B" w:rsidRPr="00791D37" w:rsidRDefault="0074559B" w:rsidP="00CA0339">
      <w:pPr>
        <w:pStyle w:val="Textoindependiente"/>
        <w:jc w:val="center"/>
      </w:pPr>
      <w:r w:rsidRPr="00791D37">
        <w:rPr>
          <w:noProof/>
        </w:rPr>
        <mc:AlternateContent>
          <mc:Choice Requires="wps">
            <w:drawing>
              <wp:anchor distT="0" distB="0" distL="114300" distR="114300" simplePos="0" relativeHeight="251674624" behindDoc="0" locked="0" layoutInCell="1" allowOverlap="1" wp14:anchorId="7E2C322C" wp14:editId="008DC75C">
                <wp:simplePos x="0" y="0"/>
                <wp:positionH relativeFrom="column">
                  <wp:posOffset>488950</wp:posOffset>
                </wp:positionH>
                <wp:positionV relativeFrom="paragraph">
                  <wp:posOffset>1320800</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44791D2C" w:rsidR="0074559B" w:rsidRPr="000061C9" w:rsidRDefault="0074559B" w:rsidP="00CA0339">
                            <w:pPr>
                              <w:pStyle w:val="Descripcin"/>
                              <w:jc w:val="center"/>
                              <w:rPr>
                                <w:noProof/>
                              </w:rPr>
                            </w:pPr>
                            <w:bookmarkStart w:id="459" w:name="_Toc81499637"/>
                            <w:bookmarkStart w:id="460" w:name="_Toc81499872"/>
                            <w:bookmarkStart w:id="461" w:name="_Toc81590666"/>
                            <w:r>
                              <w:t xml:space="preserve">Ilustración </w:t>
                            </w:r>
                            <w:r>
                              <w:fldChar w:fldCharType="begin"/>
                            </w:r>
                            <w:r>
                              <w:instrText xml:space="preserve"> SEQ Ilustración \* ARABIC </w:instrText>
                            </w:r>
                            <w:r>
                              <w:fldChar w:fldCharType="separate"/>
                            </w:r>
                            <w:r w:rsidR="00CA0339">
                              <w:rPr>
                                <w:noProof/>
                              </w:rPr>
                              <w:t>60</w:t>
                            </w:r>
                            <w:r>
                              <w:rPr>
                                <w:noProof/>
                              </w:rPr>
                              <w:fldChar w:fldCharType="end"/>
                            </w:r>
                            <w:r>
                              <w:t xml:space="preserve"> Montaje Border Router</w:t>
                            </w:r>
                            <w:bookmarkEnd w:id="459"/>
                            <w:bookmarkEnd w:id="460"/>
                            <w:bookmarkEnd w:id="4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104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" stroked="f">
                <v:textbox style="mso-fit-shape-to-text:t" inset="0,0,0,0">
                  <w:txbxContent>
                    <w:p w14:paraId="65A078E0" w14:textId="44791D2C" w:rsidR="0074559B" w:rsidRPr="000061C9" w:rsidRDefault="0074559B" w:rsidP="00CA0339">
                      <w:pPr>
                        <w:pStyle w:val="Descripcin"/>
                        <w:jc w:val="center"/>
                        <w:rPr>
                          <w:noProof/>
                        </w:rPr>
                      </w:pPr>
                      <w:bookmarkStart w:id="462" w:name="_Toc81499637"/>
                      <w:bookmarkStart w:id="463" w:name="_Toc81499872"/>
                      <w:bookmarkStart w:id="464" w:name="_Toc81590666"/>
                      <w:r>
                        <w:t xml:space="preserve">Ilustración </w:t>
                      </w:r>
                      <w:r>
                        <w:fldChar w:fldCharType="begin"/>
                      </w:r>
                      <w:r>
                        <w:instrText xml:space="preserve"> SEQ Ilustración \* ARABIC </w:instrText>
                      </w:r>
                      <w:r>
                        <w:fldChar w:fldCharType="separate"/>
                      </w:r>
                      <w:r w:rsidR="00CA0339">
                        <w:rPr>
                          <w:noProof/>
                        </w:rPr>
                        <w:t>60</w:t>
                      </w:r>
                      <w:r>
                        <w:rPr>
                          <w:noProof/>
                        </w:rPr>
                        <w:fldChar w:fldCharType="end"/>
                      </w:r>
                      <w:r>
                        <w:t xml:space="preserve"> Montaje Border Router</w:t>
                      </w:r>
                      <w:bookmarkEnd w:id="462"/>
                      <w:bookmarkEnd w:id="463"/>
                      <w:bookmarkEnd w:id="464"/>
                    </w:p>
                  </w:txbxContent>
                </v:textbox>
                <w10:wrap type="square"/>
              </v:shape>
            </w:pict>
          </mc:Fallback>
        </mc:AlternateContent>
      </w:r>
      <w:r w:rsidRPr="00791D37">
        <w:rPr>
          <w:noProof/>
        </w:rPr>
        <w:drawing>
          <wp:anchor distT="0" distB="0" distL="114300" distR="114300" simplePos="0" relativeHeight="251672576" behindDoc="1" locked="0" layoutInCell="1" allowOverlap="1" wp14:anchorId="5A25D42F" wp14:editId="7849FF04">
            <wp:simplePos x="0" y="0"/>
            <wp:positionH relativeFrom="margin">
              <wp:align>center</wp:align>
            </wp:positionH>
            <wp:positionV relativeFrom="paragraph">
              <wp:posOffset>24499</wp:posOffset>
            </wp:positionV>
            <wp:extent cx="4772660" cy="1239520"/>
            <wp:effectExtent l="0" t="0" r="8890" b="0"/>
            <wp:wrapSquare wrapText="bothSides"/>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8">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619BE7A5" w14:textId="77777777" w:rsidR="0074559B" w:rsidRPr="00791D37" w:rsidRDefault="0074559B" w:rsidP="00CA0339">
      <w:pPr>
        <w:pStyle w:val="Textoindependiente"/>
        <w:jc w:val="center"/>
      </w:pPr>
    </w:p>
    <w:p w14:paraId="460FFF7F" w14:textId="77777777" w:rsidR="0074559B" w:rsidRPr="00791D37" w:rsidRDefault="0074559B" w:rsidP="00791D37">
      <w:r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Pr="00791D37">
        <w:rPr>
          <w:b/>
          <w:bCs/>
        </w:rPr>
        <w:t xml:space="preserve">192.168.0.102, </w:t>
      </w:r>
      <w:r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 xml:space="preserve">[Dirección IP </w:t>
      </w:r>
      <w:r w:rsidRPr="00791D37">
        <w:rPr>
          <w:i/>
          <w:iCs/>
        </w:rPr>
        <w:lastRenderedPageBreak/>
        <w:t>asignada]:8000</w:t>
      </w:r>
      <w:r w:rsidRPr="00791D37">
        <w:t xml:space="preserve">  en el navegador web y debe mostrarse el Panel de Administración Web del BR.</w:t>
      </w:r>
    </w:p>
    <w:p w14:paraId="428F4D0C" w14:textId="77777777" w:rsidR="0074559B" w:rsidRPr="00791D37" w:rsidRDefault="0074559B" w:rsidP="00791D37">
      <w:r w:rsidRPr="00791D37">
        <w:t xml:space="preserve">Una vez accedidos al sistema, se configura todo el sistema con las DNS y los Gateways a los que se conecta la red local. En este caso se ha configurado los DNS de la red de Movistar en la pestaña de  </w:t>
      </w:r>
      <w:r w:rsidRPr="00791D37">
        <w:rPr>
          <w:b/>
          <w:bCs/>
        </w:rPr>
        <w:t xml:space="preserve">DNS,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77777777" w:rsidR="0074559B" w:rsidRPr="00791D37" w:rsidRDefault="0074559B" w:rsidP="00791D37">
      <w:r w:rsidRPr="00791D37">
        <w:t>También desde la sesión SSH o COM abierta desde MobaXTerm, se puede probar a hacer el ping a una dirección web como la propia página de Kirale o de Google. En ambos casos daba una latencia mínima de 20 ms.</w:t>
      </w:r>
    </w:p>
    <w:p w14:paraId="3FBB9959" w14:textId="77777777" w:rsidR="0074559B" w:rsidRPr="00791D37" w:rsidRDefault="0074559B" w:rsidP="00791D37"/>
    <w:p w14:paraId="1AF6D4D5" w14:textId="77777777" w:rsidR="0074559B" w:rsidRPr="00791D37" w:rsidRDefault="0074559B" w:rsidP="00791D37">
      <w:pPr>
        <w:pStyle w:val="Ttulo3"/>
      </w:pPr>
      <w:bookmarkStart w:id="465" w:name="_Toc81499467"/>
      <w:bookmarkStart w:id="466" w:name="_Toc81590810"/>
      <w:r w:rsidRPr="00791D37">
        <w:t>Prueba de conectividad IP entre la red THREAD y la LAN</w:t>
      </w:r>
      <w:bookmarkEnd w:id="465"/>
      <w:bookmarkEnd w:id="466"/>
    </w:p>
    <w:p w14:paraId="0A4FBFA1" w14:textId="77777777" w:rsidR="0074559B" w:rsidRPr="00791D37" w:rsidRDefault="0074559B" w:rsidP="00791D37"/>
    <w:p w14:paraId="30774B92" w14:textId="77777777" w:rsidR="0074559B" w:rsidRPr="00791D37" w:rsidRDefault="0074559B" w:rsidP="00791D37">
      <w:r w:rsidRPr="00791D37">
        <w:t>Para esta prueba se ha usado el BR y uno de los Dongle KTDG102 formando la siguiente topología de red:</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9"/>
                    <a:stretch>
                      <a:fillRect/>
                    </a:stretch>
                  </pic:blipFill>
                  <pic:spPr>
                    <a:xfrm>
                      <a:off x="0" y="0"/>
                      <a:ext cx="5400040" cy="2513965"/>
                    </a:xfrm>
                    <a:prstGeom prst="rect">
                      <a:avLst/>
                    </a:prstGeom>
                  </pic:spPr>
                </pic:pic>
              </a:graphicData>
            </a:graphic>
          </wp:inline>
        </w:drawing>
      </w:r>
    </w:p>
    <w:p w14:paraId="31EFCFBE" w14:textId="674407C4" w:rsidR="0074559B" w:rsidRPr="00791D37" w:rsidRDefault="0074559B" w:rsidP="00CA0339">
      <w:pPr>
        <w:pStyle w:val="Descripcin"/>
        <w:jc w:val="center"/>
      </w:pPr>
      <w:bookmarkStart w:id="467" w:name="_Toc81499638"/>
      <w:bookmarkStart w:id="468" w:name="_Toc81499873"/>
      <w:bookmarkStart w:id="469" w:name="_Toc81590667"/>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1</w:t>
      </w:r>
      <w:r w:rsidRPr="00791D37">
        <w:rPr>
          <w:noProof/>
        </w:rPr>
        <w:fldChar w:fldCharType="end"/>
      </w:r>
      <w:r w:rsidRPr="00791D37">
        <w:t xml:space="preserve"> Topología de Red 1 nodo con BR</w:t>
      </w:r>
      <w:bookmarkEnd w:id="467"/>
      <w:bookmarkEnd w:id="468"/>
      <w:bookmarkEnd w:id="469"/>
    </w:p>
    <w:p w14:paraId="58016E2F" w14:textId="7777777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77777777" w:rsidR="0074559B" w:rsidRPr="00791D37" w:rsidRDefault="00CA0339" w:rsidP="00791D37">
      <w:pPr>
        <w:pStyle w:val="Prrafodelista"/>
        <w:numPr>
          <w:ilvl w:val="0"/>
          <w:numId w:val="23"/>
        </w:numPr>
      </w:pPr>
      <w:hyperlink r:id="rId90" w:history="1">
        <w:r w:rsidR="0074559B" w:rsidRPr="00791D37">
          <w:rPr>
            <w:rStyle w:val="Hipervnculo"/>
          </w:rPr>
          <w:t>Descripción Genérica y Condiciones Previas</w:t>
        </w:r>
      </w:hyperlink>
    </w:p>
    <w:p w14:paraId="20D31AF2" w14:textId="77777777" w:rsidR="0074559B" w:rsidRPr="00791D37" w:rsidRDefault="00CA0339" w:rsidP="00791D37">
      <w:pPr>
        <w:pStyle w:val="Prrafodelista"/>
        <w:numPr>
          <w:ilvl w:val="0"/>
          <w:numId w:val="23"/>
        </w:numPr>
      </w:pPr>
      <w:hyperlink r:id="rId91" w:history="1">
        <w:r w:rsidR="0074559B" w:rsidRPr="00791D37">
          <w:rPr>
            <w:rStyle w:val="Hipervnculo"/>
          </w:rPr>
          <w:t>Conectividad IPv6</w:t>
        </w:r>
      </w:hyperlink>
    </w:p>
    <w:p w14:paraId="5DBD80D7" w14:textId="77777777" w:rsidR="0074559B" w:rsidRPr="00791D37" w:rsidRDefault="00CA0339" w:rsidP="00791D37">
      <w:pPr>
        <w:pStyle w:val="Prrafodelista"/>
        <w:numPr>
          <w:ilvl w:val="0"/>
          <w:numId w:val="23"/>
        </w:numPr>
      </w:pPr>
      <w:hyperlink r:id="rId92" w:history="1">
        <w:r w:rsidR="0074559B" w:rsidRPr="00791D37">
          <w:rPr>
            <w:rStyle w:val="Hipervnculo"/>
          </w:rPr>
          <w:t>Conectividad IPv4 a IPv6</w:t>
        </w:r>
      </w:hyperlink>
    </w:p>
    <w:p w14:paraId="4A04AA85" w14:textId="77777777" w:rsidR="0074559B" w:rsidRPr="00791D37" w:rsidRDefault="00CA0339" w:rsidP="00791D37">
      <w:pPr>
        <w:pStyle w:val="Prrafodelista"/>
        <w:numPr>
          <w:ilvl w:val="0"/>
          <w:numId w:val="23"/>
        </w:numPr>
      </w:pPr>
      <w:hyperlink r:id="rId93"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3AF07A05" w14:textId="77777777" w:rsidR="0074559B" w:rsidRPr="00791D37" w:rsidRDefault="0074559B" w:rsidP="00791D37"/>
    <w:p w14:paraId="3685E7D6" w14:textId="77777777" w:rsidR="0074559B" w:rsidRPr="00791D37" w:rsidRDefault="0074559B" w:rsidP="00791D37">
      <w:pPr>
        <w:pStyle w:val="Ttulo3"/>
      </w:pPr>
      <w:bookmarkStart w:id="470" w:name="_Toc81499468"/>
      <w:bookmarkStart w:id="471" w:name="_Toc81590811"/>
      <w:r w:rsidRPr="00791D37">
        <w:lastRenderedPageBreak/>
        <w:t>Red con el BR y dos nodos KTDG102</w:t>
      </w:r>
      <w:bookmarkEnd w:id="470"/>
      <w:bookmarkEnd w:id="471"/>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Como primera prueba de creación de esta red, se configuró un Dongle como Leader, otro como Med y el BR como REED. Primero se ejecutaban las secuencias de inicio de ambos Dongles y posteriormente se lanzaba el nodo del BR unirse a la red.</w:t>
      </w:r>
    </w:p>
    <w:p w14:paraId="3C6F6309" w14:textId="77777777" w:rsidR="0074559B" w:rsidRPr="00791D37" w:rsidRDefault="0074559B" w:rsidP="00791D37">
      <w:r w:rsidRPr="00791D37">
        <w:t>Al principio de unirse el BR, se observa en el menú de Visual Network la siguiente topología de red:</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41A50C50" w:rsidR="0074559B" w:rsidRPr="00791D37" w:rsidRDefault="0074559B" w:rsidP="00CA0339">
      <w:pPr>
        <w:pStyle w:val="Descripcin"/>
        <w:jc w:val="center"/>
      </w:pPr>
      <w:bookmarkStart w:id="472" w:name="_Toc81499639"/>
      <w:bookmarkStart w:id="473" w:name="_Toc81499874"/>
      <w:bookmarkStart w:id="474" w:name="_Toc81590668"/>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2</w:t>
      </w:r>
      <w:r w:rsidRPr="00791D37">
        <w:rPr>
          <w:noProof/>
        </w:rPr>
        <w:fldChar w:fldCharType="end"/>
      </w:r>
      <w:r w:rsidRPr="00791D37">
        <w:t xml:space="preserve"> Topología 1 de BR con 2 nodos Dongle</w:t>
      </w:r>
      <w:bookmarkEnd w:id="472"/>
      <w:bookmarkEnd w:id="473"/>
      <w:bookmarkEnd w:id="474"/>
    </w:p>
    <w:p w14:paraId="6E85E71B" w14:textId="77777777" w:rsidR="0074559B" w:rsidRPr="00791D37" w:rsidRDefault="0074559B" w:rsidP="00791D37"/>
    <w:p w14:paraId="21FFF165" w14:textId="77777777" w:rsidR="0074559B" w:rsidRPr="00791D37" w:rsidRDefault="0074559B" w:rsidP="00791D37">
      <w:r w:rsidRPr="00791D37">
        <w:t>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quedando de la siguiente manera:</w:t>
      </w:r>
    </w:p>
    <w:p w14:paraId="72DC6975" w14:textId="77777777" w:rsidR="0074559B" w:rsidRPr="00791D37" w:rsidRDefault="0074559B" w:rsidP="00CA0339">
      <w:pPr>
        <w:jc w:val="center"/>
      </w:pPr>
      <w:r w:rsidRPr="00791D37">
        <w:rPr>
          <w:noProof/>
        </w:rPr>
        <w:lastRenderedPageBreak/>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723CFD48" w:rsidR="0074559B" w:rsidRPr="00791D37" w:rsidRDefault="0074559B" w:rsidP="00CA0339">
      <w:pPr>
        <w:pStyle w:val="Descripcin"/>
        <w:jc w:val="center"/>
      </w:pPr>
      <w:bookmarkStart w:id="475" w:name="_Toc81499640"/>
      <w:bookmarkStart w:id="476" w:name="_Toc81499875"/>
      <w:bookmarkStart w:id="477" w:name="_Toc81590669"/>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3</w:t>
      </w:r>
      <w:r w:rsidRPr="00791D37">
        <w:rPr>
          <w:noProof/>
        </w:rPr>
        <w:fldChar w:fldCharType="end"/>
      </w:r>
      <w:r w:rsidRPr="00791D37">
        <w:t xml:space="preserve"> Topología 2 de BR con dos nodos Dongle</w:t>
      </w:r>
      <w:bookmarkEnd w:id="475"/>
      <w:bookmarkEnd w:id="476"/>
      <w:bookmarkEnd w:id="477"/>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7777777"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 xml:space="preserve">PING -6 </w:t>
      </w:r>
      <w:r w:rsidRPr="00791D37">
        <w:rPr>
          <w:iCs/>
        </w:rPr>
        <w:t xml:space="preserve"> a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77777777" w:rsidR="0074559B" w:rsidRPr="00791D37" w:rsidRDefault="0074559B" w:rsidP="00791D37">
      <w:r w:rsidRPr="00791D37">
        <w:t>Los resultados de estos PING han sido los siguientes:</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61FA829" w:rsidR="0074559B" w:rsidRPr="00791D37" w:rsidRDefault="0074559B" w:rsidP="00CA0339">
      <w:pPr>
        <w:pStyle w:val="Descripcin"/>
        <w:jc w:val="center"/>
      </w:pPr>
      <w:bookmarkStart w:id="478" w:name="_Toc81499641"/>
      <w:bookmarkStart w:id="479" w:name="_Toc81499876"/>
      <w:bookmarkStart w:id="480" w:name="_Toc81590670"/>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4</w:t>
      </w:r>
      <w:r w:rsidRPr="00791D37">
        <w:rPr>
          <w:noProof/>
        </w:rPr>
        <w:fldChar w:fldCharType="end"/>
      </w:r>
      <w:r w:rsidRPr="00791D37">
        <w:t xml:space="preserve"> Ping desde PC a BR</w:t>
      </w:r>
      <w:bookmarkEnd w:id="478"/>
      <w:bookmarkEnd w:id="479"/>
      <w:bookmarkEnd w:id="480"/>
    </w:p>
    <w:p w14:paraId="5747A874" w14:textId="77777777" w:rsidR="0074559B" w:rsidRPr="00791D37" w:rsidRDefault="0074559B" w:rsidP="00CA0339">
      <w:pPr>
        <w:jc w:val="center"/>
      </w:pPr>
      <w:r w:rsidRPr="00791D37">
        <w:rPr>
          <w:noProof/>
        </w:rPr>
        <w:lastRenderedPageBreak/>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629E5B4C" w:rsidR="0074559B" w:rsidRPr="00791D37" w:rsidRDefault="0074559B" w:rsidP="00CA0339">
      <w:pPr>
        <w:pStyle w:val="Descripcin"/>
        <w:jc w:val="center"/>
      </w:pPr>
      <w:bookmarkStart w:id="481" w:name="_Toc81499642"/>
      <w:bookmarkStart w:id="482" w:name="_Toc81499877"/>
      <w:bookmarkStart w:id="483" w:name="_Toc81590671"/>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5</w:t>
      </w:r>
      <w:r w:rsidRPr="00791D37">
        <w:rPr>
          <w:noProof/>
        </w:rPr>
        <w:fldChar w:fldCharType="end"/>
      </w:r>
      <w:r w:rsidRPr="00791D37">
        <w:t xml:space="preserve"> Ping desde PC a nodo LEADER</w:t>
      </w:r>
      <w:bookmarkEnd w:id="481"/>
      <w:bookmarkEnd w:id="482"/>
      <w:bookmarkEnd w:id="483"/>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2FACF43F" w:rsidR="0074559B" w:rsidRPr="00791D37" w:rsidRDefault="0074559B" w:rsidP="00CA0339">
      <w:pPr>
        <w:pStyle w:val="Descripcin"/>
        <w:jc w:val="center"/>
      </w:pPr>
      <w:bookmarkStart w:id="484" w:name="_Toc81499643"/>
      <w:bookmarkStart w:id="485" w:name="_Toc81499878"/>
      <w:bookmarkStart w:id="486" w:name="_Toc81590672"/>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6</w:t>
      </w:r>
      <w:r w:rsidRPr="00791D37">
        <w:rPr>
          <w:noProof/>
        </w:rPr>
        <w:fldChar w:fldCharType="end"/>
      </w:r>
      <w:r w:rsidRPr="00791D37">
        <w:t xml:space="preserve"> Ping desde PC a nodo MED</w:t>
      </w:r>
      <w:bookmarkEnd w:id="484"/>
      <w:bookmarkEnd w:id="485"/>
      <w:bookmarkEnd w:id="486"/>
    </w:p>
    <w:p w14:paraId="65CBBD32" w14:textId="77777777" w:rsidR="0074559B" w:rsidRPr="00791D37" w:rsidRDefault="0074559B" w:rsidP="00791D37"/>
    <w:p w14:paraId="542617B5" w14:textId="77777777" w:rsidR="0074559B" w:rsidRPr="00791D37" w:rsidRDefault="0074559B" w:rsidP="00791D37">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9" w:history="1">
        <w:r w:rsidRPr="00791D37">
          <w:rPr>
            <w:rStyle w:val="Hipervnculo"/>
            <w:iCs/>
          </w:rPr>
          <w:t>www.kirale.com</w:t>
        </w:r>
      </w:hyperlink>
      <w:r w:rsidRPr="00791D37">
        <w:t>, comprobando que en ambos nodos recibimos la respuesta a los ping realizados.</w:t>
      </w:r>
    </w:p>
    <w:p w14:paraId="54684DD9" w14:textId="77777777" w:rsidR="0074559B" w:rsidRPr="00791D37" w:rsidRDefault="0074559B" w:rsidP="00791D37">
      <w:r w:rsidRPr="00791D37">
        <w:br w:type="page"/>
      </w:r>
    </w:p>
    <w:p w14:paraId="407F6888" w14:textId="77777777" w:rsidR="0074559B" w:rsidRPr="00791D37" w:rsidRDefault="0074559B" w:rsidP="00791D37">
      <w:pPr>
        <w:pStyle w:val="Ttulo3"/>
      </w:pPr>
      <w:bookmarkStart w:id="487" w:name="_Toc81499469"/>
      <w:bookmarkStart w:id="488" w:name="_Toc81590812"/>
      <w:r w:rsidRPr="00791D37">
        <w:lastRenderedPageBreak/>
        <w:t>Envío de mensajes UDP por Sockets entre Dongles y entre PC y Dongles</w:t>
      </w:r>
      <w:bookmarkEnd w:id="487"/>
      <w:bookmarkEnd w:id="488"/>
    </w:p>
    <w:p w14:paraId="72D9F60E" w14:textId="77777777" w:rsidR="0074559B" w:rsidRPr="00791D37" w:rsidRDefault="0074559B" w:rsidP="00791D37"/>
    <w:p w14:paraId="2EC17052" w14:textId="77777777" w:rsidR="0074559B" w:rsidRPr="00791D37" w:rsidRDefault="0074559B" w:rsidP="00791D37">
      <w:r w:rsidRPr="00791D37">
        <w:t>En esta prueba, se ha probado el envío de Sockets entre ambos Dongles y entre PC y Dongles. La topología de red utilizada ha sido la siguiente:</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6151E74" w:rsidR="0074559B" w:rsidRPr="00791D37" w:rsidRDefault="0074559B" w:rsidP="00CA0339">
      <w:pPr>
        <w:pStyle w:val="Descripcin"/>
        <w:jc w:val="center"/>
      </w:pPr>
      <w:bookmarkStart w:id="489" w:name="_Toc81499644"/>
      <w:bookmarkStart w:id="490" w:name="_Toc81499879"/>
      <w:bookmarkStart w:id="491" w:name="_Toc81590673"/>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7</w:t>
      </w:r>
      <w:r w:rsidRPr="00791D37">
        <w:rPr>
          <w:noProof/>
        </w:rPr>
        <w:fldChar w:fldCharType="end"/>
      </w:r>
      <w:r w:rsidRPr="00791D37">
        <w:t xml:space="preserve"> Topología para envío de mensajes UDP vía Sockets</w:t>
      </w:r>
      <w:bookmarkEnd w:id="489"/>
      <w:bookmarkEnd w:id="490"/>
      <w:bookmarkEnd w:id="491"/>
    </w:p>
    <w:p w14:paraId="58F810F8" w14:textId="77777777" w:rsidR="0074559B" w:rsidRPr="00791D37" w:rsidRDefault="0074559B" w:rsidP="00791D37"/>
    <w:p w14:paraId="3FAFDB33" w14:textId="77777777" w:rsidR="0074559B" w:rsidRPr="00791D37" w:rsidRDefault="0074559B" w:rsidP="00791D37">
      <w:r w:rsidRPr="00791D37">
        <w:t xml:space="preserve">Para esto, como se ha mencionado en </w:t>
      </w:r>
      <w:hyperlink w:anchor="_Envío_de_mensajes" w:history="1">
        <w:r w:rsidRPr="00791D37">
          <w:rPr>
            <w:rStyle w:val="Hipervnculo"/>
          </w:rPr>
          <w:t>Envío de mensajes UDP a través de Sockets entre ambos nodos</w:t>
        </w:r>
      </w:hyperlink>
      <w:r w:rsidRPr="00791D37">
        <w:t xml:space="preserve"> 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En cuanto al comando Route(), ya no hará falta hacerlo, debido a que se dispone de un router (el BR) que hace automáticamente este enro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77777777" w:rsidR="0074559B" w:rsidRPr="00791D37" w:rsidRDefault="0074559B" w:rsidP="00791D37">
      <w:r w:rsidRPr="00791D37">
        <w:t xml:space="preserve">Finalment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77777777"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w:t>
      </w:r>
      <w:r w:rsidRPr="00791D37">
        <w:lastRenderedPageBreak/>
        <w:t xml:space="preserve">Tras realizar esta prueba con la misma duración varias veces, se observa que la red suele mantener una estabilidad alta, a pesar de la cuál hay ciertos problemas en algunas ocasiones, en las que la red se satura y se dejan de recibir mensajes del nodo MED en el nodo Leader  durant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módulo KTWM102 integrado en el Dongle se mantiene constante alrededor de los 33ºC durante toda la prueba.</w:t>
      </w:r>
    </w:p>
    <w:p w14:paraId="1CF80732" w14:textId="77777777" w:rsidR="0074559B" w:rsidRPr="00791D37" w:rsidRDefault="0074559B" w:rsidP="00791D37"/>
    <w:p w14:paraId="7238B991" w14:textId="77777777" w:rsidR="0074559B" w:rsidRPr="00791D37" w:rsidRDefault="0074559B" w:rsidP="00791D37">
      <w:pPr>
        <w:pStyle w:val="Ttulo2"/>
        <w:rPr>
          <w:sz w:val="28"/>
        </w:rPr>
      </w:pPr>
      <w:bookmarkStart w:id="492" w:name="_Toc81499470"/>
      <w:bookmarkStart w:id="493" w:name="_Toc81590813"/>
      <w:r w:rsidRPr="00791D37">
        <w:t xml:space="preserve">PRUEBAS CON PCB COOCKIE THREAD COMO CUARTO </w:t>
      </w:r>
      <w:r w:rsidRPr="00791D37">
        <w:rPr>
          <w:sz w:val="28"/>
        </w:rPr>
        <w:t>NODO</w:t>
      </w:r>
      <w:bookmarkEnd w:id="492"/>
      <w:bookmarkEnd w:id="493"/>
    </w:p>
    <w:p w14:paraId="0533D68E" w14:textId="77777777" w:rsidR="0074559B" w:rsidRPr="00791D37" w:rsidRDefault="0074559B" w:rsidP="00791D37"/>
    <w:p w14:paraId="30BAC833" w14:textId="77777777" w:rsidR="0074559B" w:rsidRPr="00791D37" w:rsidRDefault="0074559B" w:rsidP="00791D37">
      <w:r w:rsidRPr="00791D37">
        <w:t>Una vez las primeras pruebas con solo los 2 Dongles y el BR, se integra el módulo KTWM102 integrado en la PCB Coocki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77777777" w:rsidR="0074559B" w:rsidRPr="00791D37" w:rsidRDefault="0074559B" w:rsidP="00791D37">
      <w:pPr>
        <w:pStyle w:val="Prrafodelista"/>
        <w:numPr>
          <w:ilvl w:val="0"/>
          <w:numId w:val="24"/>
        </w:numPr>
      </w:pPr>
      <w:r w:rsidRPr="00791D37">
        <w:t>La primera, configurando 1 Dongle como Leader, el otro como REED o router y el BR como REED o router. Finalmente el nuevo nodo se configura como MED. Quedando una topología como mostramos en la siguiente imagen:</w:t>
      </w: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5A440D93" w:rsidR="0074559B" w:rsidRPr="00791D37" w:rsidRDefault="0074559B" w:rsidP="00CA0339">
      <w:pPr>
        <w:pStyle w:val="Descripcin"/>
        <w:jc w:val="center"/>
      </w:pPr>
      <w:bookmarkStart w:id="494" w:name="_Toc81499645"/>
      <w:bookmarkStart w:id="495" w:name="_Toc81499880"/>
      <w:bookmarkStart w:id="496" w:name="_Toc81590674"/>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8</w:t>
      </w:r>
      <w:r w:rsidRPr="00791D37">
        <w:rPr>
          <w:noProof/>
        </w:rPr>
        <w:fldChar w:fldCharType="end"/>
      </w:r>
      <w:r w:rsidRPr="00791D37">
        <w:t xml:space="preserve"> Topología 4 nodos con un Dongle como LEADER</w:t>
      </w:r>
      <w:bookmarkEnd w:id="494"/>
      <w:bookmarkEnd w:id="495"/>
      <w:bookmarkEnd w:id="496"/>
    </w:p>
    <w:p w14:paraId="13B1D3EC" w14:textId="77777777" w:rsidR="0074559B" w:rsidRPr="00791D37" w:rsidRDefault="0074559B" w:rsidP="00791D37">
      <w:r w:rsidRPr="00791D37">
        <w:br w:type="page"/>
      </w:r>
    </w:p>
    <w:p w14:paraId="281BBA03" w14:textId="77777777"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Router y el otro Dongle como MED. Finalmente el nuevo nodo se configura como MED. La topología resultante sería: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613E4E42" w:rsidR="0074559B" w:rsidRPr="00791D37" w:rsidRDefault="0074559B" w:rsidP="00CA0339">
      <w:pPr>
        <w:pStyle w:val="Descripcin"/>
        <w:jc w:val="center"/>
      </w:pPr>
      <w:bookmarkStart w:id="497" w:name="_Toc81499646"/>
      <w:bookmarkStart w:id="498" w:name="_Toc81499881"/>
      <w:bookmarkStart w:id="499" w:name="_Toc81590675"/>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69</w:t>
      </w:r>
      <w:r w:rsidRPr="00791D37">
        <w:rPr>
          <w:noProof/>
        </w:rPr>
        <w:fldChar w:fldCharType="end"/>
      </w:r>
      <w:r w:rsidRPr="00791D37">
        <w:t xml:space="preserve"> Topología 4 nodos con BR como Leader</w:t>
      </w:r>
      <w:bookmarkEnd w:id="497"/>
      <w:bookmarkEnd w:id="498"/>
      <w:bookmarkEnd w:id="499"/>
    </w:p>
    <w:p w14:paraId="724B8985" w14:textId="77777777" w:rsidR="0074559B" w:rsidRPr="00791D37" w:rsidRDefault="0074559B" w:rsidP="00791D37">
      <w:pPr>
        <w:pStyle w:val="Descripcin"/>
      </w:pPr>
    </w:p>
    <w:p w14:paraId="56E79DA3" w14:textId="77777777" w:rsidR="0074559B" w:rsidRPr="00791D37" w:rsidRDefault="0074559B" w:rsidP="00791D37">
      <w:pPr>
        <w:pStyle w:val="Ttulo3"/>
      </w:pPr>
      <w:bookmarkStart w:id="500" w:name="_Toc81499471"/>
      <w:bookmarkStart w:id="501" w:name="_Toc81590814"/>
      <w:r w:rsidRPr="00791D37">
        <w:t>Pruebas de conectividad con el cuarto nodo</w:t>
      </w:r>
      <w:bookmarkEnd w:id="500"/>
      <w:bookmarkEnd w:id="501"/>
    </w:p>
    <w:p w14:paraId="0E976CD4" w14:textId="77777777" w:rsidR="0074559B" w:rsidRPr="00791D37" w:rsidRDefault="0074559B" w:rsidP="00791D37"/>
    <w:p w14:paraId="6236C918" w14:textId="77777777" w:rsidR="0074559B" w:rsidRPr="00791D37" w:rsidRDefault="0074559B" w:rsidP="00791D37">
      <w:r w:rsidRPr="00791D37">
        <w:t>Una vez formada la red en cualquiera de sus dos topologías con 4 nodos, queda el nodo nuevo, formado por la PCB diseñada con el KTWM102, a 2 saltos de distancia del BR. Para probar la conectividad de este nodo,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715A03E1" w:rsidR="0074559B" w:rsidRPr="00791D37" w:rsidRDefault="0074559B" w:rsidP="00CA0339">
      <w:pPr>
        <w:pStyle w:val="Descripcin"/>
        <w:jc w:val="center"/>
      </w:pPr>
      <w:bookmarkStart w:id="502" w:name="_Toc81499647"/>
      <w:bookmarkStart w:id="503" w:name="_Toc81499882"/>
      <w:bookmarkStart w:id="504" w:name="_Toc81590676"/>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70</w:t>
      </w:r>
      <w:r w:rsidRPr="00791D37">
        <w:rPr>
          <w:noProof/>
        </w:rPr>
        <w:fldChar w:fldCharType="end"/>
      </w:r>
      <w:r w:rsidRPr="00791D37">
        <w:t xml:space="preserve"> Ping desde PC a nuevo nodo MED.</w:t>
      </w:r>
      <w:bookmarkEnd w:id="502"/>
      <w:bookmarkEnd w:id="503"/>
      <w:bookmarkEnd w:id="504"/>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791D37" w:rsidRDefault="0074559B" w:rsidP="00791D37">
      <w:pPr>
        <w:pStyle w:val="Textoindependiente"/>
      </w:pPr>
      <w:r w:rsidRPr="00791D37">
        <w:rPr>
          <w:b/>
          <w:bCs/>
        </w:rPr>
        <w:t>Nota:</w:t>
      </w:r>
      <w:r w:rsidRPr="00791D37">
        <w:t xml:space="preserve"> Tener en cuenta que los dos saltos realizados son entre nodos separados la misma distancia de 30 – 35 cm de distancia.</w:t>
      </w:r>
    </w:p>
    <w:p w14:paraId="680E54CB" w14:textId="77777777" w:rsidR="0074559B" w:rsidRPr="00791D37" w:rsidRDefault="0074559B" w:rsidP="00791D37">
      <w:pPr>
        <w:pStyle w:val="Textoindependiente"/>
      </w:pPr>
      <w:r w:rsidRPr="00791D37">
        <w:lastRenderedPageBreak/>
        <w:t xml:space="preserve">Desde el propio nodo se hace ping a </w:t>
      </w:r>
      <w:hyperlink r:id="rId103" w:history="1">
        <w:r w:rsidRPr="00791D37">
          <w:rPr>
            <w:rStyle w:val="Hipervnculo"/>
          </w:rPr>
          <w:t>www.kirale.com</w:t>
        </w:r>
      </w:hyperlink>
      <w:r w:rsidRPr="00791D37">
        <w:t xml:space="preserve">, a </w:t>
      </w:r>
      <w:hyperlink r:id="rId104"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77777777" w:rsidR="0074559B" w:rsidRPr="00791D37" w:rsidRDefault="0074559B" w:rsidP="00791D37">
      <w:pPr>
        <w:pStyle w:val="Ttulo3"/>
      </w:pPr>
      <w:r w:rsidRPr="00791D37">
        <w:t xml:space="preserve"> </w:t>
      </w:r>
      <w:bookmarkStart w:id="505" w:name="_Toc81499472"/>
      <w:bookmarkStart w:id="506" w:name="_Toc81590815"/>
      <w:r w:rsidRPr="00791D37">
        <w:t>Envío / Recibo de Sockets</w:t>
      </w:r>
      <w:bookmarkEnd w:id="505"/>
      <w:bookmarkEnd w:id="506"/>
    </w:p>
    <w:p w14:paraId="0EF64971" w14:textId="77777777" w:rsidR="0074559B" w:rsidRPr="00791D37" w:rsidRDefault="0074559B" w:rsidP="00791D37"/>
    <w:p w14:paraId="196C2FD9" w14:textId="77777777" w:rsidR="0074559B" w:rsidRPr="00791D37" w:rsidRDefault="0074559B" w:rsidP="00791D37">
      <w:r w:rsidRPr="00791D37">
        <w:t xml:space="preserve">Siguiendo con el uso de las dos topologías mencionadas en </w:t>
      </w:r>
      <w:hyperlink w:anchor="_Pruebas_con_PCB" w:history="1">
        <w:r w:rsidRPr="00791D37">
          <w:rPr>
            <w:rStyle w:val="Hipervnculo"/>
          </w:rPr>
          <w:t>Pruebas con PCB Coockie Thread como cuarto nodo</w:t>
        </w:r>
      </w:hyperlink>
      <w:r w:rsidRPr="00791D37">
        <w:t xml:space="preserve"> 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77777777" w:rsidR="0074559B" w:rsidRPr="00791D37" w:rsidRDefault="0074559B" w:rsidP="00791D37">
      <w:r w:rsidRPr="00791D37">
        <w:t xml:space="preserve">Como segunda prueba, con la  segunda topología de red indicada en </w:t>
      </w:r>
      <w:hyperlink w:anchor="_Pruebas_con_PCB" w:history="1">
        <w:r w:rsidRPr="00791D37">
          <w:rPr>
            <w:rStyle w:val="Hipervnculo"/>
          </w:rPr>
          <w:t>Pruebas con PCB Coockie Thread como cuarto nodo</w:t>
        </w:r>
      </w:hyperlink>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Coockie cada 2 segundos. Esta prueba se realiza con una duración de 2 horas y media, varias veces, observando como en </w:t>
      </w:r>
      <w:hyperlink w:anchor="_Envío_de_mensajes_1" w:history="1">
        <w:r w:rsidRPr="00791D37">
          <w:rPr>
            <w:rStyle w:val="Hipervnculo"/>
          </w:rPr>
          <w:t>Envío de mensajes UDP por Sockets entre Dongles y entre PC y Dongles</w:t>
        </w:r>
      </w:hyperlink>
      <w:r w:rsidRPr="00791D37">
        <w:t xml:space="preserve"> que la red es estable salvo en ciertos momentos en los que la comunicación entre nodos se cae. En algunas ocasiones, se observa en la pestaña de Visual Network, dentro del Panel de Administración Web del sistema KiBRA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rsidP="00791D37">
      <w:pPr>
        <w:pStyle w:val="Ttulo4"/>
      </w:pPr>
      <w:r w:rsidRPr="00791D37">
        <w:br w:type="page"/>
      </w:r>
    </w:p>
    <w:p w14:paraId="5C9CB399" w14:textId="77777777" w:rsidR="0074559B" w:rsidRPr="00791D37" w:rsidRDefault="0074559B" w:rsidP="00791D37">
      <w:pPr>
        <w:pStyle w:val="Ttulo2"/>
      </w:pPr>
      <w:bookmarkStart w:id="507" w:name="_Toc81499473"/>
      <w:bookmarkStart w:id="508" w:name="_Toc81590816"/>
      <w:r w:rsidRPr="00791D37">
        <w:lastRenderedPageBreak/>
        <w:t>PRUEBAS DE ESTABILIDAD CON 5 NODOS</w:t>
      </w:r>
      <w:bookmarkEnd w:id="507"/>
      <w:bookmarkEnd w:id="508"/>
    </w:p>
    <w:p w14:paraId="02A2E594" w14:textId="77777777" w:rsidR="0074559B" w:rsidRPr="00791D37" w:rsidRDefault="0074559B" w:rsidP="00791D37"/>
    <w:p w14:paraId="3E4E0EF2" w14:textId="77777777" w:rsidR="0074559B" w:rsidRPr="00791D37" w:rsidRDefault="0074559B" w:rsidP="00791D37">
      <w:r w:rsidRPr="00791D37">
        <w:t>Tras validar el funcionamiento de la primera PCB Coockie Thread, se crea el código para el manejo de los módulos KTWM102 desde el kit de la Coockie  y se añade como 5 nodo a la red otra PCB de Coocki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77777777" w:rsidR="0074559B" w:rsidRPr="00791D37" w:rsidRDefault="0074559B" w:rsidP="00791D37">
      <w:pPr>
        <w:pStyle w:val="Prrafodelista"/>
        <w:numPr>
          <w:ilvl w:val="0"/>
          <w:numId w:val="25"/>
        </w:numPr>
      </w:pPr>
      <w:r w:rsidRPr="00791D37">
        <w:t>Todos los nodos se han conectado al BR como nodo padre.</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77F7FB5D" w:rsidR="0074559B" w:rsidRPr="00791D37" w:rsidRDefault="0074559B" w:rsidP="00CA0339">
      <w:pPr>
        <w:pStyle w:val="Descripcin"/>
        <w:jc w:val="center"/>
      </w:pPr>
      <w:bookmarkStart w:id="509" w:name="_Toc81499648"/>
      <w:bookmarkStart w:id="510" w:name="_Toc81499883"/>
      <w:bookmarkStart w:id="511" w:name="_Toc81590677"/>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71</w:t>
      </w:r>
      <w:r w:rsidRPr="00791D37">
        <w:rPr>
          <w:noProof/>
        </w:rPr>
        <w:fldChar w:fldCharType="end"/>
      </w:r>
      <w:r w:rsidRPr="00791D37">
        <w:t xml:space="preserve"> Topología A de 5 nodos</w:t>
      </w:r>
      <w:bookmarkEnd w:id="509"/>
      <w:bookmarkEnd w:id="510"/>
      <w:bookmarkEnd w:id="511"/>
      <w:r w:rsidRPr="00791D37">
        <w:br w:type="page"/>
      </w:r>
    </w:p>
    <w:p w14:paraId="081D0EEC" w14:textId="77777777" w:rsidR="0074559B" w:rsidRPr="00791D37" w:rsidRDefault="0074559B" w:rsidP="00791D37">
      <w:pPr>
        <w:pStyle w:val="Prrafodelista"/>
        <w:numPr>
          <w:ilvl w:val="0"/>
          <w:numId w:val="25"/>
        </w:numPr>
      </w:pPr>
      <w:r w:rsidRPr="00791D37">
        <w:lastRenderedPageBreak/>
        <w:t>El nodo REED se conecta al BR como nodo hijo, y el los MED se conectan al REED.</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CE58158" w:rsidR="0074559B" w:rsidRPr="00791D37" w:rsidRDefault="0074559B" w:rsidP="00CA0339">
      <w:pPr>
        <w:pStyle w:val="Descripcin"/>
        <w:jc w:val="center"/>
      </w:pPr>
      <w:bookmarkStart w:id="512" w:name="_Toc81499649"/>
      <w:bookmarkStart w:id="513" w:name="_Toc81499884"/>
      <w:bookmarkStart w:id="514" w:name="_Toc81590678"/>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72</w:t>
      </w:r>
      <w:r w:rsidRPr="00791D37">
        <w:rPr>
          <w:noProof/>
        </w:rPr>
        <w:fldChar w:fldCharType="end"/>
      </w:r>
      <w:r w:rsidRPr="00791D37">
        <w:t xml:space="preserve"> Topología B con 5 nodos</w:t>
      </w:r>
      <w:bookmarkEnd w:id="512"/>
      <w:bookmarkEnd w:id="513"/>
      <w:bookmarkEnd w:id="514"/>
    </w:p>
    <w:p w14:paraId="469A1E23" w14:textId="77777777" w:rsidR="0074559B" w:rsidRPr="00791D37" w:rsidRDefault="0074559B" w:rsidP="00791D37"/>
    <w:p w14:paraId="2182F62A" w14:textId="77777777" w:rsidR="0074559B" w:rsidRPr="00791D37" w:rsidRDefault="0074559B" w:rsidP="00791D37">
      <w:pPr>
        <w:pStyle w:val="Ttulo3"/>
      </w:pPr>
      <w:bookmarkStart w:id="515" w:name="_Toc81499474"/>
      <w:bookmarkStart w:id="516" w:name="_Toc81590817"/>
      <w:r w:rsidRPr="00791D37">
        <w:t>Pruebas de conectividad</w:t>
      </w:r>
      <w:bookmarkEnd w:id="515"/>
      <w:bookmarkEnd w:id="516"/>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77777777" w:rsidR="0074559B" w:rsidRPr="00791D37" w:rsidRDefault="0074559B" w:rsidP="00791D37">
      <w:r w:rsidRPr="00791D37">
        <w:t>En el caso de la primera topología, al estar todos a un salto de distancia del BR, se verifica qu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77777777" w:rsidR="0074559B" w:rsidRPr="00791D37" w:rsidRDefault="0074559B" w:rsidP="00791D37">
      <w:pPr>
        <w:pStyle w:val="Ttulo3"/>
      </w:pPr>
      <w:bookmarkStart w:id="517" w:name="_Toc81499475"/>
      <w:bookmarkStart w:id="518" w:name="_Toc81590818"/>
      <w:r w:rsidRPr="00791D37">
        <w:t>Envío / Recibo de Sockets</w:t>
      </w:r>
      <w:bookmarkEnd w:id="517"/>
      <w:bookmarkEnd w:id="518"/>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77777777" w:rsidR="0074559B" w:rsidRPr="00791D37" w:rsidRDefault="0074559B" w:rsidP="00791D37">
      <w:pPr>
        <w:pStyle w:val="Prrafodelista"/>
        <w:numPr>
          <w:ilvl w:val="0"/>
          <w:numId w:val="14"/>
        </w:numPr>
      </w:pPr>
      <w:r w:rsidRPr="00791D37">
        <w:t>Los 2 nodos Dongles (1 REED y 1 MED) mandan mensajes a los dos nodos MED formados por las PCBs.</w:t>
      </w:r>
    </w:p>
    <w:p w14:paraId="646A467B" w14:textId="77777777" w:rsidR="0074559B" w:rsidRPr="00791D37" w:rsidRDefault="0074559B" w:rsidP="00791D37">
      <w:pPr>
        <w:pStyle w:val="Prrafodelista"/>
        <w:numPr>
          <w:ilvl w:val="0"/>
          <w:numId w:val="14"/>
        </w:numPr>
      </w:pPr>
      <w:r w:rsidRPr="00791D37">
        <w:t>Nodo formado por la Coockie Completa (PCB Thread + Coockie)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77777777" w:rsidR="0074559B" w:rsidRPr="00791D37" w:rsidRDefault="0074559B" w:rsidP="00791D37">
      <w:pPr>
        <w:pStyle w:val="Prrafodelista"/>
        <w:numPr>
          <w:ilvl w:val="0"/>
          <w:numId w:val="14"/>
        </w:numPr>
      </w:pPr>
      <w:r w:rsidRPr="00791D37">
        <w:lastRenderedPageBreak/>
        <w:t>El último nodo MED, formado por la PCB Coockie Thread, al no disponer de un microcontrolador que envíe los comandos a ejecutar, solo recibirá mensajes.</w:t>
      </w:r>
    </w:p>
    <w:p w14:paraId="15ED3187" w14:textId="77777777" w:rsidR="0074559B" w:rsidRPr="00791D37" w:rsidRDefault="0074559B" w:rsidP="00791D37">
      <w:r w:rsidRPr="00791D37">
        <w:t>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debuggear el BR desde las herramientas KiTools, no se ha podido ver forma sencilla de ver esa gestión de los mensajes que le llegan de un nodo a otro, solo podemos ver el aviso de recibo en el nodo receptor.</w:t>
      </w:r>
    </w:p>
    <w:p w14:paraId="4791D166" w14:textId="77777777" w:rsidR="0074559B" w:rsidRPr="00791D37" w:rsidRDefault="0074559B" w:rsidP="00791D37">
      <w:r w:rsidRPr="00791D37">
        <w:t>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podemos ver qu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77777777" w:rsidR="0074559B" w:rsidRPr="00791D37" w:rsidRDefault="0074559B" w:rsidP="00791D37">
      <w:pPr>
        <w:pStyle w:val="Ttulo2"/>
      </w:pPr>
      <w:bookmarkStart w:id="519" w:name="_Toc81499476"/>
      <w:bookmarkStart w:id="520" w:name="_Toc81590819"/>
      <w:r w:rsidRPr="00791D37">
        <w:lastRenderedPageBreak/>
        <w:t>PRUEBAS CON 6 NODOS Y CON ENVÍO DE MENSAJES CON MULTISALTO</w:t>
      </w:r>
      <w:bookmarkEnd w:id="519"/>
      <w:bookmarkEnd w:id="520"/>
    </w:p>
    <w:p w14:paraId="5F2997AD" w14:textId="77777777" w:rsidR="0074559B" w:rsidRPr="00791D37" w:rsidRDefault="0074559B" w:rsidP="00791D37"/>
    <w:p w14:paraId="59ACBBB0" w14:textId="77777777" w:rsidR="0074559B" w:rsidRPr="00791D37" w:rsidRDefault="0074559B" w:rsidP="00791D37">
      <w:r w:rsidRPr="00CA0339">
        <w:t xml:space="preserve">Viendo que con 5 nodos ya hay buena estabilidad en cuanto a la red, se incrementa el número de nodos a 6 añadiendo una PCB Coockie Thread controlada desde el PC Se ha configurado la red con el BR como nodo Líder, un Dongle KTDG102 y una PCB Coockie Thread como REEDs o Routers, y las otras dos PCB (una de ellas con la Coockie </w:t>
      </w:r>
      <w:r w:rsidRPr="00791D37">
        <w:t>Completa) y el Dongle restantes como MED.</w:t>
      </w:r>
    </w:p>
    <w:p w14:paraId="52A921BC" w14:textId="77777777"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que al conectarse a la red, solo viera como potencial nodo padre a uno de todos los posibles. </w:t>
      </w:r>
    </w:p>
    <w:p w14:paraId="3D7FF81F" w14:textId="77777777" w:rsidR="0074559B" w:rsidRPr="00791D37" w:rsidRDefault="0074559B" w:rsidP="00791D37">
      <w:r w:rsidRPr="00791D37">
        <w:t>Haciendo esto en los 3 nodos MED, se creó la siguiente topología:</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6C2D973A" w:rsidR="0074559B" w:rsidRPr="00791D37" w:rsidRDefault="0074559B" w:rsidP="00CA0339">
      <w:pPr>
        <w:pStyle w:val="Descripcin"/>
        <w:jc w:val="center"/>
      </w:pPr>
      <w:bookmarkStart w:id="521" w:name="_Toc81499650"/>
      <w:bookmarkStart w:id="522" w:name="_Toc81499885"/>
      <w:bookmarkStart w:id="523" w:name="_Toc81590679"/>
      <w:r w:rsidRPr="00791D37">
        <w:t xml:space="preserve">Ilustración </w:t>
      </w:r>
      <w:r w:rsidRPr="00791D37">
        <w:fldChar w:fldCharType="begin"/>
      </w:r>
      <w:r w:rsidRPr="00791D37">
        <w:instrText xml:space="preserve"> SEQ Ilustración \* ARABIC </w:instrText>
      </w:r>
      <w:r w:rsidRPr="00791D37">
        <w:fldChar w:fldCharType="separate"/>
      </w:r>
      <w:r w:rsidR="00CA0339">
        <w:rPr>
          <w:noProof/>
        </w:rPr>
        <w:t>73</w:t>
      </w:r>
      <w:r w:rsidRPr="00791D37">
        <w:rPr>
          <w:noProof/>
        </w:rPr>
        <w:fldChar w:fldCharType="end"/>
      </w:r>
      <w:r w:rsidRPr="00791D37">
        <w:t xml:space="preserve"> Topología con 6 nodos</w:t>
      </w:r>
      <w:bookmarkEnd w:id="521"/>
      <w:bookmarkEnd w:id="522"/>
      <w:bookmarkEnd w:id="523"/>
    </w:p>
    <w:p w14:paraId="612795A0" w14:textId="77777777" w:rsidR="0074559B" w:rsidRPr="00791D37" w:rsidRDefault="0074559B" w:rsidP="00791D37">
      <w:r w:rsidRPr="00791D37">
        <w:rPr>
          <w:b/>
          <w:bCs/>
        </w:rPr>
        <w:t>Nota:</w:t>
      </w:r>
      <w:r w:rsidRPr="00791D37">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77777777" w:rsidR="0074559B" w:rsidRPr="00791D37" w:rsidRDefault="0074559B" w:rsidP="00791D37">
      <w:r w:rsidRPr="00791D37">
        <w:t>En este casó los dos nodos MED formados por las PCB se unieron a la red como nodos hijo del Router con RLOC16 0x2400, el nodo Router formado por la tercera PCB, mientras que el nodo MED Dongle es el nodo hijo del otro nodo Router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lastRenderedPageBreak/>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77777777" w:rsidR="0074559B" w:rsidRPr="00791D37" w:rsidRDefault="0074559B" w:rsidP="00791D37">
      <w:pPr>
        <w:pStyle w:val="Prrafodelista"/>
        <w:numPr>
          <w:ilvl w:val="0"/>
          <w:numId w:val="14"/>
        </w:numPr>
      </w:pPr>
      <w:r w:rsidRPr="00791D37">
        <w:rPr>
          <w:b/>
          <w:bCs/>
        </w:rPr>
        <w:t>Nodo MED Coockie Completa (0x2402)</w:t>
      </w:r>
      <w:r w:rsidRPr="00791D37">
        <w:t>: Envía al nodo REED formado por el Dongle.</w:t>
      </w:r>
    </w:p>
    <w:p w14:paraId="5E30BB30" w14:textId="77777777" w:rsidR="0074559B" w:rsidRPr="00791D37" w:rsidRDefault="0074559B" w:rsidP="00791D37">
      <w:pPr>
        <w:pStyle w:val="Prrafodelista"/>
        <w:numPr>
          <w:ilvl w:val="0"/>
          <w:numId w:val="14"/>
        </w:numPr>
      </w:pPr>
      <w:r w:rsidRPr="00791D37">
        <w:rPr>
          <w:b/>
          <w:bCs/>
        </w:rPr>
        <w:t>Nodos MED (0x2401) y REED (0x2400)</w:t>
      </w:r>
      <w:r w:rsidRPr="00791D37">
        <w:t xml:space="preserve"> de PCB Coocki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77777777" w:rsidR="0074559B" w:rsidRPr="00791D37" w:rsidRDefault="0074559B" w:rsidP="00791D37">
      <w:r w:rsidRPr="00791D37">
        <w:t>Los mensajes enviados han sido de 6 bytes, los enviados desde los nodos, y de entre 13 y 100 bytes en el caso de los enviados desde el PC. Esto se debe a la mayor facilidad del cambio en el tamaño de los mensajes en el caso de los enviados desde el PC, debido a que evita que al modificar el programa del microcontrolador, el nodo deje no solo de enviar mensajes si no que pueda desconectarse de la red por algún envío erróneo desde el microcontrolador.</w:t>
      </w:r>
    </w:p>
    <w:p w14:paraId="27CC8B05" w14:textId="77777777" w:rsidR="0074559B" w:rsidRPr="00791D37" w:rsidRDefault="0074559B" w:rsidP="00791D37">
      <w:r w:rsidRPr="00791D37">
        <w:t>Esta prueba se realizó durante 5 horas varias veces. En una de las ocasiones se observa que en ocasiones alguno de los REED cambian su dirección RLOC16. Al cambiar la dirección RLOC16, el enlace con el nodo hijo se pierde y este último se pasa a ser nodo hijo del otro nodo REED, que era más cercano que el BR. 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77777777" w:rsidR="0074559B" w:rsidRPr="00791D37" w:rsidRDefault="0074559B" w:rsidP="00791D37">
      <w:r w:rsidRPr="00791D37">
        <w:t>Con el cambio del tamaño de los mensajes enviados desde el PC, se observa que, incluso para mensajes largos de 100 bytes, la red sigue siendo estable durante largo tiempo sin problemas de perdidas de datos en los nodos receptores.</w:t>
      </w:r>
    </w:p>
    <w:p w14:paraId="6A697DAF" w14:textId="77777777" w:rsidR="0074559B" w:rsidRPr="00791D37" w:rsidRDefault="0074559B" w:rsidP="00791D37">
      <w:r w:rsidRPr="00791D37">
        <w:t xml:space="preserve">Al igual que en </w:t>
      </w:r>
      <w:hyperlink w:anchor="_4.3.5.2._Envío_/" w:history="1">
        <w:r w:rsidRPr="00791D37">
          <w:rPr>
            <w:rStyle w:val="Hipervnculo"/>
          </w:rPr>
          <w:t>Envío / Recibo de Sockets</w:t>
        </w:r>
      </w:hyperlink>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77777777" w:rsidR="0074559B" w:rsidRPr="00791D37" w:rsidRDefault="0074559B" w:rsidP="00791D37"/>
    <w:p w14:paraId="36038BF1" w14:textId="265116B5" w:rsidR="0074559B" w:rsidRPr="00791D37" w:rsidRDefault="0074559B" w:rsidP="00791D37">
      <w:pPr>
        <w:pStyle w:val="Ttulo1"/>
        <w:numPr>
          <w:ilvl w:val="0"/>
          <w:numId w:val="1"/>
        </w:numPr>
      </w:pPr>
      <w:bookmarkStart w:id="524" w:name="_Toc81499477"/>
      <w:bookmarkStart w:id="525" w:name="_Toc81590820"/>
      <w:r w:rsidRPr="00791D37">
        <w:lastRenderedPageBreak/>
        <w:t>CONCLUSIONE</w:t>
      </w:r>
      <w:bookmarkEnd w:id="524"/>
      <w:r w:rsidR="00D6148E" w:rsidRPr="00791D37">
        <w:t>S Y LÍNEAS FUTURAS</w:t>
      </w:r>
      <w:bookmarkEnd w:id="525"/>
    </w:p>
    <w:p w14:paraId="411C5A38" w14:textId="77777777" w:rsidR="0074559B" w:rsidRPr="00791D37" w:rsidRDefault="0074559B" w:rsidP="00791D37"/>
    <w:p w14:paraId="77BDDCA0" w14:textId="77777777" w:rsidR="0074559B" w:rsidRPr="00791D37" w:rsidRDefault="0074559B" w:rsidP="00791D37">
      <w:r w:rsidRPr="00791D37">
        <w:t>En este proyecto se ha buscado la viabilidad de la implementación de las comunicaciones THREAD en el sistema de la Coockie.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77777777"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1B54189E" w14:textId="06D5E14A" w:rsidR="0074559B" w:rsidRPr="00791D37" w:rsidRDefault="0074559B" w:rsidP="00791D37"/>
    <w:p w14:paraId="1CE2BBD3" w14:textId="77777777"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526" w:name="_Toc81499480"/>
      <w:bookmarkStart w:id="527" w:name="_Toc81590821"/>
      <w:r w:rsidRPr="00791D37">
        <w:lastRenderedPageBreak/>
        <w:t>BIBLIOGRAFÍA</w:t>
      </w:r>
      <w:bookmarkEnd w:id="526"/>
      <w:bookmarkEnd w:id="527"/>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 xml:space="preserve">“RFC 6282 ‘Compression Format for IPv6 Datagrams over IEEE 802.15.4-Based </w:t>
      </w:r>
      <w:r w:rsidRPr="006242EF">
        <w:rPr>
          <w:noProof/>
          <w:szCs w:val="24"/>
          <w:lang w:val="en-US"/>
        </w:rPr>
        <w:lastRenderedPageBreak/>
        <w:t>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RFC 4291 ‘IP Version 6 Addressing Architecture,’” 2006. 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w:t>
      </w:r>
      <w:r w:rsidR="00D6148E">
        <w:t>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9"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27"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6"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paper que referencias y eso no es correcto. Puedes referenciar conceptos importantes de artículos que sean de interés para el documento, pero no copiar o traducir literalmente. Además, el artículo que referencias es de una calidad baja, muy general. </w:t>
      </w:r>
    </w:p>
  </w:comment>
  <w:comment w:id="34"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70"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88"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94"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100"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120"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123"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7777777" w:rsidR="00571788" w:rsidRDefault="00571788" w:rsidP="00791D37">
      <w:pPr>
        <w:pStyle w:val="Textocomentario"/>
      </w:pPr>
      <w:r>
        <w:t xml:space="preserve">Luego se pasa a la explicación de su funcionamiento y las configuraciones. </w:t>
      </w:r>
    </w:p>
  </w:comment>
  <w:comment w:id="134"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135"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150"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393"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434"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2AB8A6EB" w15:done="0"/>
  <w15:commentEx w15:paraId="0AAD3930" w15:done="0"/>
  <w15:commentEx w15:paraId="3277A587" w15:done="0"/>
  <w15:commentEx w15:paraId="4889959B" w15:paraIdParent="3277A587" w15:done="0"/>
  <w15:commentEx w15:paraId="5DE6AAA7"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B3F33" w16cex:dateUtc="2021-09-02T10:16:00Z"/>
  <w16cex:commentExtensible w16cex:durableId="24DB4016" w16cex:dateUtc="2021-09-02T10:20: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2AB8A6EB" w16cid:durableId="24DB3F33"/>
  <w16cid:commentId w16cid:paraId="0AAD3930" w16cid:durableId="24DB4016"/>
  <w16cid:commentId w16cid:paraId="3277A587" w16cid:durableId="24DB4151"/>
  <w16cid:commentId w16cid:paraId="4889959B" w16cid:durableId="24DCE579"/>
  <w16cid:commentId w16cid:paraId="5DE6AAA7" w16cid:durableId="24DB409F"/>
  <w16cid:commentId w16cid:paraId="5D4EAA93" w16cid:durableId="24DB9477"/>
  <w16cid:commentId w16cid:paraId="2DF2B23A" w16cid:durableId="24DB88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F01CF7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OE MUJICA ROJAS">
    <w15:presenceInfo w15:providerId="None" w15:userId="GABRIEL NOE MUJICA ROJAS"/>
  </w15:person>
  <w15:person w15:author="JORGE CONTRERAS ORTIZ">
    <w15:presenceInfo w15:providerId="None" w15:userId="JORGE CONTRERAS ORTI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2330D3"/>
    <w:rsid w:val="00363231"/>
    <w:rsid w:val="003D660C"/>
    <w:rsid w:val="004272D2"/>
    <w:rsid w:val="00537564"/>
    <w:rsid w:val="00571788"/>
    <w:rsid w:val="006242EF"/>
    <w:rsid w:val="0074559B"/>
    <w:rsid w:val="00791D37"/>
    <w:rsid w:val="007E2B99"/>
    <w:rsid w:val="00933E5F"/>
    <w:rsid w:val="0098005E"/>
    <w:rsid w:val="009979DA"/>
    <w:rsid w:val="00AD1498"/>
    <w:rsid w:val="00B62082"/>
    <w:rsid w:val="00CA0339"/>
    <w:rsid w:val="00D46385"/>
    <w:rsid w:val="00D6148E"/>
    <w:rsid w:val="00DA3B27"/>
    <w:rsid w:val="00DF2718"/>
    <w:rsid w:val="00E42FF4"/>
    <w:rsid w:val="00ED1700"/>
    <w:rsid w:val="00EF2EE1"/>
    <w:rsid w:val="00F2116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791D37"/>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57178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57178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791D37"/>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571788"/>
    <w:rPr>
      <w:rFonts w:asciiTheme="majorHAnsi" w:eastAsiaTheme="majorEastAsia" w:hAnsiTheme="majorHAnsi" w:cstheme="majorBidi"/>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571788"/>
    <w:rPr>
      <w:rFonts w:asciiTheme="majorHAnsi" w:eastAsiaTheme="majorEastAsia" w:hAnsiTheme="majorHAnsi" w:cstheme="majorBidi"/>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36.png"/><Relationship Id="rId68" Type="http://schemas.openxmlformats.org/officeDocument/2006/relationships/hyperlink" Target="https://datatracker.ietf.org/doc/html/draft-ietf-pppext-cobs-00" TargetMode="External"/><Relationship Id="rId84" Type="http://schemas.openxmlformats.org/officeDocument/2006/relationships/image" Target="media/image53.png"/><Relationship Id="rId89" Type="http://schemas.openxmlformats.org/officeDocument/2006/relationships/image" Target="media/image58.png"/><Relationship Id="rId16" Type="http://schemas.microsoft.com/office/2016/09/relationships/commentsIds" Target="commentsIds.xml"/><Relationship Id="rId107" Type="http://schemas.openxmlformats.org/officeDocument/2006/relationships/image" Target="media/image69.png"/><Relationship Id="rId11" Type="http://schemas.openxmlformats.org/officeDocument/2006/relationships/hyperlink" Target="file:///F:\Jorge\UPM\master\TFM\Documentos\TFM_V2.docx" TargetMode="Externa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0.png"/><Relationship Id="rId58" Type="http://schemas.openxmlformats.org/officeDocument/2006/relationships/image" Target="media/image32.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 TargetMode="External"/><Relationship Id="rId95" Type="http://schemas.openxmlformats.org/officeDocument/2006/relationships/image" Target="media/image60.jpeg"/><Relationship Id="rId22" Type="http://schemas.openxmlformats.org/officeDocument/2006/relationships/image" Target="media/image5.png"/><Relationship Id="rId27" Type="http://schemas.openxmlformats.org/officeDocument/2006/relationships/image" Target="media/image7.png"/><Relationship Id="rId43" Type="http://schemas.openxmlformats.org/officeDocument/2006/relationships/image" Target="media/image21.png"/><Relationship Id="rId48" Type="http://schemas.openxmlformats.org/officeDocument/2006/relationships/image" Target="media/image26.png"/><Relationship Id="rId64" Type="http://schemas.openxmlformats.org/officeDocument/2006/relationships/hyperlink" Target="https://www.kirale.com/products/ktwm102/" TargetMode="External"/><Relationship Id="rId69" Type="http://schemas.openxmlformats.org/officeDocument/2006/relationships/image" Target="media/image39.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file:///F:\Jorge\UPM\master\TFM\Documentos\TFM_V2.docx" TargetMode="External"/><Relationship Id="rId17" Type="http://schemas.microsoft.com/office/2018/08/relationships/commentsExtensible" Target="commentsExtensible.xm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image" Target="media/image33.png"/><Relationship Id="rId103" Type="http://schemas.openxmlformats.org/officeDocument/2006/relationships/hyperlink" Target="http://www.kirale.com" TargetMode="External"/><Relationship Id="rId108" Type="http://schemas.openxmlformats.org/officeDocument/2006/relationships/fontTable" Target="fontTable.xml"/><Relationship Id="rId54" Type="http://schemas.openxmlformats.org/officeDocument/2006/relationships/image" Target="media/image31.png"/><Relationship Id="rId70" Type="http://schemas.openxmlformats.org/officeDocument/2006/relationships/hyperlink" Target="https://www.kirale.com/products/ktwm102/" TargetMode="External"/><Relationship Id="rId75" Type="http://schemas.openxmlformats.org/officeDocument/2006/relationships/image" Target="media/image44.png"/><Relationship Id="rId91" Type="http://schemas.openxmlformats.org/officeDocument/2006/relationships/hyperlink" Target="https://www.kirale.com/support/kb/ip-connectivity-between-the-thread-network-and-the-lan-part-ii/" TargetMode="External"/><Relationship Id="rId96" Type="http://schemas.openxmlformats.org/officeDocument/2006/relationships/image" Target="media/image61.jpeg"/><Relationship Id="rId1" Type="http://schemas.openxmlformats.org/officeDocument/2006/relationships/customXml" Target="../customXml/item1.xml"/><Relationship Id="rId6" Type="http://schemas.openxmlformats.org/officeDocument/2006/relationships/hyperlink" Target="file:///F:\Jorge\UPM\master\TFM\Documentos\TFM_V2.docx" TargetMode="External"/><Relationship Id="rId15" Type="http://schemas.microsoft.com/office/2011/relationships/commentsExtended" Target="commentsExtended.xml"/><Relationship Id="rId23" Type="http://schemas.openxmlformats.org/officeDocument/2006/relationships/hyperlink" Target="https://www.kirale.com/products/ktbrn1/" TargetMode="External"/><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hyperlink" Target="https://www.kirale.com/support/" TargetMode="External"/><Relationship Id="rId106" Type="http://schemas.openxmlformats.org/officeDocument/2006/relationships/image" Target="media/image68.png"/><Relationship Id="rId10" Type="http://schemas.openxmlformats.org/officeDocument/2006/relationships/hyperlink" Target="file:///F:\Jorge\UPM\master\TFM\Documentos\TFM_V2.docx" TargetMode="External"/><Relationship Id="rId31" Type="http://schemas.openxmlformats.org/officeDocument/2006/relationships/hyperlink" Target="http://[IPv6]:8000" TargetMode="External"/><Relationship Id="rId44" Type="http://schemas.openxmlformats.org/officeDocument/2006/relationships/image" Target="media/image22.png"/><Relationship Id="rId52" Type="http://schemas.openxmlformats.org/officeDocument/2006/relationships/image" Target="media/image29.png"/><Relationship Id="rId60" Type="http://schemas.openxmlformats.org/officeDocument/2006/relationships/image" Target="media/image34.png"/><Relationship Id="rId65" Type="http://schemas.openxmlformats.org/officeDocument/2006/relationships/image" Target="media/image37.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59.jpeg"/><Relationship Id="rId99" Type="http://schemas.openxmlformats.org/officeDocument/2006/relationships/hyperlink" Target="http://www.kirale.com" TargetMode="External"/><Relationship Id="rId101"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yperlink" Target="file:///F:\Jorge\UPM\master\TFM\Documentos\TFM_V2.docx" TargetMode="External"/><Relationship Id="rId13" Type="http://schemas.openxmlformats.org/officeDocument/2006/relationships/hyperlink" Target="file:///F:\Jorge\UPM\master\TFM\Documentos\TFM_V2.docx" TargetMode="External"/><Relationship Id="rId18" Type="http://schemas.openxmlformats.org/officeDocument/2006/relationships/image" Target="media/image1.jpeg"/><Relationship Id="rId39" Type="http://schemas.openxmlformats.org/officeDocument/2006/relationships/image" Target="media/image17.png"/><Relationship Id="rId109" Type="http://schemas.microsoft.com/office/2011/relationships/people" Target="people.xml"/><Relationship Id="rId34" Type="http://schemas.openxmlformats.org/officeDocument/2006/relationships/image" Target="media/image12.png"/><Relationship Id="rId50" Type="http://schemas.openxmlformats.org/officeDocument/2006/relationships/hyperlink" Target="https://zadig.akeo.ie/" TargetMode="External"/><Relationship Id="rId55" Type="http://schemas.openxmlformats.org/officeDocument/2006/relationships/hyperlink" Target="http://dfu-util.sourceforge.net/" TargetMode="External"/><Relationship Id="rId76" Type="http://schemas.openxmlformats.org/officeDocument/2006/relationships/image" Target="media/image45.png"/><Relationship Id="rId97" Type="http://schemas.openxmlformats.org/officeDocument/2006/relationships/image" Target="media/image62.jpeg"/><Relationship Id="rId104" Type="http://schemas.openxmlformats.org/officeDocument/2006/relationships/hyperlink" Target="http://www.google.com" TargetMode="External"/><Relationship Id="rId7" Type="http://schemas.openxmlformats.org/officeDocument/2006/relationships/hyperlink" Target="file:///F:\Jorge\UPM\master\TFM\Documentos\TFM_V2.docx" TargetMode="External"/><Relationship Id="rId71" Type="http://schemas.openxmlformats.org/officeDocument/2006/relationships/image" Target="media/image40.png"/><Relationship Id="rId92" Type="http://schemas.openxmlformats.org/officeDocument/2006/relationships/hyperlink" Target="https://www.kirale.com/support/kb/ip-connectivity-between-the-thread-network-and-the-lan-part-iii/"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mobaxterm.mobatek.net/" TargetMode="Externa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38.png"/><Relationship Id="rId87" Type="http://schemas.openxmlformats.org/officeDocument/2006/relationships/image" Target="media/image56.png"/><Relationship Id="rId110" Type="http://schemas.openxmlformats.org/officeDocument/2006/relationships/theme" Target="theme/theme1.xml"/><Relationship Id="rId61" Type="http://schemas.openxmlformats.org/officeDocument/2006/relationships/image" Target="media/image35.png"/><Relationship Id="rId82" Type="http://schemas.openxmlformats.org/officeDocument/2006/relationships/image" Target="media/image51.png"/><Relationship Id="rId19" Type="http://schemas.openxmlformats.org/officeDocument/2006/relationships/image" Target="media/image2.png"/><Relationship Id="rId14" Type="http://schemas.openxmlformats.org/officeDocument/2006/relationships/comments" Target="comments.xml"/><Relationship Id="rId30" Type="http://schemas.openxmlformats.org/officeDocument/2006/relationships/hyperlink" Target="http://[IPv4]:8000" TargetMode="External"/><Relationship Id="rId35" Type="http://schemas.openxmlformats.org/officeDocument/2006/relationships/image" Target="media/image13.png"/><Relationship Id="rId56" Type="http://schemas.openxmlformats.org/officeDocument/2006/relationships/hyperlink" Target="https://brew.sh/" TargetMode="External"/><Relationship Id="rId77" Type="http://schemas.openxmlformats.org/officeDocument/2006/relationships/image" Target="media/image46.png"/><Relationship Id="rId100" Type="http://schemas.openxmlformats.org/officeDocument/2006/relationships/image" Target="media/image64.png"/><Relationship Id="rId105" Type="http://schemas.openxmlformats.org/officeDocument/2006/relationships/image" Target="media/image67.png"/><Relationship Id="rId8" Type="http://schemas.openxmlformats.org/officeDocument/2006/relationships/hyperlink" Target="file:///F:\Jorge\UPM\master\TFM\Documentos\TFM_V2.docx" TargetMode="External"/><Relationship Id="rId51" Type="http://schemas.openxmlformats.org/officeDocument/2006/relationships/image" Target="media/image28.png"/><Relationship Id="rId72" Type="http://schemas.openxmlformats.org/officeDocument/2006/relationships/image" Target="media/image41.png"/><Relationship Id="rId93" Type="http://schemas.openxmlformats.org/officeDocument/2006/relationships/hyperlink" Target="https://www.kirale.com/support/kb/ip-connectivity-between-the-thread-network-and-the-lan-part-iv/" TargetMode="External"/><Relationship Id="rId98" Type="http://schemas.openxmlformats.org/officeDocument/2006/relationships/image" Target="media/image63.jpeg"/><Relationship Id="rId3" Type="http://schemas.openxmlformats.org/officeDocument/2006/relationships/styles" Target="styles.xml"/><Relationship Id="rId25" Type="http://schemas.openxmlformats.org/officeDocument/2006/relationships/hyperlink" Target="https://zadig.akeo.ie/" TargetMode="External"/><Relationship Id="rId46" Type="http://schemas.openxmlformats.org/officeDocument/2006/relationships/image" Target="media/image24.png"/><Relationship Id="rId67" Type="http://schemas.openxmlformats.org/officeDocument/2006/relationships/hyperlink" Target="https://www.kirale.com/products/ktwm102/" TargetMode="External"/><Relationship Id="rId20" Type="http://schemas.openxmlformats.org/officeDocument/2006/relationships/image" Target="media/image3.png"/><Relationship Id="rId41" Type="http://schemas.openxmlformats.org/officeDocument/2006/relationships/image" Target="media/image19.png"/><Relationship Id="rId62" Type="http://schemas.openxmlformats.org/officeDocument/2006/relationships/hyperlink" Target="https://www.kirale.com/support/" TargetMode="External"/><Relationship Id="rId83" Type="http://schemas.openxmlformats.org/officeDocument/2006/relationships/image" Target="media/image52.jpeg"/><Relationship Id="rId88" Type="http://schemas.openxmlformats.org/officeDocument/2006/relationships/image" Target="media/image5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6</Pages>
  <Words>36202</Words>
  <Characters>199114</Characters>
  <Application>Microsoft Office Word</Application>
  <DocSecurity>0</DocSecurity>
  <Lines>1659</Lines>
  <Paragraphs>4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8</cp:revision>
  <dcterms:created xsi:type="dcterms:W3CDTF">2021-09-02T16:49:00Z</dcterms:created>
  <dcterms:modified xsi:type="dcterms:W3CDTF">2021-09-0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